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0A819B1" w14:textId="37E4C45D" w:rsidR="00900896" w:rsidRPr="00F37705" w:rsidRDefault="00900896" w:rsidP="00900896">
      <w:pPr>
        <w:rPr>
          <w:sz w:val="20"/>
          <w:szCs w:val="20"/>
        </w:rPr>
      </w:pPr>
    </w:p>
    <w:tbl>
      <w:tblPr>
        <w:tblW w:w="9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785"/>
        <w:gridCol w:w="2805"/>
        <w:gridCol w:w="1890"/>
        <w:gridCol w:w="1170"/>
        <w:gridCol w:w="2520"/>
      </w:tblGrid>
      <w:tr w:rsidR="00900896" w:rsidRPr="0095544F" w14:paraId="003886E1"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BEE585F" w14:textId="77777777" w:rsidR="00900896" w:rsidRPr="00ED623A" w:rsidRDefault="00900896" w:rsidP="00581541">
            <w:pPr>
              <w:rPr>
                <w:b/>
                <w:bCs/>
                <w:sz w:val="20"/>
                <w:szCs w:val="20"/>
              </w:rPr>
            </w:pPr>
            <w:r w:rsidRPr="00ED623A">
              <w:rPr>
                <w:b/>
                <w:bCs/>
                <w:sz w:val="20"/>
                <w:szCs w:val="20"/>
              </w:rPr>
              <w:t>Variant</w:t>
            </w:r>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1C0E96A" w14:textId="77777777" w:rsidR="00900896" w:rsidRPr="00ED623A" w:rsidRDefault="00900896" w:rsidP="00E941A9">
            <w:pPr>
              <w:jc w:val="center"/>
              <w:rPr>
                <w:b/>
                <w:bCs/>
                <w:sz w:val="20"/>
                <w:szCs w:val="20"/>
              </w:rPr>
            </w:pPr>
            <w:r w:rsidRPr="00ED623A">
              <w:rPr>
                <w:b/>
                <w:bCs/>
                <w:sz w:val="20"/>
                <w:szCs w:val="20"/>
              </w:rPr>
              <w:t>Organism</w:t>
            </w:r>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0C74421" w14:textId="77777777" w:rsidR="00900896" w:rsidRPr="00ED623A" w:rsidRDefault="00900896" w:rsidP="00E941A9">
            <w:pPr>
              <w:jc w:val="center"/>
              <w:rPr>
                <w:b/>
                <w:bCs/>
                <w:sz w:val="20"/>
                <w:szCs w:val="20"/>
              </w:rPr>
            </w:pPr>
            <w:r w:rsidRPr="00ED623A">
              <w:rPr>
                <w:b/>
                <w:bCs/>
                <w:sz w:val="20"/>
                <w:szCs w:val="20"/>
              </w:rPr>
              <w:t>Isolation Origin</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78D5770" w14:textId="77777777" w:rsidR="00900896" w:rsidRPr="0040432A" w:rsidRDefault="00900896" w:rsidP="00E941A9">
            <w:pPr>
              <w:jc w:val="center"/>
              <w:rPr>
                <w:b/>
                <w:bCs/>
                <w:sz w:val="20"/>
                <w:szCs w:val="20"/>
              </w:rPr>
            </w:pPr>
            <w:proofErr w:type="spellStart"/>
            <w:r w:rsidRPr="00ED623A">
              <w:rPr>
                <w:b/>
                <w:bCs/>
                <w:sz w:val="20"/>
                <w:szCs w:val="20"/>
              </w:rPr>
              <w:t>T</w:t>
            </w:r>
            <w:r w:rsidRPr="00ED623A">
              <w:rPr>
                <w:b/>
                <w:bCs/>
                <w:sz w:val="20"/>
                <w:szCs w:val="20"/>
                <w:vertAlign w:val="subscript"/>
              </w:rPr>
              <w:t>Growth</w:t>
            </w:r>
            <w:proofErr w:type="spellEnd"/>
            <w:r>
              <w:rPr>
                <w:b/>
                <w:bCs/>
                <w:sz w:val="20"/>
                <w:szCs w:val="20"/>
                <w:vertAlign w:val="subscript"/>
              </w:rPr>
              <w:t xml:space="preserve"> </w:t>
            </w:r>
            <w:r>
              <w:rPr>
                <w:b/>
                <w:bCs/>
                <w:sz w:val="20"/>
                <w:szCs w:val="20"/>
              </w:rPr>
              <w:t>(˚C)</w:t>
            </w:r>
            <w:r w:rsidRPr="00ED623A">
              <w:rPr>
                <w:b/>
                <w:bCs/>
                <w:sz w:val="20"/>
                <w:szCs w:val="20"/>
                <w:vertAlign w:val="superscript"/>
              </w:rPr>
              <w:t>a</w:t>
            </w:r>
            <w:r>
              <w:rPr>
                <w:b/>
                <w:bCs/>
                <w:sz w:val="20"/>
                <w:szCs w:val="20"/>
              </w:rPr>
              <w:t xml:space="preserve"> </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4605F66" w14:textId="77777777" w:rsidR="00900896" w:rsidRPr="00ED623A" w:rsidRDefault="00900896" w:rsidP="00E941A9">
            <w:pPr>
              <w:jc w:val="center"/>
              <w:rPr>
                <w:b/>
                <w:bCs/>
                <w:sz w:val="20"/>
                <w:szCs w:val="20"/>
              </w:rPr>
            </w:pPr>
            <w:r w:rsidRPr="00ED623A">
              <w:rPr>
                <w:b/>
                <w:bCs/>
                <w:sz w:val="20"/>
                <w:szCs w:val="20"/>
              </w:rPr>
              <w:t>Ref</w:t>
            </w:r>
            <w:r>
              <w:rPr>
                <w:b/>
                <w:bCs/>
                <w:sz w:val="20"/>
                <w:szCs w:val="20"/>
              </w:rPr>
              <w:t>erence</w:t>
            </w:r>
          </w:p>
        </w:tc>
      </w:tr>
      <w:tr w:rsidR="00900896" w:rsidRPr="0095544F" w14:paraId="4C8A3904" w14:textId="77777777" w:rsidTr="00E941A9">
        <w:trPr>
          <w:trHeight w:val="34"/>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39B0968" w14:textId="77777777" w:rsidR="00900896" w:rsidRPr="00A848BB" w:rsidRDefault="00900896" w:rsidP="00E941A9">
            <w:pPr>
              <w:rPr>
                <w:sz w:val="20"/>
                <w:szCs w:val="20"/>
              </w:rPr>
            </w:pPr>
            <w:proofErr w:type="spellStart"/>
            <w:r w:rsidRPr="00A848BB">
              <w:rPr>
                <w:sz w:val="20"/>
                <w:szCs w:val="20"/>
              </w:rPr>
              <w:t>bb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3DC49FF1" w14:textId="77777777" w:rsidR="00900896" w:rsidRPr="00D40470" w:rsidRDefault="00900896" w:rsidP="00E941A9">
            <w:pPr>
              <w:rPr>
                <w:i/>
                <w:iCs/>
                <w:sz w:val="20"/>
                <w:szCs w:val="20"/>
              </w:rPr>
            </w:pPr>
            <w:proofErr w:type="spellStart"/>
            <w:r w:rsidRPr="00D40470">
              <w:rPr>
                <w:i/>
                <w:iCs/>
                <w:sz w:val="20"/>
                <w:szCs w:val="20"/>
              </w:rPr>
              <w:t>Brevibacillus</w:t>
            </w:r>
            <w:proofErr w:type="spellEnd"/>
            <w:r w:rsidRPr="00D40470">
              <w:rPr>
                <w:i/>
                <w:iCs/>
                <w:sz w:val="20"/>
                <w:szCs w:val="20"/>
              </w:rPr>
              <w:t xml:space="preserve"> </w:t>
            </w:r>
            <w:proofErr w:type="spellStart"/>
            <w:r w:rsidRPr="00D40470">
              <w:rPr>
                <w:i/>
                <w:iCs/>
                <w:sz w:val="20"/>
                <w:szCs w:val="20"/>
              </w:rPr>
              <w:t>borstelensis</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3B38BB7F" w14:textId="77777777" w:rsidR="00900896" w:rsidRPr="00A848BB" w:rsidRDefault="00900896" w:rsidP="00E941A9">
            <w:pPr>
              <w:rPr>
                <w:sz w:val="20"/>
                <w:szCs w:val="20"/>
              </w:rPr>
            </w:pPr>
            <w:r w:rsidRPr="00A848BB">
              <w:rPr>
                <w:sz w:val="20"/>
                <w:szCs w:val="20"/>
              </w:rPr>
              <w:t>Soil</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A7DC61D" w14:textId="77777777" w:rsidR="00900896" w:rsidRPr="00A848BB" w:rsidRDefault="00900896" w:rsidP="00E941A9">
            <w:pPr>
              <w:rPr>
                <w:sz w:val="20"/>
                <w:szCs w:val="20"/>
              </w:rPr>
            </w:pPr>
            <w:r w:rsidRPr="00A848BB">
              <w:rPr>
                <w:sz w:val="20"/>
                <w:szCs w:val="20"/>
              </w:rPr>
              <w:t>34</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6260B3F" w14:textId="70315B84" w:rsidR="00900896" w:rsidRPr="00A848BB" w:rsidRDefault="00581541" w:rsidP="00E941A9">
            <w:pPr>
              <w:rPr>
                <w:sz w:val="20"/>
                <w:szCs w:val="20"/>
              </w:rPr>
            </w:pPr>
            <w:proofErr w:type="spellStart"/>
            <w:r w:rsidRPr="00581541">
              <w:rPr>
                <w:sz w:val="20"/>
                <w:szCs w:val="20"/>
              </w:rPr>
              <w:t>Shida</w:t>
            </w:r>
            <w:proofErr w:type="spellEnd"/>
            <w:r w:rsidRPr="00581541">
              <w:rPr>
                <w:sz w:val="20"/>
                <w:szCs w:val="20"/>
              </w:rPr>
              <w:t xml:space="preserve"> O, Takagi H, </w:t>
            </w:r>
            <w:proofErr w:type="spellStart"/>
            <w:r w:rsidRPr="00581541">
              <w:rPr>
                <w:sz w:val="20"/>
                <w:szCs w:val="20"/>
              </w:rPr>
              <w:t>Kadowaki</w:t>
            </w:r>
            <w:proofErr w:type="spellEnd"/>
            <w:r w:rsidRPr="00581541">
              <w:rPr>
                <w:sz w:val="20"/>
                <w:szCs w:val="20"/>
              </w:rPr>
              <w:t xml:space="preserve"> K, Komagata K. 1996. Proposal for Two New Genera, </w:t>
            </w:r>
            <w:proofErr w:type="spellStart"/>
            <w:r w:rsidRPr="00581541">
              <w:rPr>
                <w:sz w:val="20"/>
                <w:szCs w:val="20"/>
              </w:rPr>
              <w:t>Brevibacillus</w:t>
            </w:r>
            <w:proofErr w:type="spellEnd"/>
            <w:r w:rsidRPr="00581541">
              <w:rPr>
                <w:sz w:val="20"/>
                <w:szCs w:val="20"/>
              </w:rPr>
              <w:t xml:space="preserve"> gen. </w:t>
            </w:r>
            <w:proofErr w:type="spellStart"/>
            <w:r w:rsidRPr="00581541">
              <w:rPr>
                <w:sz w:val="20"/>
                <w:szCs w:val="20"/>
              </w:rPr>
              <w:t>nov.</w:t>
            </w:r>
            <w:proofErr w:type="spellEnd"/>
            <w:r w:rsidRPr="00581541">
              <w:rPr>
                <w:sz w:val="20"/>
                <w:szCs w:val="20"/>
              </w:rPr>
              <w:t xml:space="preserve"> and </w:t>
            </w:r>
            <w:proofErr w:type="spellStart"/>
            <w:r w:rsidRPr="00581541">
              <w:rPr>
                <w:sz w:val="20"/>
                <w:szCs w:val="20"/>
              </w:rPr>
              <w:t>Aneurinibacillus</w:t>
            </w:r>
            <w:proofErr w:type="spellEnd"/>
            <w:r w:rsidRPr="00581541">
              <w:rPr>
                <w:sz w:val="20"/>
                <w:szCs w:val="20"/>
              </w:rPr>
              <w:t xml:space="preserve"> gen. </w:t>
            </w:r>
            <w:proofErr w:type="spellStart"/>
            <w:r w:rsidRPr="00581541">
              <w:rPr>
                <w:sz w:val="20"/>
                <w:szCs w:val="20"/>
              </w:rPr>
              <w:t>nov.</w:t>
            </w:r>
            <w:proofErr w:type="spellEnd"/>
            <w:r w:rsidRPr="00581541">
              <w:rPr>
                <w:sz w:val="20"/>
                <w:szCs w:val="20"/>
              </w:rPr>
              <w:t xml:space="preserve"> </w:t>
            </w:r>
            <w:r w:rsidRPr="00581541">
              <w:rPr>
                <w:i/>
                <w:iCs/>
                <w:sz w:val="20"/>
                <w:szCs w:val="20"/>
              </w:rPr>
              <w:t xml:space="preserve">Int J Syst </w:t>
            </w:r>
            <w:proofErr w:type="spellStart"/>
            <w:r w:rsidRPr="00581541">
              <w:rPr>
                <w:i/>
                <w:iCs/>
                <w:sz w:val="20"/>
                <w:szCs w:val="20"/>
              </w:rPr>
              <w:t>Bacteriol</w:t>
            </w:r>
            <w:proofErr w:type="spellEnd"/>
            <w:r w:rsidRPr="00581541">
              <w:rPr>
                <w:sz w:val="20"/>
                <w:szCs w:val="20"/>
              </w:rPr>
              <w:t xml:space="preserve"> </w:t>
            </w:r>
            <w:r w:rsidRPr="00581541">
              <w:rPr>
                <w:b/>
                <w:bCs/>
                <w:sz w:val="20"/>
                <w:szCs w:val="20"/>
              </w:rPr>
              <w:t>46</w:t>
            </w:r>
            <w:r w:rsidRPr="00581541">
              <w:rPr>
                <w:sz w:val="20"/>
                <w:szCs w:val="20"/>
              </w:rPr>
              <w:t>:939–946. doi:10.1099/00207713-46-4-939</w:t>
            </w:r>
            <w:r>
              <w:rPr>
                <w:sz w:val="20"/>
                <w:szCs w:val="20"/>
              </w:rPr>
              <w:t xml:space="preserve"> </w:t>
            </w:r>
          </w:p>
        </w:tc>
      </w:tr>
      <w:tr w:rsidR="00900896" w:rsidRPr="0095544F" w14:paraId="56685930" w14:textId="77777777" w:rsidTr="00E941A9">
        <w:trPr>
          <w:trHeight w:val="34"/>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DBA3314" w14:textId="77777777" w:rsidR="00900896" w:rsidRPr="00A848BB" w:rsidRDefault="00900896" w:rsidP="00E941A9">
            <w:pPr>
              <w:rPr>
                <w:sz w:val="20"/>
                <w:szCs w:val="20"/>
              </w:rPr>
            </w:pPr>
            <w:proofErr w:type="spellStart"/>
            <w:r w:rsidRPr="00A848BB">
              <w:rPr>
                <w:sz w:val="20"/>
                <w:szCs w:val="20"/>
              </w:rPr>
              <w:t>t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B46844C" w14:textId="77777777" w:rsidR="00900896" w:rsidRPr="00D40470" w:rsidRDefault="00900896" w:rsidP="00E941A9">
            <w:pPr>
              <w:rPr>
                <w:i/>
                <w:iCs/>
                <w:sz w:val="20"/>
                <w:szCs w:val="20"/>
              </w:rPr>
            </w:pPr>
            <w:proofErr w:type="spellStart"/>
            <w:r w:rsidRPr="00D40470">
              <w:rPr>
                <w:i/>
                <w:iCs/>
                <w:sz w:val="20"/>
                <w:szCs w:val="20"/>
              </w:rPr>
              <w:t>Comamonas</w:t>
            </w:r>
            <w:proofErr w:type="spellEnd"/>
            <w:r w:rsidRPr="00D40470">
              <w:rPr>
                <w:i/>
                <w:iCs/>
                <w:sz w:val="20"/>
                <w:szCs w:val="20"/>
              </w:rPr>
              <w:t xml:space="preserve"> </w:t>
            </w:r>
            <w:proofErr w:type="spellStart"/>
            <w:r w:rsidRPr="00D40470">
              <w:rPr>
                <w:i/>
                <w:iCs/>
                <w:sz w:val="20"/>
                <w:szCs w:val="20"/>
              </w:rPr>
              <w:t>testosteroni</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B4E1F2A" w14:textId="77777777" w:rsidR="00900896" w:rsidRPr="00A848BB" w:rsidRDefault="00900896" w:rsidP="00E941A9">
            <w:pPr>
              <w:rPr>
                <w:sz w:val="20"/>
                <w:szCs w:val="20"/>
              </w:rPr>
            </w:pPr>
            <w:r w:rsidRPr="00A848BB">
              <w:rPr>
                <w:sz w:val="20"/>
                <w:szCs w:val="20"/>
              </w:rPr>
              <w:t>Soil</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F0E7A00" w14:textId="77777777" w:rsidR="00900896" w:rsidRPr="00A848BB" w:rsidRDefault="00900896" w:rsidP="00E941A9">
            <w:pPr>
              <w:rPr>
                <w:sz w:val="20"/>
                <w:szCs w:val="20"/>
              </w:rPr>
            </w:pPr>
            <w:r w:rsidRPr="00A848BB">
              <w:rPr>
                <w:sz w:val="20"/>
                <w:szCs w:val="20"/>
              </w:rPr>
              <w:t>29</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96B59FE" w14:textId="163E1627" w:rsidR="00900896" w:rsidRPr="00A848BB" w:rsidRDefault="00581541" w:rsidP="00E941A9">
            <w:pPr>
              <w:rPr>
                <w:sz w:val="20"/>
                <w:szCs w:val="20"/>
              </w:rPr>
            </w:pPr>
            <w:r w:rsidRPr="00581541">
              <w:rPr>
                <w:sz w:val="20"/>
                <w:szCs w:val="20"/>
              </w:rPr>
              <w:t xml:space="preserve">Marcus PI, </w:t>
            </w:r>
            <w:proofErr w:type="spellStart"/>
            <w:r w:rsidRPr="00581541">
              <w:rPr>
                <w:sz w:val="20"/>
                <w:szCs w:val="20"/>
              </w:rPr>
              <w:t>Talalay</w:t>
            </w:r>
            <w:proofErr w:type="spellEnd"/>
            <w:r w:rsidRPr="00581541">
              <w:rPr>
                <w:sz w:val="20"/>
                <w:szCs w:val="20"/>
              </w:rPr>
              <w:t xml:space="preserve"> P. 1956. Induction and purification of alpha- and beta-hydroxysteroid dehydrogenases. </w:t>
            </w:r>
            <w:r w:rsidRPr="00581541">
              <w:rPr>
                <w:i/>
                <w:iCs/>
                <w:sz w:val="20"/>
                <w:szCs w:val="20"/>
              </w:rPr>
              <w:t>J Biol Chem</w:t>
            </w:r>
            <w:r w:rsidRPr="00581541">
              <w:rPr>
                <w:sz w:val="20"/>
                <w:szCs w:val="20"/>
              </w:rPr>
              <w:t xml:space="preserve"> </w:t>
            </w:r>
            <w:r w:rsidRPr="00581541">
              <w:rPr>
                <w:b/>
                <w:bCs/>
                <w:sz w:val="20"/>
                <w:szCs w:val="20"/>
              </w:rPr>
              <w:t>218</w:t>
            </w:r>
            <w:r w:rsidRPr="00581541">
              <w:rPr>
                <w:sz w:val="20"/>
                <w:szCs w:val="20"/>
              </w:rPr>
              <w:t>:661–674.</w:t>
            </w:r>
          </w:p>
        </w:tc>
      </w:tr>
      <w:tr w:rsidR="00900896" w:rsidRPr="0095544F" w14:paraId="08DB4809"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C326033" w14:textId="77777777" w:rsidR="00900896" w:rsidRPr="00A848BB" w:rsidRDefault="00900896" w:rsidP="00E941A9">
            <w:pPr>
              <w:rPr>
                <w:sz w:val="20"/>
                <w:szCs w:val="20"/>
              </w:rPr>
            </w:pPr>
            <w:proofErr w:type="spellStart"/>
            <w:r w:rsidRPr="00A848BB">
              <w:rPr>
                <w:sz w:val="20"/>
                <w:szCs w:val="20"/>
              </w:rPr>
              <w:t>mb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33A17598" w14:textId="77777777" w:rsidR="00900896" w:rsidRPr="00D40470" w:rsidRDefault="00900896" w:rsidP="00E941A9">
            <w:pPr>
              <w:rPr>
                <w:i/>
                <w:iCs/>
                <w:sz w:val="20"/>
                <w:szCs w:val="20"/>
              </w:rPr>
            </w:pPr>
            <w:r w:rsidRPr="00D40470">
              <w:rPr>
                <w:i/>
                <w:iCs/>
                <w:sz w:val="20"/>
                <w:szCs w:val="20"/>
              </w:rPr>
              <w:t xml:space="preserve">Mycobacterium </w:t>
            </w:r>
            <w:proofErr w:type="spellStart"/>
            <w:r w:rsidRPr="00D40470">
              <w:rPr>
                <w:i/>
                <w:iCs/>
                <w:sz w:val="20"/>
                <w:szCs w:val="20"/>
              </w:rPr>
              <w:t>botniense</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42925CE" w14:textId="77777777" w:rsidR="00900896" w:rsidRPr="00A848BB" w:rsidRDefault="00900896" w:rsidP="00E941A9">
            <w:pPr>
              <w:rPr>
                <w:sz w:val="20"/>
                <w:szCs w:val="20"/>
              </w:rPr>
            </w:pPr>
            <w:proofErr w:type="spellStart"/>
            <w:r w:rsidRPr="00A848BB">
              <w:rPr>
                <w:sz w:val="20"/>
                <w:szCs w:val="20"/>
              </w:rPr>
              <w:t>Streamwater</w:t>
            </w:r>
            <w:proofErr w:type="spellEnd"/>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99C24A8" w14:textId="77777777" w:rsidR="00900896" w:rsidRPr="00A848BB" w:rsidRDefault="00900896" w:rsidP="00E941A9">
            <w:pPr>
              <w:rPr>
                <w:sz w:val="20"/>
                <w:szCs w:val="20"/>
              </w:rPr>
            </w:pPr>
            <w:r w:rsidRPr="00A848BB">
              <w:rPr>
                <w:sz w:val="20"/>
                <w:szCs w:val="20"/>
              </w:rPr>
              <w:t>46</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6370C30" w14:textId="407220BC" w:rsidR="00900896" w:rsidRPr="00A848BB" w:rsidRDefault="00581541" w:rsidP="00E941A9">
            <w:pPr>
              <w:rPr>
                <w:sz w:val="20"/>
                <w:szCs w:val="20"/>
              </w:rPr>
            </w:pPr>
            <w:proofErr w:type="spellStart"/>
            <w:r w:rsidRPr="00581541">
              <w:rPr>
                <w:sz w:val="20"/>
                <w:szCs w:val="20"/>
              </w:rPr>
              <w:t>Torkko</w:t>
            </w:r>
            <w:proofErr w:type="spellEnd"/>
            <w:r w:rsidRPr="00581541">
              <w:rPr>
                <w:sz w:val="20"/>
                <w:szCs w:val="20"/>
              </w:rPr>
              <w:t xml:space="preserve"> P, </w:t>
            </w:r>
            <w:proofErr w:type="spellStart"/>
            <w:r w:rsidRPr="00581541">
              <w:rPr>
                <w:sz w:val="20"/>
                <w:szCs w:val="20"/>
              </w:rPr>
              <w:t>Suomalainen</w:t>
            </w:r>
            <w:proofErr w:type="spellEnd"/>
            <w:r w:rsidRPr="00581541">
              <w:rPr>
                <w:sz w:val="20"/>
                <w:szCs w:val="20"/>
              </w:rPr>
              <w:t xml:space="preserve"> S, </w:t>
            </w:r>
            <w:proofErr w:type="spellStart"/>
            <w:r w:rsidRPr="00581541">
              <w:rPr>
                <w:sz w:val="20"/>
                <w:szCs w:val="20"/>
              </w:rPr>
              <w:t>Iivanainen</w:t>
            </w:r>
            <w:proofErr w:type="spellEnd"/>
            <w:r w:rsidRPr="00581541">
              <w:rPr>
                <w:sz w:val="20"/>
                <w:szCs w:val="20"/>
              </w:rPr>
              <w:t xml:space="preserve"> E, </w:t>
            </w:r>
            <w:proofErr w:type="spellStart"/>
            <w:r w:rsidRPr="00581541">
              <w:rPr>
                <w:sz w:val="20"/>
                <w:szCs w:val="20"/>
              </w:rPr>
              <w:t>Suutari</w:t>
            </w:r>
            <w:proofErr w:type="spellEnd"/>
            <w:r w:rsidRPr="00581541">
              <w:rPr>
                <w:sz w:val="20"/>
                <w:szCs w:val="20"/>
              </w:rPr>
              <w:t xml:space="preserve"> M, </w:t>
            </w:r>
            <w:proofErr w:type="spellStart"/>
            <w:r w:rsidRPr="00581541">
              <w:rPr>
                <w:sz w:val="20"/>
                <w:szCs w:val="20"/>
              </w:rPr>
              <w:t>Tortoli</w:t>
            </w:r>
            <w:proofErr w:type="spellEnd"/>
            <w:r w:rsidRPr="00581541">
              <w:rPr>
                <w:sz w:val="20"/>
                <w:szCs w:val="20"/>
              </w:rPr>
              <w:t xml:space="preserve"> E, Paulin L, Katila ML. 2000. Mycobacterium </w:t>
            </w:r>
            <w:proofErr w:type="spellStart"/>
            <w:r w:rsidRPr="00581541">
              <w:rPr>
                <w:sz w:val="20"/>
                <w:szCs w:val="20"/>
              </w:rPr>
              <w:t>xenopi</w:t>
            </w:r>
            <w:proofErr w:type="spellEnd"/>
            <w:r w:rsidRPr="00581541">
              <w:rPr>
                <w:sz w:val="20"/>
                <w:szCs w:val="20"/>
              </w:rPr>
              <w:t xml:space="preserve"> and related organisms isolated from stream waters in Finland and description of Mycobacterium </w:t>
            </w:r>
            <w:proofErr w:type="spellStart"/>
            <w:r w:rsidRPr="00581541">
              <w:rPr>
                <w:sz w:val="20"/>
                <w:szCs w:val="20"/>
              </w:rPr>
              <w:t>botniense</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w:t>
            </w:r>
            <w:r w:rsidRPr="00581541">
              <w:rPr>
                <w:i/>
                <w:iCs/>
                <w:sz w:val="20"/>
                <w:szCs w:val="20"/>
              </w:rPr>
              <w:t xml:space="preserve">Int J Syst </w:t>
            </w:r>
            <w:proofErr w:type="spellStart"/>
            <w:r w:rsidRPr="00581541">
              <w:rPr>
                <w:i/>
                <w:iCs/>
                <w:sz w:val="20"/>
                <w:szCs w:val="20"/>
              </w:rPr>
              <w:t>Evol</w:t>
            </w:r>
            <w:proofErr w:type="spellEnd"/>
            <w:r w:rsidRPr="00581541">
              <w:rPr>
                <w:i/>
                <w:iCs/>
                <w:sz w:val="20"/>
                <w:szCs w:val="20"/>
              </w:rPr>
              <w:t xml:space="preserve"> Microbiol</w:t>
            </w:r>
            <w:r w:rsidRPr="00581541">
              <w:rPr>
                <w:sz w:val="20"/>
                <w:szCs w:val="20"/>
              </w:rPr>
              <w:t xml:space="preserve"> </w:t>
            </w:r>
            <w:r w:rsidRPr="00581541">
              <w:rPr>
                <w:b/>
                <w:bCs/>
                <w:sz w:val="20"/>
                <w:szCs w:val="20"/>
              </w:rPr>
              <w:t>50</w:t>
            </w:r>
            <w:r w:rsidRPr="00581541">
              <w:rPr>
                <w:sz w:val="20"/>
                <w:szCs w:val="20"/>
              </w:rPr>
              <w:t>:283–289. doi:10.1099/00207713-50-1-283</w:t>
            </w:r>
          </w:p>
        </w:tc>
      </w:tr>
      <w:tr w:rsidR="00900896" w:rsidRPr="0095544F" w14:paraId="0C458D84"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F673664" w14:textId="77777777" w:rsidR="00900896" w:rsidRPr="00A848BB" w:rsidRDefault="00900896" w:rsidP="00E941A9">
            <w:pPr>
              <w:rPr>
                <w:b/>
                <w:sz w:val="20"/>
                <w:szCs w:val="20"/>
              </w:rPr>
            </w:pPr>
            <w:proofErr w:type="spellStart"/>
            <w:r w:rsidRPr="00A848BB">
              <w:rPr>
                <w:sz w:val="20"/>
                <w:szCs w:val="20"/>
              </w:rPr>
              <w:t>mh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59E9237" w14:textId="77777777" w:rsidR="00900896" w:rsidRPr="00D40470" w:rsidRDefault="00900896" w:rsidP="00E941A9">
            <w:pPr>
              <w:rPr>
                <w:i/>
                <w:iCs/>
                <w:sz w:val="20"/>
                <w:szCs w:val="20"/>
              </w:rPr>
            </w:pPr>
            <w:r w:rsidRPr="00D40470">
              <w:rPr>
                <w:i/>
                <w:iCs/>
                <w:sz w:val="20"/>
                <w:szCs w:val="20"/>
              </w:rPr>
              <w:t xml:space="preserve">Mycobacterium </w:t>
            </w:r>
            <w:proofErr w:type="spellStart"/>
            <w:r w:rsidRPr="00D40470">
              <w:rPr>
                <w:i/>
                <w:iCs/>
                <w:sz w:val="20"/>
                <w:szCs w:val="20"/>
              </w:rPr>
              <w:t>hassiacum</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F5C136E" w14:textId="77777777" w:rsidR="00900896" w:rsidRPr="00A848BB" w:rsidRDefault="00900896" w:rsidP="00E941A9">
            <w:pPr>
              <w:rPr>
                <w:sz w:val="20"/>
                <w:szCs w:val="20"/>
              </w:rPr>
            </w:pPr>
            <w:r w:rsidRPr="00A848BB">
              <w:rPr>
                <w:sz w:val="20"/>
                <w:szCs w:val="20"/>
              </w:rPr>
              <w:t>Urine</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A625FCC" w14:textId="77777777" w:rsidR="00900896" w:rsidRPr="00A848BB" w:rsidRDefault="00900896" w:rsidP="00E941A9">
            <w:pPr>
              <w:rPr>
                <w:sz w:val="20"/>
                <w:szCs w:val="20"/>
              </w:rPr>
            </w:pPr>
            <w:r w:rsidRPr="00A848BB">
              <w:rPr>
                <w:sz w:val="20"/>
                <w:szCs w:val="20"/>
              </w:rPr>
              <w:t>37</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B01B9E5" w14:textId="72330125" w:rsidR="00900896" w:rsidRPr="00A848BB" w:rsidRDefault="00581541" w:rsidP="00E941A9">
            <w:pPr>
              <w:rPr>
                <w:sz w:val="20"/>
                <w:szCs w:val="20"/>
              </w:rPr>
            </w:pPr>
            <w:proofErr w:type="spellStart"/>
            <w:r w:rsidRPr="00581541">
              <w:rPr>
                <w:sz w:val="20"/>
                <w:szCs w:val="20"/>
              </w:rPr>
              <w:t>Schröder</w:t>
            </w:r>
            <w:proofErr w:type="spellEnd"/>
            <w:r w:rsidRPr="00581541">
              <w:rPr>
                <w:sz w:val="20"/>
                <w:szCs w:val="20"/>
              </w:rPr>
              <w:t xml:space="preserve"> KH, Naumann L, </w:t>
            </w:r>
            <w:proofErr w:type="spellStart"/>
            <w:r w:rsidRPr="00581541">
              <w:rPr>
                <w:sz w:val="20"/>
                <w:szCs w:val="20"/>
              </w:rPr>
              <w:t>Kroppenstedt</w:t>
            </w:r>
            <w:proofErr w:type="spellEnd"/>
            <w:r w:rsidRPr="00581541">
              <w:rPr>
                <w:sz w:val="20"/>
                <w:szCs w:val="20"/>
              </w:rPr>
              <w:t xml:space="preserve"> RM, </w:t>
            </w:r>
            <w:proofErr w:type="spellStart"/>
            <w:r w:rsidRPr="00581541">
              <w:rPr>
                <w:sz w:val="20"/>
                <w:szCs w:val="20"/>
              </w:rPr>
              <w:t>Reischl</w:t>
            </w:r>
            <w:proofErr w:type="spellEnd"/>
            <w:r w:rsidRPr="00581541">
              <w:rPr>
                <w:sz w:val="20"/>
                <w:szCs w:val="20"/>
              </w:rPr>
              <w:t xml:space="preserve"> U. 1997. Mycobacterium </w:t>
            </w:r>
            <w:proofErr w:type="spellStart"/>
            <w:r w:rsidRPr="00581541">
              <w:rPr>
                <w:sz w:val="20"/>
                <w:szCs w:val="20"/>
              </w:rPr>
              <w:t>hassiacum</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a new rapidly growing thermophilic mycobacterium. </w:t>
            </w:r>
            <w:r w:rsidRPr="00581541">
              <w:rPr>
                <w:i/>
                <w:iCs/>
                <w:sz w:val="20"/>
                <w:szCs w:val="20"/>
              </w:rPr>
              <w:t xml:space="preserve">Int J Syst </w:t>
            </w:r>
            <w:proofErr w:type="spellStart"/>
            <w:r w:rsidRPr="00581541">
              <w:rPr>
                <w:i/>
                <w:iCs/>
                <w:sz w:val="20"/>
                <w:szCs w:val="20"/>
              </w:rPr>
              <w:t>Bacteriol</w:t>
            </w:r>
            <w:proofErr w:type="spellEnd"/>
            <w:r w:rsidRPr="00581541">
              <w:rPr>
                <w:sz w:val="20"/>
                <w:szCs w:val="20"/>
              </w:rPr>
              <w:t xml:space="preserve"> </w:t>
            </w:r>
            <w:r w:rsidRPr="00581541">
              <w:rPr>
                <w:b/>
                <w:bCs/>
                <w:sz w:val="20"/>
                <w:szCs w:val="20"/>
              </w:rPr>
              <w:t>47</w:t>
            </w:r>
            <w:r w:rsidRPr="00581541">
              <w:rPr>
                <w:sz w:val="20"/>
                <w:szCs w:val="20"/>
              </w:rPr>
              <w:t>:86–91. doi:10.1099/00207713-47-1-86</w:t>
            </w:r>
          </w:p>
        </w:tc>
      </w:tr>
      <w:tr w:rsidR="00900896" w:rsidRPr="0095544F" w14:paraId="5611565B"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352B63A" w14:textId="77777777" w:rsidR="00900896" w:rsidRPr="00A848BB" w:rsidRDefault="00900896" w:rsidP="00E941A9">
            <w:pPr>
              <w:rPr>
                <w:b/>
                <w:sz w:val="20"/>
                <w:szCs w:val="20"/>
              </w:rPr>
            </w:pPr>
            <w:proofErr w:type="spellStart"/>
            <w:r w:rsidRPr="00A848BB">
              <w:rPr>
                <w:sz w:val="20"/>
                <w:szCs w:val="20"/>
              </w:rPr>
              <w:t>mi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725AE87" w14:textId="77777777" w:rsidR="00900896" w:rsidRPr="00D40470" w:rsidRDefault="00900896" w:rsidP="00E941A9">
            <w:pPr>
              <w:rPr>
                <w:i/>
                <w:iCs/>
                <w:sz w:val="20"/>
                <w:szCs w:val="20"/>
              </w:rPr>
            </w:pPr>
            <w:r w:rsidRPr="00D40470">
              <w:rPr>
                <w:i/>
                <w:iCs/>
                <w:sz w:val="20"/>
                <w:szCs w:val="20"/>
              </w:rPr>
              <w:t xml:space="preserve">Mycobacterium </w:t>
            </w:r>
            <w:proofErr w:type="spellStart"/>
            <w:r w:rsidRPr="00D40470">
              <w:rPr>
                <w:i/>
                <w:iCs/>
                <w:sz w:val="20"/>
                <w:szCs w:val="20"/>
              </w:rPr>
              <w:t>mantenii</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BA55A9D" w14:textId="77777777" w:rsidR="00900896" w:rsidRPr="00A848BB" w:rsidRDefault="00900896" w:rsidP="00E941A9">
            <w:pPr>
              <w:rPr>
                <w:sz w:val="20"/>
                <w:szCs w:val="20"/>
              </w:rPr>
            </w:pPr>
            <w:r w:rsidRPr="00A848BB">
              <w:rPr>
                <w:sz w:val="20"/>
                <w:szCs w:val="20"/>
              </w:rPr>
              <w:t>Lymph node</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19236B1" w14:textId="77777777" w:rsidR="00900896" w:rsidRPr="00A848BB" w:rsidRDefault="00900896" w:rsidP="00E941A9">
            <w:pPr>
              <w:rPr>
                <w:sz w:val="20"/>
                <w:szCs w:val="20"/>
              </w:rPr>
            </w:pPr>
            <w:r w:rsidRPr="00A848BB">
              <w:rPr>
                <w:sz w:val="20"/>
                <w:szCs w:val="20"/>
              </w:rPr>
              <w:t>37</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3148EF4E" w14:textId="1C95E8CF" w:rsidR="00900896" w:rsidRPr="00A848BB" w:rsidRDefault="00581541" w:rsidP="00E941A9">
            <w:pPr>
              <w:rPr>
                <w:sz w:val="20"/>
                <w:szCs w:val="20"/>
              </w:rPr>
            </w:pPr>
            <w:r w:rsidRPr="00581541">
              <w:rPr>
                <w:sz w:val="20"/>
                <w:szCs w:val="20"/>
              </w:rPr>
              <w:t xml:space="preserve">van </w:t>
            </w:r>
            <w:proofErr w:type="spellStart"/>
            <w:r w:rsidRPr="00581541">
              <w:rPr>
                <w:sz w:val="20"/>
                <w:szCs w:val="20"/>
              </w:rPr>
              <w:t>Soolingen</w:t>
            </w:r>
            <w:proofErr w:type="spellEnd"/>
            <w:r w:rsidRPr="00581541">
              <w:rPr>
                <w:sz w:val="20"/>
                <w:szCs w:val="20"/>
              </w:rPr>
              <w:t xml:space="preserve"> D. 2009. Mycobacterium </w:t>
            </w:r>
            <w:proofErr w:type="spellStart"/>
            <w:r w:rsidRPr="00581541">
              <w:rPr>
                <w:sz w:val="20"/>
                <w:szCs w:val="20"/>
              </w:rPr>
              <w:t>mantenii</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a pathogenic, slowly growing, </w:t>
            </w:r>
            <w:proofErr w:type="spellStart"/>
            <w:r w:rsidRPr="00581541">
              <w:rPr>
                <w:sz w:val="20"/>
                <w:szCs w:val="20"/>
              </w:rPr>
              <w:t>scotochromogenic</w:t>
            </w:r>
            <w:proofErr w:type="spellEnd"/>
            <w:r w:rsidRPr="00581541">
              <w:rPr>
                <w:sz w:val="20"/>
                <w:szCs w:val="20"/>
              </w:rPr>
              <w:t xml:space="preserve"> species. </w:t>
            </w:r>
            <w:r w:rsidRPr="00581541">
              <w:rPr>
                <w:i/>
                <w:iCs/>
                <w:sz w:val="20"/>
                <w:szCs w:val="20"/>
              </w:rPr>
              <w:t xml:space="preserve">Int J Syst </w:t>
            </w:r>
            <w:proofErr w:type="spellStart"/>
            <w:r w:rsidRPr="00581541">
              <w:rPr>
                <w:i/>
                <w:iCs/>
                <w:sz w:val="20"/>
                <w:szCs w:val="20"/>
              </w:rPr>
              <w:t>Evol</w:t>
            </w:r>
            <w:proofErr w:type="spellEnd"/>
            <w:r w:rsidRPr="00581541">
              <w:rPr>
                <w:i/>
                <w:iCs/>
                <w:sz w:val="20"/>
                <w:szCs w:val="20"/>
              </w:rPr>
              <w:t xml:space="preserve"> Microbiol </w:t>
            </w:r>
            <w:r w:rsidRPr="00581541">
              <w:rPr>
                <w:b/>
                <w:bCs/>
                <w:sz w:val="20"/>
                <w:szCs w:val="20"/>
              </w:rPr>
              <w:t>59</w:t>
            </w:r>
            <w:r w:rsidRPr="00581541">
              <w:rPr>
                <w:sz w:val="20"/>
                <w:szCs w:val="20"/>
              </w:rPr>
              <w:t>:2782–2787. doi:10.1099/ijs.0.010405-0</w:t>
            </w:r>
          </w:p>
        </w:tc>
      </w:tr>
      <w:tr w:rsidR="00900896" w:rsidRPr="0095544F" w14:paraId="28196E08"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22AC4C9" w14:textId="77777777" w:rsidR="00900896" w:rsidRPr="00A848BB" w:rsidRDefault="00900896" w:rsidP="00E941A9">
            <w:pPr>
              <w:rPr>
                <w:sz w:val="20"/>
                <w:szCs w:val="20"/>
              </w:rPr>
            </w:pPr>
            <w:proofErr w:type="spellStart"/>
            <w:r w:rsidRPr="00A848BB">
              <w:rPr>
                <w:sz w:val="20"/>
                <w:szCs w:val="20"/>
              </w:rPr>
              <w:t>mm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DCC4A27" w14:textId="77777777" w:rsidR="00900896" w:rsidRPr="00D40470" w:rsidRDefault="00900896" w:rsidP="00E941A9">
            <w:pPr>
              <w:rPr>
                <w:i/>
                <w:iCs/>
                <w:sz w:val="20"/>
                <w:szCs w:val="20"/>
              </w:rPr>
            </w:pPr>
            <w:r w:rsidRPr="00D40470">
              <w:rPr>
                <w:i/>
                <w:iCs/>
                <w:sz w:val="20"/>
                <w:szCs w:val="20"/>
              </w:rPr>
              <w:t xml:space="preserve">Mycobacterium </w:t>
            </w:r>
            <w:proofErr w:type="spellStart"/>
            <w:r w:rsidRPr="00D40470">
              <w:rPr>
                <w:i/>
                <w:iCs/>
                <w:sz w:val="20"/>
                <w:szCs w:val="20"/>
              </w:rPr>
              <w:t>marinum</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145B32D" w14:textId="77777777" w:rsidR="00900896" w:rsidRPr="00A848BB" w:rsidRDefault="00900896" w:rsidP="00E941A9">
            <w:pPr>
              <w:rPr>
                <w:sz w:val="20"/>
                <w:szCs w:val="20"/>
              </w:rPr>
            </w:pPr>
            <w:r w:rsidRPr="00A848BB">
              <w:rPr>
                <w:sz w:val="20"/>
                <w:szCs w:val="20"/>
              </w:rPr>
              <w:t>Fish tubercles</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9F7ACAC" w14:textId="77777777" w:rsidR="00900896" w:rsidRPr="00A848BB" w:rsidRDefault="00900896" w:rsidP="00E941A9">
            <w:pPr>
              <w:rPr>
                <w:sz w:val="20"/>
                <w:szCs w:val="20"/>
              </w:rPr>
            </w:pPr>
            <w:r w:rsidRPr="00A848BB">
              <w:rPr>
                <w:sz w:val="20"/>
                <w:szCs w:val="20"/>
              </w:rPr>
              <w:t>31</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DA82ED5" w14:textId="33693EC0" w:rsidR="00900896" w:rsidRPr="00A848BB" w:rsidRDefault="00581541" w:rsidP="00E941A9">
            <w:pPr>
              <w:rPr>
                <w:sz w:val="20"/>
                <w:szCs w:val="20"/>
              </w:rPr>
            </w:pPr>
            <w:r w:rsidRPr="00581541">
              <w:rPr>
                <w:sz w:val="20"/>
                <w:szCs w:val="20"/>
              </w:rPr>
              <w:t xml:space="preserve">Aronson J. 1926. Spontaneous Tuberculosis in </w:t>
            </w:r>
            <w:proofErr w:type="gramStart"/>
            <w:r w:rsidRPr="00581541">
              <w:rPr>
                <w:sz w:val="20"/>
                <w:szCs w:val="20"/>
              </w:rPr>
              <w:t>Salt Water</w:t>
            </w:r>
            <w:proofErr w:type="gramEnd"/>
            <w:r w:rsidRPr="00581541">
              <w:rPr>
                <w:sz w:val="20"/>
                <w:szCs w:val="20"/>
              </w:rPr>
              <w:t xml:space="preserve"> Fish. </w:t>
            </w:r>
            <w:r w:rsidRPr="00581541">
              <w:rPr>
                <w:i/>
                <w:iCs/>
                <w:sz w:val="20"/>
                <w:szCs w:val="20"/>
              </w:rPr>
              <w:t>J Infect Dis</w:t>
            </w:r>
            <w:r w:rsidRPr="00581541">
              <w:rPr>
                <w:sz w:val="20"/>
                <w:szCs w:val="20"/>
              </w:rPr>
              <w:t xml:space="preserve"> </w:t>
            </w:r>
            <w:r w:rsidRPr="00581541">
              <w:rPr>
                <w:b/>
                <w:bCs/>
                <w:sz w:val="20"/>
                <w:szCs w:val="20"/>
              </w:rPr>
              <w:t>39</w:t>
            </w:r>
            <w:r w:rsidRPr="00581541">
              <w:rPr>
                <w:sz w:val="20"/>
                <w:szCs w:val="20"/>
              </w:rPr>
              <w:t>:315–320.</w:t>
            </w:r>
          </w:p>
        </w:tc>
      </w:tr>
      <w:tr w:rsidR="00900896" w:rsidRPr="0095544F" w14:paraId="538DC5BB"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29EFBC6" w14:textId="77777777" w:rsidR="00900896" w:rsidRPr="00A848BB" w:rsidRDefault="00900896" w:rsidP="00E941A9">
            <w:pPr>
              <w:rPr>
                <w:b/>
                <w:sz w:val="20"/>
                <w:szCs w:val="20"/>
              </w:rPr>
            </w:pPr>
            <w:proofErr w:type="spellStart"/>
            <w:r w:rsidRPr="00A848BB">
              <w:rPr>
                <w:sz w:val="20"/>
                <w:szCs w:val="20"/>
              </w:rPr>
              <w:t>mp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82DD716" w14:textId="77777777" w:rsidR="00900896" w:rsidRPr="00D40470" w:rsidRDefault="00900896" w:rsidP="00E941A9">
            <w:pPr>
              <w:rPr>
                <w:i/>
                <w:iCs/>
                <w:sz w:val="20"/>
                <w:szCs w:val="20"/>
              </w:rPr>
            </w:pPr>
            <w:r w:rsidRPr="00D40470">
              <w:rPr>
                <w:i/>
                <w:iCs/>
                <w:sz w:val="20"/>
                <w:szCs w:val="20"/>
              </w:rPr>
              <w:t xml:space="preserve">Mycobacterium </w:t>
            </w:r>
            <w:proofErr w:type="spellStart"/>
            <w:r w:rsidRPr="00D40470">
              <w:rPr>
                <w:i/>
                <w:iCs/>
                <w:sz w:val="20"/>
                <w:szCs w:val="20"/>
              </w:rPr>
              <w:t>parmense</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1A14014" w14:textId="77777777" w:rsidR="00900896" w:rsidRPr="00A848BB" w:rsidRDefault="00900896" w:rsidP="00E941A9">
            <w:pPr>
              <w:rPr>
                <w:sz w:val="20"/>
                <w:szCs w:val="20"/>
              </w:rPr>
            </w:pPr>
            <w:r w:rsidRPr="00A848BB">
              <w:rPr>
                <w:sz w:val="20"/>
                <w:szCs w:val="20"/>
              </w:rPr>
              <w:t>Cervical lymph node</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2243E58" w14:textId="77777777" w:rsidR="00900896" w:rsidRPr="00A848BB" w:rsidRDefault="00900896" w:rsidP="00E941A9">
            <w:pPr>
              <w:rPr>
                <w:sz w:val="20"/>
                <w:szCs w:val="20"/>
              </w:rPr>
            </w:pPr>
            <w:r w:rsidRPr="00A848BB">
              <w:rPr>
                <w:sz w:val="20"/>
                <w:szCs w:val="20"/>
              </w:rPr>
              <w:t>37</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3789234" w14:textId="51BF1B06" w:rsidR="00900896" w:rsidRPr="00581541" w:rsidRDefault="00581541" w:rsidP="00E941A9">
            <w:pPr>
              <w:rPr>
                <w:sz w:val="20"/>
                <w:szCs w:val="20"/>
              </w:rPr>
            </w:pPr>
            <w:r w:rsidRPr="00581541">
              <w:rPr>
                <w:sz w:val="20"/>
                <w:szCs w:val="20"/>
              </w:rPr>
              <w:t xml:space="preserve">Fanti F, </w:t>
            </w:r>
            <w:proofErr w:type="spellStart"/>
            <w:r w:rsidRPr="00581541">
              <w:rPr>
                <w:sz w:val="20"/>
                <w:szCs w:val="20"/>
              </w:rPr>
              <w:t>Tortoli</w:t>
            </w:r>
            <w:proofErr w:type="spellEnd"/>
            <w:r w:rsidRPr="00581541">
              <w:rPr>
                <w:sz w:val="20"/>
                <w:szCs w:val="20"/>
              </w:rPr>
              <w:t xml:space="preserve"> E, Hall L, Roberts GD, </w:t>
            </w:r>
            <w:proofErr w:type="spellStart"/>
            <w:r w:rsidRPr="00581541">
              <w:rPr>
                <w:sz w:val="20"/>
                <w:szCs w:val="20"/>
              </w:rPr>
              <w:t>Kroppenstedt</w:t>
            </w:r>
            <w:proofErr w:type="spellEnd"/>
            <w:r w:rsidRPr="00581541">
              <w:rPr>
                <w:sz w:val="20"/>
                <w:szCs w:val="20"/>
              </w:rPr>
              <w:t xml:space="preserve"> RM, Dodi I, Conti S, </w:t>
            </w:r>
            <w:proofErr w:type="spellStart"/>
            <w:r w:rsidRPr="00581541">
              <w:rPr>
                <w:sz w:val="20"/>
                <w:szCs w:val="20"/>
              </w:rPr>
              <w:t>Polonelli</w:t>
            </w:r>
            <w:proofErr w:type="spellEnd"/>
            <w:r w:rsidRPr="00581541">
              <w:rPr>
                <w:sz w:val="20"/>
                <w:szCs w:val="20"/>
              </w:rPr>
              <w:t xml:space="preserve"> L, </w:t>
            </w:r>
            <w:proofErr w:type="spellStart"/>
            <w:r w:rsidRPr="00581541">
              <w:rPr>
                <w:sz w:val="20"/>
                <w:szCs w:val="20"/>
              </w:rPr>
              <w:t>Chezzi</w:t>
            </w:r>
            <w:proofErr w:type="spellEnd"/>
            <w:r w:rsidRPr="00581541">
              <w:rPr>
                <w:sz w:val="20"/>
                <w:szCs w:val="20"/>
              </w:rPr>
              <w:t xml:space="preserve"> C. 2004. </w:t>
            </w:r>
            <w:r w:rsidRPr="00581541">
              <w:rPr>
                <w:sz w:val="20"/>
                <w:szCs w:val="20"/>
              </w:rPr>
              <w:lastRenderedPageBreak/>
              <w:t xml:space="preserve">Mycobacterium </w:t>
            </w:r>
            <w:proofErr w:type="spellStart"/>
            <w:r w:rsidRPr="00581541">
              <w:rPr>
                <w:sz w:val="20"/>
                <w:szCs w:val="20"/>
              </w:rPr>
              <w:t>parmense</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w:t>
            </w:r>
            <w:r w:rsidRPr="00581541">
              <w:rPr>
                <w:i/>
                <w:iCs/>
                <w:sz w:val="20"/>
                <w:szCs w:val="20"/>
              </w:rPr>
              <w:t xml:space="preserve">Int J Syst </w:t>
            </w:r>
            <w:proofErr w:type="spellStart"/>
            <w:r w:rsidRPr="00581541">
              <w:rPr>
                <w:i/>
                <w:iCs/>
                <w:sz w:val="20"/>
                <w:szCs w:val="20"/>
              </w:rPr>
              <w:t>Evol</w:t>
            </w:r>
            <w:proofErr w:type="spellEnd"/>
            <w:r w:rsidRPr="00581541">
              <w:rPr>
                <w:i/>
                <w:iCs/>
                <w:sz w:val="20"/>
                <w:szCs w:val="20"/>
              </w:rPr>
              <w:t xml:space="preserve"> Microbiol</w:t>
            </w:r>
            <w:r w:rsidRPr="00581541">
              <w:rPr>
                <w:sz w:val="20"/>
                <w:szCs w:val="20"/>
              </w:rPr>
              <w:t xml:space="preserve"> </w:t>
            </w:r>
            <w:r w:rsidRPr="00581541">
              <w:rPr>
                <w:b/>
                <w:bCs/>
                <w:sz w:val="20"/>
                <w:szCs w:val="20"/>
              </w:rPr>
              <w:t>54</w:t>
            </w:r>
            <w:r w:rsidRPr="00581541">
              <w:rPr>
                <w:sz w:val="20"/>
                <w:szCs w:val="20"/>
              </w:rPr>
              <w:t>:1123–1127. doi:10.1099/ijs.0.02760-0</w:t>
            </w:r>
          </w:p>
        </w:tc>
      </w:tr>
      <w:tr w:rsidR="00900896" w:rsidRPr="0095544F" w14:paraId="3FBFC133"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0E785E8" w14:textId="77777777" w:rsidR="00900896" w:rsidRPr="00A848BB" w:rsidRDefault="00900896" w:rsidP="00E941A9">
            <w:pPr>
              <w:rPr>
                <w:b/>
                <w:sz w:val="20"/>
                <w:szCs w:val="20"/>
              </w:rPr>
            </w:pPr>
            <w:proofErr w:type="spellStart"/>
            <w:r w:rsidRPr="00A848BB">
              <w:rPr>
                <w:sz w:val="20"/>
                <w:szCs w:val="20"/>
              </w:rPr>
              <w:lastRenderedPageBreak/>
              <w:t>ms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D08C922" w14:textId="77777777" w:rsidR="00900896" w:rsidRPr="00D40470" w:rsidRDefault="00900896" w:rsidP="00E941A9">
            <w:pPr>
              <w:rPr>
                <w:i/>
                <w:iCs/>
                <w:sz w:val="20"/>
                <w:szCs w:val="20"/>
              </w:rPr>
            </w:pPr>
            <w:r w:rsidRPr="00D40470">
              <w:rPr>
                <w:i/>
                <w:iCs/>
                <w:sz w:val="20"/>
                <w:szCs w:val="20"/>
              </w:rPr>
              <w:t xml:space="preserve">Mycobacterium </w:t>
            </w:r>
            <w:proofErr w:type="spellStart"/>
            <w:r w:rsidRPr="00D40470">
              <w:rPr>
                <w:i/>
                <w:iCs/>
                <w:sz w:val="20"/>
                <w:szCs w:val="20"/>
              </w:rPr>
              <w:t>simiae</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518EB80" w14:textId="77777777" w:rsidR="00900896" w:rsidRPr="00A848BB" w:rsidRDefault="00900896" w:rsidP="00E941A9">
            <w:pPr>
              <w:rPr>
                <w:sz w:val="20"/>
                <w:szCs w:val="20"/>
              </w:rPr>
            </w:pPr>
            <w:r w:rsidRPr="00A848BB">
              <w:rPr>
                <w:sz w:val="20"/>
                <w:szCs w:val="20"/>
              </w:rPr>
              <w:t>Rhesus monkey</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80F841D" w14:textId="77777777" w:rsidR="00900896" w:rsidRPr="00A848BB" w:rsidRDefault="00900896" w:rsidP="00E941A9">
            <w:pPr>
              <w:rPr>
                <w:sz w:val="20"/>
                <w:szCs w:val="20"/>
              </w:rPr>
            </w:pPr>
            <w:r w:rsidRPr="00A848BB">
              <w:rPr>
                <w:sz w:val="20"/>
                <w:szCs w:val="20"/>
              </w:rPr>
              <w:t>37</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64C149D" w14:textId="2C26109F" w:rsidR="00900896" w:rsidRPr="00A848BB" w:rsidRDefault="00581541" w:rsidP="00E941A9">
            <w:pPr>
              <w:rPr>
                <w:sz w:val="20"/>
                <w:szCs w:val="20"/>
              </w:rPr>
            </w:pPr>
            <w:proofErr w:type="spellStart"/>
            <w:r w:rsidRPr="00581541">
              <w:rPr>
                <w:sz w:val="20"/>
                <w:szCs w:val="20"/>
              </w:rPr>
              <w:t>Karassova</w:t>
            </w:r>
            <w:proofErr w:type="spellEnd"/>
            <w:r w:rsidRPr="00581541">
              <w:rPr>
                <w:sz w:val="20"/>
                <w:szCs w:val="20"/>
              </w:rPr>
              <w:t xml:space="preserve"> V, </w:t>
            </w:r>
            <w:proofErr w:type="spellStart"/>
            <w:r w:rsidRPr="00581541">
              <w:rPr>
                <w:sz w:val="20"/>
                <w:szCs w:val="20"/>
              </w:rPr>
              <w:t>Weissfeiler</w:t>
            </w:r>
            <w:proofErr w:type="spellEnd"/>
            <w:r w:rsidRPr="00581541">
              <w:rPr>
                <w:sz w:val="20"/>
                <w:szCs w:val="20"/>
              </w:rPr>
              <w:t xml:space="preserve"> J, </w:t>
            </w:r>
            <w:proofErr w:type="spellStart"/>
            <w:r w:rsidRPr="00581541">
              <w:rPr>
                <w:sz w:val="20"/>
                <w:szCs w:val="20"/>
              </w:rPr>
              <w:t>Krasznay</w:t>
            </w:r>
            <w:proofErr w:type="spellEnd"/>
            <w:r w:rsidRPr="00581541">
              <w:rPr>
                <w:sz w:val="20"/>
                <w:szCs w:val="20"/>
              </w:rPr>
              <w:t xml:space="preserve"> E. 1965. Occurrence of atypical mycobacteria in </w:t>
            </w:r>
            <w:proofErr w:type="spellStart"/>
            <w:r w:rsidRPr="00581541">
              <w:rPr>
                <w:sz w:val="20"/>
                <w:szCs w:val="20"/>
              </w:rPr>
              <w:t>Macacus</w:t>
            </w:r>
            <w:proofErr w:type="spellEnd"/>
            <w:r w:rsidRPr="00581541">
              <w:rPr>
                <w:sz w:val="20"/>
                <w:szCs w:val="20"/>
              </w:rPr>
              <w:t xml:space="preserve"> rhesus. </w:t>
            </w:r>
            <w:r w:rsidRPr="00581541">
              <w:rPr>
                <w:i/>
                <w:iCs/>
                <w:sz w:val="20"/>
                <w:szCs w:val="20"/>
              </w:rPr>
              <w:t xml:space="preserve">Acta Microbiol </w:t>
            </w:r>
            <w:proofErr w:type="spellStart"/>
            <w:r w:rsidRPr="00581541">
              <w:rPr>
                <w:i/>
                <w:iCs/>
                <w:sz w:val="20"/>
                <w:szCs w:val="20"/>
              </w:rPr>
              <w:t>Acad</w:t>
            </w:r>
            <w:proofErr w:type="spellEnd"/>
            <w:r w:rsidRPr="00581541">
              <w:rPr>
                <w:i/>
                <w:iCs/>
                <w:sz w:val="20"/>
                <w:szCs w:val="20"/>
              </w:rPr>
              <w:t xml:space="preserve"> Sci Hung</w:t>
            </w:r>
            <w:r w:rsidRPr="00581541">
              <w:rPr>
                <w:sz w:val="20"/>
                <w:szCs w:val="20"/>
              </w:rPr>
              <w:t xml:space="preserve"> </w:t>
            </w:r>
            <w:r w:rsidRPr="00581541">
              <w:rPr>
                <w:b/>
                <w:bCs/>
                <w:sz w:val="20"/>
                <w:szCs w:val="20"/>
              </w:rPr>
              <w:t>12</w:t>
            </w:r>
            <w:r w:rsidRPr="00581541">
              <w:rPr>
                <w:sz w:val="20"/>
                <w:szCs w:val="20"/>
              </w:rPr>
              <w:t>:275–282.</w:t>
            </w:r>
          </w:p>
        </w:tc>
      </w:tr>
      <w:tr w:rsidR="00900896" w:rsidRPr="0095544F" w14:paraId="0083DC82"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3A63862A" w14:textId="77777777" w:rsidR="00900896" w:rsidRPr="00A848BB" w:rsidRDefault="00900896" w:rsidP="00E941A9">
            <w:pPr>
              <w:rPr>
                <w:sz w:val="20"/>
                <w:szCs w:val="20"/>
              </w:rPr>
            </w:pPr>
            <w:proofErr w:type="spellStart"/>
            <w:r w:rsidRPr="00A848BB">
              <w:rPr>
                <w:sz w:val="20"/>
                <w:szCs w:val="20"/>
              </w:rPr>
              <w:t>mt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71EBB6C" w14:textId="77777777" w:rsidR="00900896" w:rsidRPr="00D40470" w:rsidRDefault="00900896" w:rsidP="00E941A9">
            <w:pPr>
              <w:rPr>
                <w:i/>
                <w:iCs/>
                <w:sz w:val="20"/>
                <w:szCs w:val="20"/>
              </w:rPr>
            </w:pPr>
            <w:r w:rsidRPr="00D40470">
              <w:rPr>
                <w:i/>
                <w:iCs/>
                <w:sz w:val="20"/>
                <w:szCs w:val="20"/>
              </w:rPr>
              <w:t xml:space="preserve">Mycobacterium </w:t>
            </w:r>
            <w:proofErr w:type="spellStart"/>
            <w:r w:rsidRPr="00D40470">
              <w:rPr>
                <w:i/>
                <w:iCs/>
                <w:sz w:val="20"/>
                <w:szCs w:val="20"/>
              </w:rPr>
              <w:t>thermoresistibile</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108E0A0" w14:textId="77777777" w:rsidR="00900896" w:rsidRPr="00A848BB" w:rsidRDefault="00900896" w:rsidP="00E941A9">
            <w:pPr>
              <w:rPr>
                <w:sz w:val="20"/>
                <w:szCs w:val="20"/>
              </w:rPr>
            </w:pPr>
            <w:r w:rsidRPr="00A848BB">
              <w:rPr>
                <w:sz w:val="20"/>
                <w:szCs w:val="20"/>
              </w:rPr>
              <w:t>Soil</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C9E0B0E" w14:textId="77777777" w:rsidR="00900896" w:rsidRPr="00A848BB" w:rsidRDefault="00900896" w:rsidP="00E941A9">
            <w:pPr>
              <w:rPr>
                <w:sz w:val="20"/>
                <w:szCs w:val="20"/>
              </w:rPr>
            </w:pPr>
            <w:r w:rsidRPr="00A848BB">
              <w:rPr>
                <w:sz w:val="20"/>
                <w:szCs w:val="20"/>
              </w:rPr>
              <w:t>39</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61AE303" w14:textId="58C55FEF" w:rsidR="00900896" w:rsidRPr="00581541" w:rsidRDefault="00581541" w:rsidP="00E941A9">
            <w:pPr>
              <w:rPr>
                <w:sz w:val="20"/>
                <w:szCs w:val="20"/>
              </w:rPr>
            </w:pPr>
            <w:proofErr w:type="spellStart"/>
            <w:r w:rsidRPr="00581541">
              <w:rPr>
                <w:sz w:val="20"/>
                <w:szCs w:val="20"/>
              </w:rPr>
              <w:t>Tsukamura</w:t>
            </w:r>
            <w:proofErr w:type="spellEnd"/>
            <w:r w:rsidRPr="00581541">
              <w:rPr>
                <w:sz w:val="20"/>
                <w:szCs w:val="20"/>
              </w:rPr>
              <w:t xml:space="preserve"> M. 1966. </w:t>
            </w:r>
            <w:proofErr w:type="spellStart"/>
            <w:r w:rsidRPr="00581541">
              <w:rPr>
                <w:sz w:val="20"/>
                <w:szCs w:val="20"/>
              </w:rPr>
              <w:t>Adansonian</w:t>
            </w:r>
            <w:proofErr w:type="spellEnd"/>
            <w:r w:rsidRPr="00581541">
              <w:rPr>
                <w:sz w:val="20"/>
                <w:szCs w:val="20"/>
              </w:rPr>
              <w:t xml:space="preserve"> Classification of Mycobacteria. </w:t>
            </w:r>
            <w:r w:rsidRPr="00581541">
              <w:rPr>
                <w:i/>
                <w:iCs/>
                <w:sz w:val="20"/>
                <w:szCs w:val="20"/>
              </w:rPr>
              <w:t>J Gen Microbiol</w:t>
            </w:r>
            <w:r w:rsidRPr="00581541">
              <w:rPr>
                <w:sz w:val="20"/>
                <w:szCs w:val="20"/>
              </w:rPr>
              <w:t xml:space="preserve"> </w:t>
            </w:r>
            <w:r w:rsidRPr="00581541">
              <w:rPr>
                <w:b/>
                <w:bCs/>
                <w:sz w:val="20"/>
                <w:szCs w:val="20"/>
              </w:rPr>
              <w:t>45</w:t>
            </w:r>
            <w:r w:rsidRPr="00581541">
              <w:rPr>
                <w:sz w:val="20"/>
                <w:szCs w:val="20"/>
              </w:rPr>
              <w:t>:253–273. doi:10.1099/00221287-45-2-253</w:t>
            </w:r>
          </w:p>
        </w:tc>
      </w:tr>
      <w:tr w:rsidR="00900896" w:rsidRPr="0095544F" w14:paraId="2E20EF15"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DAF28CA" w14:textId="77777777" w:rsidR="00900896" w:rsidRPr="00A848BB" w:rsidRDefault="00900896" w:rsidP="00E941A9">
            <w:pPr>
              <w:rPr>
                <w:sz w:val="20"/>
                <w:szCs w:val="20"/>
              </w:rPr>
            </w:pPr>
            <w:proofErr w:type="spellStart"/>
            <w:r w:rsidRPr="00A848BB">
              <w:rPr>
                <w:sz w:val="20"/>
                <w:szCs w:val="20"/>
              </w:rPr>
              <w:t>na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3BCA4C1" w14:textId="77777777" w:rsidR="00900896" w:rsidRPr="00D40470" w:rsidRDefault="00900896" w:rsidP="00E941A9">
            <w:pPr>
              <w:rPr>
                <w:i/>
                <w:iCs/>
                <w:sz w:val="20"/>
                <w:szCs w:val="20"/>
              </w:rPr>
            </w:pPr>
            <w:r w:rsidRPr="00D40470">
              <w:rPr>
                <w:i/>
                <w:iCs/>
                <w:sz w:val="20"/>
                <w:szCs w:val="20"/>
              </w:rPr>
              <w:t>Nocardia alba</w:t>
            </w:r>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709371D" w14:textId="77777777" w:rsidR="00900896" w:rsidRPr="00A848BB" w:rsidRDefault="00900896" w:rsidP="00E941A9">
            <w:pPr>
              <w:rPr>
                <w:b/>
                <w:sz w:val="20"/>
                <w:szCs w:val="20"/>
              </w:rPr>
            </w:pPr>
            <w:r w:rsidRPr="00A848BB">
              <w:rPr>
                <w:sz w:val="20"/>
                <w:szCs w:val="20"/>
              </w:rPr>
              <w:t>Soil</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7941373" w14:textId="77777777" w:rsidR="00900896" w:rsidRPr="00A848BB" w:rsidRDefault="00900896" w:rsidP="00E941A9">
            <w:pPr>
              <w:rPr>
                <w:sz w:val="20"/>
                <w:szCs w:val="20"/>
              </w:rPr>
            </w:pPr>
            <w:r w:rsidRPr="00A848BB">
              <w:rPr>
                <w:sz w:val="20"/>
                <w:szCs w:val="20"/>
              </w:rPr>
              <w:t>29</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6BAFA4B" w14:textId="095A8241" w:rsidR="00900896" w:rsidRPr="00A848BB" w:rsidRDefault="00581541" w:rsidP="00E941A9">
            <w:pPr>
              <w:rPr>
                <w:sz w:val="20"/>
                <w:szCs w:val="20"/>
              </w:rPr>
            </w:pPr>
            <w:r w:rsidRPr="00581541">
              <w:rPr>
                <w:sz w:val="20"/>
                <w:szCs w:val="20"/>
              </w:rPr>
              <w:t xml:space="preserve">Li W-J, Jiang Y </w:t>
            </w:r>
            <w:proofErr w:type="spellStart"/>
            <w:r w:rsidRPr="00581541">
              <w:rPr>
                <w:sz w:val="20"/>
                <w:szCs w:val="20"/>
              </w:rPr>
              <w:t>i</w:t>
            </w:r>
            <w:proofErr w:type="spellEnd"/>
            <w:r w:rsidRPr="00581541">
              <w:rPr>
                <w:sz w:val="20"/>
                <w:szCs w:val="20"/>
              </w:rPr>
              <w:t xml:space="preserve">., </w:t>
            </w:r>
            <w:proofErr w:type="spellStart"/>
            <w:r w:rsidRPr="00581541">
              <w:rPr>
                <w:sz w:val="20"/>
                <w:szCs w:val="20"/>
              </w:rPr>
              <w:t>Kroppenstedt</w:t>
            </w:r>
            <w:proofErr w:type="spellEnd"/>
            <w:r w:rsidRPr="00581541">
              <w:rPr>
                <w:sz w:val="20"/>
                <w:szCs w:val="20"/>
              </w:rPr>
              <w:t xml:space="preserve"> RM, Xu L-H, Jiang C-L. 2004. Nocardia alba </w:t>
            </w:r>
            <w:proofErr w:type="spellStart"/>
            <w:r w:rsidRPr="00581541">
              <w:rPr>
                <w:sz w:val="20"/>
                <w:szCs w:val="20"/>
              </w:rPr>
              <w:t>sp.nov</w:t>
            </w:r>
            <w:proofErr w:type="spellEnd"/>
            <w:r w:rsidRPr="00581541">
              <w:rPr>
                <w:sz w:val="20"/>
                <w:szCs w:val="20"/>
              </w:rPr>
              <w:t xml:space="preserve">., a Novel Actinomycete Strain Isolated from Soil in China. </w:t>
            </w:r>
            <w:r w:rsidRPr="00581541">
              <w:rPr>
                <w:i/>
                <w:iCs/>
                <w:sz w:val="20"/>
                <w:szCs w:val="20"/>
              </w:rPr>
              <w:t>Syst Appl Microbiol</w:t>
            </w:r>
            <w:r w:rsidRPr="00581541">
              <w:rPr>
                <w:sz w:val="20"/>
                <w:szCs w:val="20"/>
              </w:rPr>
              <w:t xml:space="preserve"> </w:t>
            </w:r>
            <w:r w:rsidRPr="00581541">
              <w:rPr>
                <w:b/>
                <w:bCs/>
                <w:sz w:val="20"/>
                <w:szCs w:val="20"/>
              </w:rPr>
              <w:t>27</w:t>
            </w:r>
            <w:r w:rsidRPr="00581541">
              <w:rPr>
                <w:sz w:val="20"/>
                <w:szCs w:val="20"/>
              </w:rPr>
              <w:t>:308–312. doi:10.1078/0723-2020-00270</w:t>
            </w:r>
          </w:p>
        </w:tc>
      </w:tr>
      <w:tr w:rsidR="00900896" w:rsidRPr="0095544F" w14:paraId="0155B7C1"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080B851" w14:textId="77777777" w:rsidR="00900896" w:rsidRPr="00A848BB" w:rsidRDefault="00900896" w:rsidP="00E941A9">
            <w:pPr>
              <w:rPr>
                <w:sz w:val="20"/>
                <w:szCs w:val="20"/>
              </w:rPr>
            </w:pPr>
            <w:proofErr w:type="spellStart"/>
            <w:r w:rsidRPr="00A848BB">
              <w:rPr>
                <w:sz w:val="20"/>
                <w:szCs w:val="20"/>
              </w:rPr>
              <w:t>nt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52BE467" w14:textId="77777777" w:rsidR="00900896" w:rsidRPr="00D40470" w:rsidRDefault="00900896" w:rsidP="00E941A9">
            <w:pPr>
              <w:rPr>
                <w:i/>
                <w:iCs/>
                <w:sz w:val="20"/>
                <w:szCs w:val="20"/>
              </w:rPr>
            </w:pPr>
            <w:r w:rsidRPr="00D40470">
              <w:rPr>
                <w:i/>
                <w:iCs/>
                <w:sz w:val="20"/>
                <w:szCs w:val="20"/>
              </w:rPr>
              <w:t xml:space="preserve">Nocardia </w:t>
            </w:r>
            <w:proofErr w:type="spellStart"/>
            <w:r w:rsidRPr="00D40470">
              <w:rPr>
                <w:i/>
                <w:iCs/>
                <w:sz w:val="20"/>
                <w:szCs w:val="20"/>
              </w:rPr>
              <w:t>thailandica</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FE60941" w14:textId="77777777" w:rsidR="00900896" w:rsidRPr="00A848BB" w:rsidRDefault="00900896" w:rsidP="00E941A9">
            <w:pPr>
              <w:rPr>
                <w:b/>
                <w:sz w:val="20"/>
                <w:szCs w:val="20"/>
              </w:rPr>
            </w:pPr>
            <w:r w:rsidRPr="00A848BB">
              <w:rPr>
                <w:sz w:val="20"/>
                <w:szCs w:val="20"/>
              </w:rPr>
              <w:t>Pus</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6FDC12D" w14:textId="77777777" w:rsidR="00900896" w:rsidRPr="00A848BB" w:rsidRDefault="00900896" w:rsidP="00E941A9">
            <w:pPr>
              <w:rPr>
                <w:sz w:val="20"/>
                <w:szCs w:val="20"/>
              </w:rPr>
            </w:pPr>
            <w:r w:rsidRPr="00A848BB">
              <w:rPr>
                <w:sz w:val="20"/>
                <w:szCs w:val="20"/>
              </w:rPr>
              <w:t>29</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FE8CEE3" w14:textId="022C4E33" w:rsidR="00900896" w:rsidRPr="00581541" w:rsidRDefault="00581541" w:rsidP="00E941A9">
            <w:pPr>
              <w:rPr>
                <w:sz w:val="20"/>
                <w:szCs w:val="20"/>
              </w:rPr>
            </w:pPr>
            <w:proofErr w:type="spellStart"/>
            <w:r w:rsidRPr="00581541">
              <w:rPr>
                <w:sz w:val="20"/>
                <w:szCs w:val="20"/>
              </w:rPr>
              <w:t>Kageyama</w:t>
            </w:r>
            <w:proofErr w:type="spellEnd"/>
            <w:r w:rsidRPr="00581541">
              <w:rPr>
                <w:sz w:val="20"/>
                <w:szCs w:val="20"/>
              </w:rPr>
              <w:t xml:space="preserve"> A, </w:t>
            </w:r>
            <w:proofErr w:type="spellStart"/>
            <w:r w:rsidRPr="00581541">
              <w:rPr>
                <w:sz w:val="20"/>
                <w:szCs w:val="20"/>
              </w:rPr>
              <w:t>Poonwan</w:t>
            </w:r>
            <w:proofErr w:type="spellEnd"/>
            <w:r w:rsidRPr="00581541">
              <w:rPr>
                <w:sz w:val="20"/>
                <w:szCs w:val="20"/>
              </w:rPr>
              <w:t xml:space="preserve"> N, </w:t>
            </w:r>
            <w:proofErr w:type="spellStart"/>
            <w:r w:rsidRPr="00581541">
              <w:rPr>
                <w:sz w:val="20"/>
                <w:szCs w:val="20"/>
              </w:rPr>
              <w:t>Yazawa</w:t>
            </w:r>
            <w:proofErr w:type="spellEnd"/>
            <w:r w:rsidRPr="00581541">
              <w:rPr>
                <w:sz w:val="20"/>
                <w:szCs w:val="20"/>
              </w:rPr>
              <w:t xml:space="preserve"> K, Suzuki S, </w:t>
            </w:r>
            <w:proofErr w:type="spellStart"/>
            <w:r w:rsidRPr="00581541">
              <w:rPr>
                <w:sz w:val="20"/>
                <w:szCs w:val="20"/>
              </w:rPr>
              <w:t>Kroppenstedt</w:t>
            </w:r>
            <w:proofErr w:type="spellEnd"/>
            <w:r w:rsidRPr="00581541">
              <w:rPr>
                <w:sz w:val="20"/>
                <w:szCs w:val="20"/>
              </w:rPr>
              <w:t xml:space="preserve"> RM, </w:t>
            </w:r>
            <w:proofErr w:type="spellStart"/>
            <w:r w:rsidRPr="00581541">
              <w:rPr>
                <w:sz w:val="20"/>
                <w:szCs w:val="20"/>
              </w:rPr>
              <w:t>Mikami</w:t>
            </w:r>
            <w:proofErr w:type="spellEnd"/>
            <w:r w:rsidRPr="00581541">
              <w:rPr>
                <w:sz w:val="20"/>
                <w:szCs w:val="20"/>
              </w:rPr>
              <w:t xml:space="preserve"> Y. 2004. Nocardia </w:t>
            </w:r>
            <w:proofErr w:type="spellStart"/>
            <w:r w:rsidRPr="00581541">
              <w:rPr>
                <w:sz w:val="20"/>
                <w:szCs w:val="20"/>
              </w:rPr>
              <w:t>vermiculata</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and Nocardia </w:t>
            </w:r>
            <w:proofErr w:type="spellStart"/>
            <w:r w:rsidRPr="00581541">
              <w:rPr>
                <w:sz w:val="20"/>
                <w:szCs w:val="20"/>
              </w:rPr>
              <w:t>thailandica</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Isolated from Clinical Specimens. </w:t>
            </w:r>
            <w:proofErr w:type="spellStart"/>
            <w:r w:rsidRPr="00581541">
              <w:rPr>
                <w:i/>
                <w:iCs/>
                <w:sz w:val="20"/>
                <w:szCs w:val="20"/>
              </w:rPr>
              <w:t>Actinomycetologica</w:t>
            </w:r>
            <w:proofErr w:type="spellEnd"/>
            <w:r w:rsidRPr="00581541">
              <w:rPr>
                <w:sz w:val="20"/>
                <w:szCs w:val="20"/>
              </w:rPr>
              <w:t xml:space="preserve"> </w:t>
            </w:r>
            <w:r w:rsidRPr="00581541">
              <w:rPr>
                <w:b/>
                <w:bCs/>
                <w:sz w:val="20"/>
                <w:szCs w:val="20"/>
              </w:rPr>
              <w:t>18</w:t>
            </w:r>
            <w:r w:rsidRPr="00581541">
              <w:rPr>
                <w:sz w:val="20"/>
                <w:szCs w:val="20"/>
              </w:rPr>
              <w:t>:27–33. doi:10.3209/saj.18_27</w:t>
            </w:r>
          </w:p>
        </w:tc>
      </w:tr>
      <w:tr w:rsidR="00900896" w:rsidRPr="0095544F" w14:paraId="5A8D79FD"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077200F" w14:textId="77777777" w:rsidR="00900896" w:rsidRPr="00A848BB" w:rsidRDefault="00900896" w:rsidP="00E941A9">
            <w:pPr>
              <w:rPr>
                <w:sz w:val="20"/>
                <w:szCs w:val="20"/>
              </w:rPr>
            </w:pPr>
            <w:proofErr w:type="spellStart"/>
            <w:r w:rsidRPr="00A848BB">
              <w:rPr>
                <w:sz w:val="20"/>
                <w:szCs w:val="20"/>
              </w:rPr>
              <w:t>np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515BB17" w14:textId="77777777" w:rsidR="00900896" w:rsidRPr="00D40470" w:rsidRDefault="00900896" w:rsidP="00E941A9">
            <w:pPr>
              <w:rPr>
                <w:i/>
                <w:iCs/>
                <w:sz w:val="20"/>
                <w:szCs w:val="20"/>
              </w:rPr>
            </w:pPr>
            <w:proofErr w:type="spellStart"/>
            <w:r w:rsidRPr="00D40470">
              <w:rPr>
                <w:i/>
                <w:iCs/>
                <w:sz w:val="20"/>
                <w:szCs w:val="20"/>
              </w:rPr>
              <w:t>Nocardioides</w:t>
            </w:r>
            <w:proofErr w:type="spellEnd"/>
            <w:r w:rsidRPr="00D40470">
              <w:rPr>
                <w:i/>
                <w:iCs/>
                <w:sz w:val="20"/>
                <w:szCs w:val="20"/>
              </w:rPr>
              <w:t xml:space="preserve"> </w:t>
            </w:r>
            <w:proofErr w:type="spellStart"/>
            <w:r w:rsidRPr="00D40470">
              <w:rPr>
                <w:i/>
                <w:iCs/>
                <w:sz w:val="20"/>
                <w:szCs w:val="20"/>
              </w:rPr>
              <w:t>psychrotolerans</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DB725EB" w14:textId="77777777" w:rsidR="00900896" w:rsidRPr="00A848BB" w:rsidRDefault="00900896" w:rsidP="00E941A9">
            <w:pPr>
              <w:rPr>
                <w:sz w:val="20"/>
                <w:szCs w:val="20"/>
              </w:rPr>
            </w:pPr>
            <w:r w:rsidRPr="00A848BB">
              <w:rPr>
                <w:sz w:val="20"/>
                <w:szCs w:val="20"/>
              </w:rPr>
              <w:t>Glacier</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6366390" w14:textId="77777777" w:rsidR="00900896" w:rsidRPr="00A848BB" w:rsidRDefault="00900896" w:rsidP="00E941A9">
            <w:pPr>
              <w:rPr>
                <w:sz w:val="20"/>
                <w:szCs w:val="20"/>
              </w:rPr>
            </w:pPr>
            <w:r w:rsidRPr="00A848BB">
              <w:rPr>
                <w:sz w:val="20"/>
                <w:szCs w:val="20"/>
              </w:rPr>
              <w:t>20</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F96782F" w14:textId="6D17ED5F" w:rsidR="00900896" w:rsidRPr="00A848BB" w:rsidRDefault="00581541" w:rsidP="00E941A9">
            <w:pPr>
              <w:rPr>
                <w:sz w:val="20"/>
                <w:szCs w:val="20"/>
              </w:rPr>
            </w:pPr>
            <w:r w:rsidRPr="00581541">
              <w:rPr>
                <w:sz w:val="20"/>
                <w:szCs w:val="20"/>
              </w:rPr>
              <w:t xml:space="preserve">Liu Q, Xin Y, Liu H, Zhou Y, Wen Y. 2013. </w:t>
            </w:r>
            <w:proofErr w:type="spellStart"/>
            <w:r w:rsidRPr="00581541">
              <w:rPr>
                <w:sz w:val="20"/>
                <w:szCs w:val="20"/>
              </w:rPr>
              <w:t>Nocardioides</w:t>
            </w:r>
            <w:proofErr w:type="spellEnd"/>
            <w:r w:rsidRPr="00581541">
              <w:rPr>
                <w:sz w:val="20"/>
                <w:szCs w:val="20"/>
              </w:rPr>
              <w:t xml:space="preserve"> </w:t>
            </w:r>
            <w:proofErr w:type="spellStart"/>
            <w:r w:rsidRPr="00581541">
              <w:rPr>
                <w:sz w:val="20"/>
                <w:szCs w:val="20"/>
              </w:rPr>
              <w:t>szechwanensis</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and </w:t>
            </w:r>
            <w:proofErr w:type="spellStart"/>
            <w:r w:rsidRPr="00581541">
              <w:rPr>
                <w:sz w:val="20"/>
                <w:szCs w:val="20"/>
              </w:rPr>
              <w:t>Nocardioides</w:t>
            </w:r>
            <w:proofErr w:type="spellEnd"/>
            <w:r w:rsidRPr="00581541">
              <w:rPr>
                <w:sz w:val="20"/>
                <w:szCs w:val="20"/>
              </w:rPr>
              <w:t xml:space="preserve"> </w:t>
            </w:r>
            <w:proofErr w:type="spellStart"/>
            <w:r w:rsidRPr="00581541">
              <w:rPr>
                <w:sz w:val="20"/>
                <w:szCs w:val="20"/>
              </w:rPr>
              <w:t>psychrotolerans</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isolated from a glacier. </w:t>
            </w:r>
            <w:r w:rsidRPr="00581541">
              <w:rPr>
                <w:i/>
                <w:iCs/>
                <w:sz w:val="20"/>
                <w:szCs w:val="20"/>
              </w:rPr>
              <w:t xml:space="preserve">Int J Syst </w:t>
            </w:r>
            <w:proofErr w:type="spellStart"/>
            <w:r w:rsidRPr="00581541">
              <w:rPr>
                <w:i/>
                <w:iCs/>
                <w:sz w:val="20"/>
                <w:szCs w:val="20"/>
              </w:rPr>
              <w:t>Evol</w:t>
            </w:r>
            <w:proofErr w:type="spellEnd"/>
            <w:r w:rsidRPr="00581541">
              <w:rPr>
                <w:i/>
                <w:iCs/>
                <w:sz w:val="20"/>
                <w:szCs w:val="20"/>
              </w:rPr>
              <w:t xml:space="preserve"> Microbiol</w:t>
            </w:r>
            <w:r w:rsidRPr="00581541">
              <w:rPr>
                <w:sz w:val="20"/>
                <w:szCs w:val="20"/>
              </w:rPr>
              <w:t xml:space="preserve"> </w:t>
            </w:r>
            <w:r w:rsidRPr="00581541">
              <w:rPr>
                <w:b/>
                <w:bCs/>
                <w:sz w:val="20"/>
                <w:szCs w:val="20"/>
              </w:rPr>
              <w:t>63</w:t>
            </w:r>
            <w:r w:rsidRPr="00581541">
              <w:rPr>
                <w:sz w:val="20"/>
                <w:szCs w:val="20"/>
              </w:rPr>
              <w:t>:129–133. doi:10.1099/ijs.0.038091-0</w:t>
            </w:r>
          </w:p>
        </w:tc>
      </w:tr>
      <w:tr w:rsidR="00900896" w:rsidRPr="0095544F" w14:paraId="7EA05E57"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08DD3BA" w14:textId="77777777" w:rsidR="00900896" w:rsidRPr="00A848BB" w:rsidRDefault="00900896" w:rsidP="00E941A9">
            <w:pPr>
              <w:rPr>
                <w:sz w:val="20"/>
                <w:szCs w:val="20"/>
              </w:rPr>
            </w:pPr>
            <w:proofErr w:type="spellStart"/>
            <w:r w:rsidRPr="00A848BB">
              <w:rPr>
                <w:sz w:val="20"/>
                <w:szCs w:val="20"/>
              </w:rPr>
              <w:t>oi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C0040DD" w14:textId="77777777" w:rsidR="00900896" w:rsidRPr="00D40470" w:rsidRDefault="00900896" w:rsidP="00E941A9">
            <w:pPr>
              <w:rPr>
                <w:i/>
                <w:iCs/>
                <w:sz w:val="20"/>
                <w:szCs w:val="20"/>
              </w:rPr>
            </w:pPr>
            <w:proofErr w:type="spellStart"/>
            <w:r w:rsidRPr="00D40470">
              <w:rPr>
                <w:i/>
                <w:iCs/>
                <w:sz w:val="20"/>
                <w:szCs w:val="20"/>
              </w:rPr>
              <w:t>Oceanobacillus</w:t>
            </w:r>
            <w:proofErr w:type="spellEnd"/>
            <w:r w:rsidRPr="00D40470">
              <w:rPr>
                <w:i/>
                <w:iCs/>
                <w:sz w:val="20"/>
                <w:szCs w:val="20"/>
              </w:rPr>
              <w:t xml:space="preserve"> </w:t>
            </w:r>
            <w:proofErr w:type="spellStart"/>
            <w:r w:rsidRPr="00D40470">
              <w:rPr>
                <w:i/>
                <w:iCs/>
                <w:sz w:val="20"/>
                <w:szCs w:val="20"/>
              </w:rPr>
              <w:t>iheyensis</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0C54444" w14:textId="77777777" w:rsidR="00900896" w:rsidRPr="00A848BB" w:rsidRDefault="00900896" w:rsidP="00E941A9">
            <w:pPr>
              <w:rPr>
                <w:sz w:val="20"/>
                <w:szCs w:val="20"/>
              </w:rPr>
            </w:pPr>
            <w:r w:rsidRPr="00A848BB">
              <w:rPr>
                <w:sz w:val="20"/>
                <w:szCs w:val="20"/>
              </w:rPr>
              <w:t>Marine sediment</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AD8ABCF" w14:textId="77777777" w:rsidR="00900896" w:rsidRPr="00A848BB" w:rsidRDefault="00900896" w:rsidP="00E941A9">
            <w:pPr>
              <w:rPr>
                <w:sz w:val="20"/>
                <w:szCs w:val="20"/>
              </w:rPr>
            </w:pPr>
            <w:r w:rsidRPr="00A848BB">
              <w:rPr>
                <w:sz w:val="20"/>
                <w:szCs w:val="20"/>
              </w:rPr>
              <w:t>29</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5440C7F" w14:textId="2288E87A" w:rsidR="00900896" w:rsidRPr="00A848BB" w:rsidRDefault="00581541" w:rsidP="00E941A9">
            <w:pPr>
              <w:rPr>
                <w:sz w:val="20"/>
                <w:szCs w:val="20"/>
              </w:rPr>
            </w:pPr>
            <w:r w:rsidRPr="00581541">
              <w:rPr>
                <w:sz w:val="20"/>
                <w:szCs w:val="20"/>
              </w:rPr>
              <w:t xml:space="preserve">Lu J, </w:t>
            </w:r>
            <w:proofErr w:type="spellStart"/>
            <w:r w:rsidRPr="00581541">
              <w:rPr>
                <w:sz w:val="20"/>
                <w:szCs w:val="20"/>
              </w:rPr>
              <w:t>Nogi</w:t>
            </w:r>
            <w:proofErr w:type="spellEnd"/>
            <w:r w:rsidRPr="00581541">
              <w:rPr>
                <w:sz w:val="20"/>
                <w:szCs w:val="20"/>
              </w:rPr>
              <w:t xml:space="preserve"> Y, </w:t>
            </w:r>
            <w:proofErr w:type="spellStart"/>
            <w:r w:rsidRPr="00581541">
              <w:rPr>
                <w:sz w:val="20"/>
                <w:szCs w:val="20"/>
              </w:rPr>
              <w:t>Takami</w:t>
            </w:r>
            <w:proofErr w:type="spellEnd"/>
            <w:r w:rsidRPr="00581541">
              <w:rPr>
                <w:sz w:val="20"/>
                <w:szCs w:val="20"/>
              </w:rPr>
              <w:t xml:space="preserve"> H. 2001. </w:t>
            </w:r>
            <w:proofErr w:type="spellStart"/>
            <w:r w:rsidRPr="00581541">
              <w:rPr>
                <w:sz w:val="20"/>
                <w:szCs w:val="20"/>
              </w:rPr>
              <w:t>Oceanobacillus</w:t>
            </w:r>
            <w:proofErr w:type="spellEnd"/>
            <w:r w:rsidRPr="00581541">
              <w:rPr>
                <w:sz w:val="20"/>
                <w:szCs w:val="20"/>
              </w:rPr>
              <w:t xml:space="preserve"> </w:t>
            </w:r>
            <w:proofErr w:type="spellStart"/>
            <w:r w:rsidRPr="00581541">
              <w:rPr>
                <w:sz w:val="20"/>
                <w:szCs w:val="20"/>
              </w:rPr>
              <w:t>iheyensis</w:t>
            </w:r>
            <w:proofErr w:type="spellEnd"/>
            <w:r w:rsidRPr="00581541">
              <w:rPr>
                <w:sz w:val="20"/>
                <w:szCs w:val="20"/>
              </w:rPr>
              <w:t xml:space="preserve"> gen. </w:t>
            </w:r>
            <w:proofErr w:type="spellStart"/>
            <w:r w:rsidRPr="00581541">
              <w:rPr>
                <w:sz w:val="20"/>
                <w:szCs w:val="20"/>
              </w:rPr>
              <w:t>nov.</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a deep-sea extremely halotolerant and alkaliphilic species isolated from a depth of 1050 m on the </w:t>
            </w:r>
            <w:proofErr w:type="spellStart"/>
            <w:r w:rsidRPr="00581541">
              <w:rPr>
                <w:sz w:val="20"/>
                <w:szCs w:val="20"/>
              </w:rPr>
              <w:t>Iheya</w:t>
            </w:r>
            <w:proofErr w:type="spellEnd"/>
            <w:r w:rsidRPr="00581541">
              <w:rPr>
                <w:sz w:val="20"/>
                <w:szCs w:val="20"/>
              </w:rPr>
              <w:t xml:space="preserve"> Ridge. </w:t>
            </w:r>
            <w:r w:rsidRPr="00581541">
              <w:rPr>
                <w:i/>
                <w:iCs/>
                <w:sz w:val="20"/>
                <w:szCs w:val="20"/>
              </w:rPr>
              <w:t>FEMS Microbiol Lett</w:t>
            </w:r>
            <w:r w:rsidRPr="00581541">
              <w:rPr>
                <w:sz w:val="20"/>
                <w:szCs w:val="20"/>
              </w:rPr>
              <w:t xml:space="preserve"> </w:t>
            </w:r>
            <w:r w:rsidRPr="00581541">
              <w:rPr>
                <w:b/>
                <w:bCs/>
                <w:sz w:val="20"/>
                <w:szCs w:val="20"/>
              </w:rPr>
              <w:t>205</w:t>
            </w:r>
            <w:r w:rsidRPr="00581541">
              <w:rPr>
                <w:sz w:val="20"/>
                <w:szCs w:val="20"/>
              </w:rPr>
              <w:t>:291–297. doi:10.1111/j.1574-6968.2001.tb10963.x</w:t>
            </w:r>
          </w:p>
        </w:tc>
      </w:tr>
      <w:tr w:rsidR="00900896" w:rsidRPr="0095544F" w14:paraId="66FC271F"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950399F" w14:textId="77777777" w:rsidR="00900896" w:rsidRPr="00A848BB" w:rsidRDefault="00900896" w:rsidP="00E941A9">
            <w:pPr>
              <w:rPr>
                <w:sz w:val="20"/>
                <w:szCs w:val="20"/>
              </w:rPr>
            </w:pPr>
            <w:proofErr w:type="spellStart"/>
            <w:r w:rsidRPr="00A848BB">
              <w:rPr>
                <w:sz w:val="20"/>
                <w:szCs w:val="20"/>
              </w:rPr>
              <w:lastRenderedPageBreak/>
              <w:t>ps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5BF7914" w14:textId="77777777" w:rsidR="00900896" w:rsidRPr="00D40470" w:rsidRDefault="00900896" w:rsidP="00E941A9">
            <w:pPr>
              <w:rPr>
                <w:i/>
                <w:iCs/>
                <w:sz w:val="20"/>
                <w:szCs w:val="20"/>
              </w:rPr>
            </w:pPr>
            <w:proofErr w:type="spellStart"/>
            <w:r w:rsidRPr="00D40470">
              <w:rPr>
                <w:i/>
                <w:iCs/>
                <w:sz w:val="20"/>
                <w:szCs w:val="20"/>
              </w:rPr>
              <w:t>Paenibacillus</w:t>
            </w:r>
            <w:proofErr w:type="spellEnd"/>
            <w:r w:rsidRPr="00D40470">
              <w:rPr>
                <w:i/>
                <w:iCs/>
                <w:sz w:val="20"/>
                <w:szCs w:val="20"/>
              </w:rPr>
              <w:t xml:space="preserve"> </w:t>
            </w:r>
            <w:proofErr w:type="spellStart"/>
            <w:r w:rsidRPr="00D40470">
              <w:rPr>
                <w:i/>
                <w:iCs/>
                <w:sz w:val="20"/>
                <w:szCs w:val="20"/>
              </w:rPr>
              <w:t>antarcticus</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D94D8D1" w14:textId="77777777" w:rsidR="00900896" w:rsidRPr="00A848BB" w:rsidRDefault="00900896" w:rsidP="00E941A9">
            <w:pPr>
              <w:rPr>
                <w:sz w:val="20"/>
                <w:szCs w:val="20"/>
              </w:rPr>
            </w:pPr>
            <w:r w:rsidRPr="00A848BB">
              <w:rPr>
                <w:sz w:val="20"/>
                <w:szCs w:val="20"/>
              </w:rPr>
              <w:t>Antarctic sediment</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324EC0FD" w14:textId="77777777" w:rsidR="00900896" w:rsidRPr="00A848BB" w:rsidRDefault="00900896" w:rsidP="00E941A9">
            <w:pPr>
              <w:rPr>
                <w:sz w:val="20"/>
                <w:szCs w:val="20"/>
              </w:rPr>
            </w:pPr>
            <w:r w:rsidRPr="00A848BB">
              <w:rPr>
                <w:sz w:val="20"/>
                <w:szCs w:val="20"/>
              </w:rPr>
              <w:t>15</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24E7571" w14:textId="5FDD726D" w:rsidR="00900896" w:rsidRPr="00A848BB" w:rsidRDefault="00581541" w:rsidP="00E941A9">
            <w:pPr>
              <w:rPr>
                <w:sz w:val="20"/>
                <w:szCs w:val="20"/>
              </w:rPr>
            </w:pPr>
            <w:r w:rsidRPr="00581541">
              <w:rPr>
                <w:sz w:val="20"/>
                <w:szCs w:val="20"/>
              </w:rPr>
              <w:t xml:space="preserve">Montes MJ, </w:t>
            </w:r>
            <w:proofErr w:type="spellStart"/>
            <w:r w:rsidRPr="00581541">
              <w:rPr>
                <w:sz w:val="20"/>
                <w:szCs w:val="20"/>
              </w:rPr>
              <w:t>Mercadé</w:t>
            </w:r>
            <w:proofErr w:type="spellEnd"/>
            <w:r w:rsidRPr="00581541">
              <w:rPr>
                <w:sz w:val="20"/>
                <w:szCs w:val="20"/>
              </w:rPr>
              <w:t xml:space="preserve"> E, Bozal N, Guinea J. 2004. </w:t>
            </w:r>
            <w:proofErr w:type="spellStart"/>
            <w:r w:rsidRPr="00581541">
              <w:rPr>
                <w:sz w:val="20"/>
                <w:szCs w:val="20"/>
              </w:rPr>
              <w:t>Paenibacillus</w:t>
            </w:r>
            <w:proofErr w:type="spellEnd"/>
            <w:r w:rsidRPr="00581541">
              <w:rPr>
                <w:sz w:val="20"/>
                <w:szCs w:val="20"/>
              </w:rPr>
              <w:t xml:space="preserve"> </w:t>
            </w:r>
            <w:proofErr w:type="spellStart"/>
            <w:r w:rsidRPr="00581541">
              <w:rPr>
                <w:sz w:val="20"/>
                <w:szCs w:val="20"/>
              </w:rPr>
              <w:t>antarcticus</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a novel </w:t>
            </w:r>
            <w:proofErr w:type="spellStart"/>
            <w:r w:rsidRPr="00581541">
              <w:rPr>
                <w:sz w:val="20"/>
                <w:szCs w:val="20"/>
              </w:rPr>
              <w:t>psychrotolerant</w:t>
            </w:r>
            <w:proofErr w:type="spellEnd"/>
            <w:r w:rsidRPr="00581541">
              <w:rPr>
                <w:sz w:val="20"/>
                <w:szCs w:val="20"/>
              </w:rPr>
              <w:t xml:space="preserve"> organism from the Antarctic environment. </w:t>
            </w:r>
            <w:r w:rsidRPr="00581541">
              <w:rPr>
                <w:i/>
                <w:iCs/>
                <w:sz w:val="20"/>
                <w:szCs w:val="20"/>
              </w:rPr>
              <w:t xml:space="preserve">Int J Syst </w:t>
            </w:r>
            <w:proofErr w:type="spellStart"/>
            <w:r w:rsidRPr="00581541">
              <w:rPr>
                <w:i/>
                <w:iCs/>
                <w:sz w:val="20"/>
                <w:szCs w:val="20"/>
              </w:rPr>
              <w:t>Evol</w:t>
            </w:r>
            <w:proofErr w:type="spellEnd"/>
            <w:r w:rsidRPr="00581541">
              <w:rPr>
                <w:i/>
                <w:iCs/>
                <w:sz w:val="20"/>
                <w:szCs w:val="20"/>
              </w:rPr>
              <w:t xml:space="preserve"> Microbiol</w:t>
            </w:r>
            <w:r w:rsidRPr="00581541">
              <w:rPr>
                <w:sz w:val="20"/>
                <w:szCs w:val="20"/>
              </w:rPr>
              <w:t xml:space="preserve"> </w:t>
            </w:r>
            <w:r w:rsidRPr="00581541">
              <w:rPr>
                <w:b/>
                <w:bCs/>
                <w:sz w:val="20"/>
                <w:szCs w:val="20"/>
              </w:rPr>
              <w:t>54</w:t>
            </w:r>
            <w:r w:rsidRPr="00581541">
              <w:rPr>
                <w:sz w:val="20"/>
                <w:szCs w:val="20"/>
              </w:rPr>
              <w:t>:1521–1526. doi:10.1099/ijs.0.63078-0</w:t>
            </w:r>
          </w:p>
        </w:tc>
      </w:tr>
      <w:tr w:rsidR="00900896" w:rsidRPr="0095544F" w14:paraId="37A3880C"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275BD81" w14:textId="77777777" w:rsidR="00900896" w:rsidRPr="00A848BB" w:rsidRDefault="00900896" w:rsidP="00E941A9">
            <w:pPr>
              <w:rPr>
                <w:sz w:val="20"/>
                <w:szCs w:val="20"/>
              </w:rPr>
            </w:pPr>
            <w:proofErr w:type="spellStart"/>
            <w:r w:rsidRPr="00A848BB">
              <w:rPr>
                <w:sz w:val="20"/>
                <w:szCs w:val="20"/>
              </w:rPr>
              <w:t>pg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9F3F7A0" w14:textId="77777777" w:rsidR="00900896" w:rsidRPr="00D40470" w:rsidRDefault="00900896" w:rsidP="00E941A9">
            <w:pPr>
              <w:rPr>
                <w:i/>
                <w:iCs/>
                <w:sz w:val="20"/>
                <w:szCs w:val="20"/>
              </w:rPr>
            </w:pPr>
            <w:proofErr w:type="spellStart"/>
            <w:r w:rsidRPr="00D40470">
              <w:rPr>
                <w:i/>
                <w:iCs/>
                <w:sz w:val="20"/>
                <w:szCs w:val="20"/>
              </w:rPr>
              <w:t>Polaromonas</w:t>
            </w:r>
            <w:proofErr w:type="spellEnd"/>
            <w:r w:rsidRPr="00D40470">
              <w:rPr>
                <w:i/>
                <w:iCs/>
                <w:sz w:val="20"/>
                <w:szCs w:val="20"/>
              </w:rPr>
              <w:t xml:space="preserve"> glacialis</w:t>
            </w:r>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F6F6F0C" w14:textId="77777777" w:rsidR="00900896" w:rsidRPr="00A848BB" w:rsidRDefault="00900896" w:rsidP="00E941A9">
            <w:pPr>
              <w:rPr>
                <w:sz w:val="20"/>
                <w:szCs w:val="20"/>
              </w:rPr>
            </w:pPr>
            <w:r w:rsidRPr="00A848BB">
              <w:rPr>
                <w:sz w:val="20"/>
                <w:szCs w:val="20"/>
              </w:rPr>
              <w:t>Glacier</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103E27F" w14:textId="77777777" w:rsidR="00900896" w:rsidRPr="00A848BB" w:rsidRDefault="00900896" w:rsidP="00E941A9">
            <w:pPr>
              <w:rPr>
                <w:sz w:val="20"/>
                <w:szCs w:val="20"/>
              </w:rPr>
            </w:pPr>
            <w:r w:rsidRPr="00A848BB">
              <w:rPr>
                <w:sz w:val="20"/>
                <w:szCs w:val="20"/>
              </w:rPr>
              <w:t>20</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D14F262" w14:textId="528898E1" w:rsidR="00900896" w:rsidRPr="00A848BB" w:rsidRDefault="00581541" w:rsidP="00E941A9">
            <w:pPr>
              <w:rPr>
                <w:sz w:val="20"/>
                <w:szCs w:val="20"/>
              </w:rPr>
            </w:pPr>
            <w:proofErr w:type="spellStart"/>
            <w:r w:rsidRPr="00581541">
              <w:rPr>
                <w:sz w:val="20"/>
                <w:szCs w:val="20"/>
              </w:rPr>
              <w:t>Margesin</w:t>
            </w:r>
            <w:proofErr w:type="spellEnd"/>
            <w:r w:rsidRPr="00581541">
              <w:rPr>
                <w:sz w:val="20"/>
                <w:szCs w:val="20"/>
              </w:rPr>
              <w:t xml:space="preserve"> R, </w:t>
            </w:r>
            <w:proofErr w:type="spellStart"/>
            <w:r w:rsidRPr="00581541">
              <w:rPr>
                <w:sz w:val="20"/>
                <w:szCs w:val="20"/>
              </w:rPr>
              <w:t>Spröer</w:t>
            </w:r>
            <w:proofErr w:type="spellEnd"/>
            <w:r w:rsidRPr="00581541">
              <w:rPr>
                <w:sz w:val="20"/>
                <w:szCs w:val="20"/>
              </w:rPr>
              <w:t xml:space="preserve"> C, Zhang D-C, </w:t>
            </w:r>
            <w:proofErr w:type="spellStart"/>
            <w:r w:rsidRPr="00581541">
              <w:rPr>
                <w:sz w:val="20"/>
                <w:szCs w:val="20"/>
              </w:rPr>
              <w:t>Busse</w:t>
            </w:r>
            <w:proofErr w:type="spellEnd"/>
            <w:r w:rsidRPr="00581541">
              <w:rPr>
                <w:sz w:val="20"/>
                <w:szCs w:val="20"/>
              </w:rPr>
              <w:t xml:space="preserve"> H-J. 2012. </w:t>
            </w:r>
            <w:proofErr w:type="spellStart"/>
            <w:r w:rsidRPr="00581541">
              <w:rPr>
                <w:sz w:val="20"/>
                <w:szCs w:val="20"/>
              </w:rPr>
              <w:t>Polaromonas</w:t>
            </w:r>
            <w:proofErr w:type="spellEnd"/>
            <w:r w:rsidRPr="00581541">
              <w:rPr>
                <w:sz w:val="20"/>
                <w:szCs w:val="20"/>
              </w:rPr>
              <w:t xml:space="preserve"> glacialis sp. </w:t>
            </w:r>
            <w:proofErr w:type="spellStart"/>
            <w:r w:rsidRPr="00581541">
              <w:rPr>
                <w:sz w:val="20"/>
                <w:szCs w:val="20"/>
              </w:rPr>
              <w:t>nov.</w:t>
            </w:r>
            <w:proofErr w:type="spellEnd"/>
            <w:r w:rsidRPr="00581541">
              <w:rPr>
                <w:sz w:val="20"/>
                <w:szCs w:val="20"/>
              </w:rPr>
              <w:t xml:space="preserve"> and </w:t>
            </w:r>
            <w:proofErr w:type="spellStart"/>
            <w:r w:rsidRPr="00581541">
              <w:rPr>
                <w:sz w:val="20"/>
                <w:szCs w:val="20"/>
              </w:rPr>
              <w:t>Polaromonas</w:t>
            </w:r>
            <w:proofErr w:type="spellEnd"/>
            <w:r w:rsidRPr="00581541">
              <w:rPr>
                <w:sz w:val="20"/>
                <w:szCs w:val="20"/>
              </w:rPr>
              <w:t xml:space="preserve"> </w:t>
            </w:r>
            <w:proofErr w:type="spellStart"/>
            <w:r w:rsidRPr="00581541">
              <w:rPr>
                <w:sz w:val="20"/>
                <w:szCs w:val="20"/>
              </w:rPr>
              <w:t>cryoconiti</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isolated from alpine glacier cryoconite. </w:t>
            </w:r>
            <w:r w:rsidRPr="00581541">
              <w:rPr>
                <w:i/>
                <w:iCs/>
                <w:sz w:val="20"/>
                <w:szCs w:val="20"/>
              </w:rPr>
              <w:t xml:space="preserve">Int J Syst </w:t>
            </w:r>
            <w:proofErr w:type="spellStart"/>
            <w:r w:rsidRPr="00581541">
              <w:rPr>
                <w:i/>
                <w:iCs/>
                <w:sz w:val="20"/>
                <w:szCs w:val="20"/>
              </w:rPr>
              <w:t>Evol</w:t>
            </w:r>
            <w:proofErr w:type="spellEnd"/>
            <w:r w:rsidRPr="00581541">
              <w:rPr>
                <w:i/>
                <w:iCs/>
                <w:sz w:val="20"/>
                <w:szCs w:val="20"/>
              </w:rPr>
              <w:t xml:space="preserve"> Microbiol</w:t>
            </w:r>
            <w:r w:rsidRPr="00581541">
              <w:rPr>
                <w:sz w:val="20"/>
                <w:szCs w:val="20"/>
              </w:rPr>
              <w:t xml:space="preserve"> </w:t>
            </w:r>
            <w:r w:rsidRPr="00581541">
              <w:rPr>
                <w:b/>
                <w:bCs/>
                <w:sz w:val="20"/>
                <w:szCs w:val="20"/>
              </w:rPr>
              <w:t>62</w:t>
            </w:r>
            <w:r w:rsidRPr="00581541">
              <w:rPr>
                <w:sz w:val="20"/>
                <w:szCs w:val="20"/>
              </w:rPr>
              <w:t>:2662–2668. doi:10.1099/ijs.0.037556-0</w:t>
            </w:r>
          </w:p>
        </w:tc>
      </w:tr>
      <w:tr w:rsidR="00900896" w:rsidRPr="0095544F" w14:paraId="13DAF2A6"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7A70429" w14:textId="77777777" w:rsidR="00900896" w:rsidRPr="00A848BB" w:rsidRDefault="00900896" w:rsidP="00E941A9">
            <w:pPr>
              <w:rPr>
                <w:sz w:val="20"/>
                <w:szCs w:val="20"/>
              </w:rPr>
            </w:pPr>
            <w:proofErr w:type="spellStart"/>
            <w:r w:rsidRPr="00A848BB">
              <w:rPr>
                <w:sz w:val="20"/>
                <w:szCs w:val="20"/>
              </w:rPr>
              <w:t>pa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D575D87" w14:textId="77777777" w:rsidR="00900896" w:rsidRPr="00D40470" w:rsidRDefault="00900896" w:rsidP="00E941A9">
            <w:pPr>
              <w:rPr>
                <w:i/>
                <w:iCs/>
                <w:sz w:val="20"/>
                <w:szCs w:val="20"/>
              </w:rPr>
            </w:pPr>
            <w:r w:rsidRPr="00D40470">
              <w:rPr>
                <w:i/>
                <w:iCs/>
                <w:sz w:val="20"/>
                <w:szCs w:val="20"/>
              </w:rPr>
              <w:t>Pseudomonas aeruginosa</w:t>
            </w:r>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BABEC92" w14:textId="77777777" w:rsidR="00900896" w:rsidRPr="00A848BB" w:rsidRDefault="00900896" w:rsidP="00E941A9">
            <w:pPr>
              <w:rPr>
                <w:sz w:val="20"/>
                <w:szCs w:val="20"/>
              </w:rPr>
            </w:pPr>
            <w:r w:rsidRPr="00A848BB">
              <w:rPr>
                <w:sz w:val="20"/>
                <w:szCs w:val="20"/>
              </w:rPr>
              <w:t>Sliced boiled potatoes</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D9F5F80" w14:textId="77777777" w:rsidR="00900896" w:rsidRPr="00A848BB" w:rsidRDefault="00900896" w:rsidP="00E941A9">
            <w:pPr>
              <w:rPr>
                <w:sz w:val="20"/>
                <w:szCs w:val="20"/>
              </w:rPr>
            </w:pPr>
            <w:r w:rsidRPr="00A848BB">
              <w:rPr>
                <w:sz w:val="20"/>
                <w:szCs w:val="20"/>
              </w:rPr>
              <w:t>34</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61F8FC2" w14:textId="1A50BAA4" w:rsidR="00900896" w:rsidRPr="00A848BB" w:rsidRDefault="00581541" w:rsidP="00E941A9">
            <w:pPr>
              <w:rPr>
                <w:sz w:val="20"/>
                <w:szCs w:val="20"/>
              </w:rPr>
            </w:pPr>
            <w:r w:rsidRPr="00581541">
              <w:rPr>
                <w:sz w:val="20"/>
                <w:szCs w:val="20"/>
              </w:rPr>
              <w:t xml:space="preserve">Hugh R, </w:t>
            </w:r>
            <w:proofErr w:type="spellStart"/>
            <w:r w:rsidRPr="00581541">
              <w:rPr>
                <w:sz w:val="20"/>
                <w:szCs w:val="20"/>
              </w:rPr>
              <w:t>Leifson</w:t>
            </w:r>
            <w:proofErr w:type="spellEnd"/>
            <w:r w:rsidRPr="00581541">
              <w:rPr>
                <w:sz w:val="20"/>
                <w:szCs w:val="20"/>
              </w:rPr>
              <w:t xml:space="preserve"> E. 1964. The proposed Neotype Strains of Pseudomonas Aeruginosa (</w:t>
            </w:r>
            <w:proofErr w:type="spellStart"/>
            <w:r w:rsidRPr="00581541">
              <w:rPr>
                <w:sz w:val="20"/>
                <w:szCs w:val="20"/>
              </w:rPr>
              <w:t>Schroeter</w:t>
            </w:r>
            <w:proofErr w:type="spellEnd"/>
            <w:r w:rsidRPr="00581541">
              <w:rPr>
                <w:sz w:val="20"/>
                <w:szCs w:val="20"/>
              </w:rPr>
              <w:t xml:space="preserve"> 1872) </w:t>
            </w:r>
            <w:proofErr w:type="spellStart"/>
            <w:r w:rsidRPr="00581541">
              <w:rPr>
                <w:sz w:val="20"/>
                <w:szCs w:val="20"/>
              </w:rPr>
              <w:t>Migula</w:t>
            </w:r>
            <w:proofErr w:type="spellEnd"/>
            <w:r w:rsidRPr="00581541">
              <w:rPr>
                <w:sz w:val="20"/>
                <w:szCs w:val="20"/>
              </w:rPr>
              <w:t xml:space="preserve"> 1900. </w:t>
            </w:r>
            <w:r w:rsidRPr="00581541">
              <w:rPr>
                <w:i/>
                <w:iCs/>
                <w:sz w:val="20"/>
                <w:szCs w:val="20"/>
              </w:rPr>
              <w:t xml:space="preserve">Int Bull </w:t>
            </w:r>
            <w:proofErr w:type="spellStart"/>
            <w:r w:rsidRPr="00581541">
              <w:rPr>
                <w:i/>
                <w:iCs/>
                <w:sz w:val="20"/>
                <w:szCs w:val="20"/>
              </w:rPr>
              <w:t>Bacteriol</w:t>
            </w:r>
            <w:proofErr w:type="spellEnd"/>
            <w:r w:rsidRPr="00581541">
              <w:rPr>
                <w:i/>
                <w:iCs/>
                <w:sz w:val="20"/>
                <w:szCs w:val="20"/>
              </w:rPr>
              <w:t xml:space="preserve"> </w:t>
            </w:r>
            <w:proofErr w:type="spellStart"/>
            <w:r w:rsidRPr="00581541">
              <w:rPr>
                <w:i/>
                <w:iCs/>
                <w:sz w:val="20"/>
                <w:szCs w:val="20"/>
              </w:rPr>
              <w:t>Nomencl</w:t>
            </w:r>
            <w:proofErr w:type="spellEnd"/>
            <w:r w:rsidRPr="00581541">
              <w:rPr>
                <w:i/>
                <w:iCs/>
                <w:sz w:val="20"/>
                <w:szCs w:val="20"/>
              </w:rPr>
              <w:t xml:space="preserve"> Taxon</w:t>
            </w:r>
            <w:r w:rsidRPr="00581541">
              <w:rPr>
                <w:sz w:val="20"/>
                <w:szCs w:val="20"/>
              </w:rPr>
              <w:t xml:space="preserve"> </w:t>
            </w:r>
            <w:r w:rsidRPr="00581541">
              <w:rPr>
                <w:b/>
                <w:bCs/>
                <w:sz w:val="20"/>
                <w:szCs w:val="20"/>
              </w:rPr>
              <w:t>14</w:t>
            </w:r>
            <w:r w:rsidRPr="00581541">
              <w:rPr>
                <w:sz w:val="20"/>
                <w:szCs w:val="20"/>
              </w:rPr>
              <w:t>:69–84. doi:10.1099/0096266X-14-2-69</w:t>
            </w:r>
          </w:p>
        </w:tc>
      </w:tr>
      <w:tr w:rsidR="00900896" w:rsidRPr="0095544F" w14:paraId="0DA34F02"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19B96BB" w14:textId="77777777" w:rsidR="00900896" w:rsidRPr="00A848BB" w:rsidRDefault="00900896" w:rsidP="00E941A9">
            <w:pPr>
              <w:rPr>
                <w:sz w:val="20"/>
                <w:szCs w:val="20"/>
              </w:rPr>
            </w:pPr>
            <w:proofErr w:type="spellStart"/>
            <w:r w:rsidRPr="00A848BB">
              <w:rPr>
                <w:sz w:val="20"/>
                <w:szCs w:val="20"/>
              </w:rPr>
              <w:t>p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58F26843" w14:textId="77777777" w:rsidR="00900896" w:rsidRPr="00D40470" w:rsidRDefault="00900896" w:rsidP="00E941A9">
            <w:pPr>
              <w:rPr>
                <w:i/>
                <w:iCs/>
                <w:sz w:val="20"/>
                <w:szCs w:val="20"/>
              </w:rPr>
            </w:pPr>
            <w:r w:rsidRPr="00D40470">
              <w:rPr>
                <w:i/>
                <w:iCs/>
                <w:sz w:val="20"/>
                <w:szCs w:val="20"/>
              </w:rPr>
              <w:t>Pseudomonas putida</w:t>
            </w:r>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696B47E" w14:textId="77777777" w:rsidR="00900896" w:rsidRPr="00A848BB" w:rsidRDefault="00900896" w:rsidP="00E941A9">
            <w:pPr>
              <w:rPr>
                <w:sz w:val="20"/>
                <w:szCs w:val="20"/>
              </w:rPr>
            </w:pPr>
            <w:r w:rsidRPr="00A848BB">
              <w:rPr>
                <w:sz w:val="20"/>
                <w:szCs w:val="20"/>
              </w:rPr>
              <w:t>Soil and water</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3E974407" w14:textId="77777777" w:rsidR="00900896" w:rsidRPr="00A848BB" w:rsidRDefault="00900896" w:rsidP="00E941A9">
            <w:pPr>
              <w:rPr>
                <w:sz w:val="20"/>
                <w:szCs w:val="20"/>
              </w:rPr>
            </w:pPr>
            <w:r w:rsidRPr="00A848BB">
              <w:rPr>
                <w:sz w:val="20"/>
                <w:szCs w:val="20"/>
              </w:rPr>
              <w:t>28</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C199CDB" w14:textId="2F277D45" w:rsidR="00900896" w:rsidRPr="00581541" w:rsidRDefault="00581541" w:rsidP="00E941A9">
            <w:pPr>
              <w:rPr>
                <w:sz w:val="20"/>
                <w:szCs w:val="20"/>
              </w:rPr>
            </w:pPr>
            <w:proofErr w:type="spellStart"/>
            <w:r w:rsidRPr="00581541">
              <w:rPr>
                <w:sz w:val="20"/>
                <w:szCs w:val="20"/>
              </w:rPr>
              <w:t>Timmis</w:t>
            </w:r>
            <w:proofErr w:type="spellEnd"/>
            <w:r w:rsidRPr="00581541">
              <w:rPr>
                <w:sz w:val="20"/>
                <w:szCs w:val="20"/>
              </w:rPr>
              <w:t xml:space="preserve"> KN. 2002. Pseudomonas putida: a cosmopolitan opportunist par excellence. </w:t>
            </w:r>
            <w:r w:rsidRPr="00581541">
              <w:rPr>
                <w:i/>
                <w:iCs/>
                <w:sz w:val="20"/>
                <w:szCs w:val="20"/>
              </w:rPr>
              <w:t>Environ Microbiol</w:t>
            </w:r>
            <w:r w:rsidRPr="00581541">
              <w:rPr>
                <w:sz w:val="20"/>
                <w:szCs w:val="20"/>
              </w:rPr>
              <w:t xml:space="preserve"> </w:t>
            </w:r>
            <w:r w:rsidRPr="00581541">
              <w:rPr>
                <w:b/>
                <w:bCs/>
                <w:sz w:val="20"/>
                <w:szCs w:val="20"/>
              </w:rPr>
              <w:t>4</w:t>
            </w:r>
            <w:r w:rsidRPr="00581541">
              <w:rPr>
                <w:sz w:val="20"/>
                <w:szCs w:val="20"/>
              </w:rPr>
              <w:t>:779–781. doi:10.1046/j.1462-2920.2002.00365.x</w:t>
            </w:r>
          </w:p>
        </w:tc>
      </w:tr>
      <w:tr w:rsidR="00900896" w:rsidRPr="0095544F" w14:paraId="0EB35FE9"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D1AC436" w14:textId="77777777" w:rsidR="00900896" w:rsidRPr="00A848BB" w:rsidRDefault="00900896" w:rsidP="00E941A9">
            <w:pPr>
              <w:rPr>
                <w:sz w:val="20"/>
                <w:szCs w:val="20"/>
              </w:rPr>
            </w:pPr>
            <w:proofErr w:type="spellStart"/>
            <w:r w:rsidRPr="00A848BB">
              <w:rPr>
                <w:sz w:val="20"/>
                <w:szCs w:val="20"/>
              </w:rPr>
              <w:t>rm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6E62635" w14:textId="77777777" w:rsidR="00900896" w:rsidRPr="00D40470" w:rsidRDefault="00900896" w:rsidP="00E941A9">
            <w:pPr>
              <w:rPr>
                <w:i/>
                <w:iCs/>
                <w:sz w:val="20"/>
                <w:szCs w:val="20"/>
              </w:rPr>
            </w:pPr>
            <w:proofErr w:type="spellStart"/>
            <w:r w:rsidRPr="00D40470">
              <w:rPr>
                <w:i/>
                <w:iCs/>
                <w:sz w:val="20"/>
                <w:szCs w:val="20"/>
              </w:rPr>
              <w:t>Rhodococcus</w:t>
            </w:r>
            <w:proofErr w:type="spellEnd"/>
            <w:r w:rsidRPr="00D40470">
              <w:rPr>
                <w:i/>
                <w:iCs/>
                <w:sz w:val="20"/>
                <w:szCs w:val="20"/>
              </w:rPr>
              <w:t xml:space="preserve"> </w:t>
            </w:r>
            <w:proofErr w:type="spellStart"/>
            <w:r w:rsidRPr="00D40470">
              <w:rPr>
                <w:i/>
                <w:iCs/>
                <w:sz w:val="20"/>
                <w:szCs w:val="20"/>
              </w:rPr>
              <w:t>marinonascens</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65489E3" w14:textId="77777777" w:rsidR="00900896" w:rsidRPr="00A848BB" w:rsidRDefault="00900896" w:rsidP="00E941A9">
            <w:pPr>
              <w:rPr>
                <w:sz w:val="20"/>
                <w:szCs w:val="20"/>
              </w:rPr>
            </w:pPr>
            <w:r w:rsidRPr="00A848BB">
              <w:rPr>
                <w:sz w:val="20"/>
                <w:szCs w:val="20"/>
              </w:rPr>
              <w:t>Marine sediment</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43A79A5" w14:textId="77777777" w:rsidR="00900896" w:rsidRPr="00A848BB" w:rsidRDefault="00900896" w:rsidP="00E941A9">
            <w:pPr>
              <w:rPr>
                <w:sz w:val="20"/>
                <w:szCs w:val="20"/>
              </w:rPr>
            </w:pPr>
            <w:r w:rsidRPr="00A848BB">
              <w:rPr>
                <w:sz w:val="20"/>
                <w:szCs w:val="20"/>
              </w:rPr>
              <w:t>18</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25980EB" w14:textId="209977F0" w:rsidR="00900896" w:rsidRPr="00A848BB" w:rsidRDefault="00581541" w:rsidP="00E941A9">
            <w:pPr>
              <w:rPr>
                <w:sz w:val="20"/>
                <w:szCs w:val="20"/>
              </w:rPr>
            </w:pPr>
            <w:r w:rsidRPr="00581541">
              <w:rPr>
                <w:sz w:val="20"/>
                <w:szCs w:val="20"/>
              </w:rPr>
              <w:t xml:space="preserve">Helmke E, </w:t>
            </w:r>
            <w:proofErr w:type="spellStart"/>
            <w:r w:rsidRPr="00581541">
              <w:rPr>
                <w:sz w:val="20"/>
                <w:szCs w:val="20"/>
              </w:rPr>
              <w:t>Weyland</w:t>
            </w:r>
            <w:proofErr w:type="spellEnd"/>
            <w:r w:rsidRPr="00581541">
              <w:rPr>
                <w:sz w:val="20"/>
                <w:szCs w:val="20"/>
              </w:rPr>
              <w:t xml:space="preserve"> H. 1984. </w:t>
            </w:r>
            <w:proofErr w:type="spellStart"/>
            <w:r w:rsidRPr="00581541">
              <w:rPr>
                <w:sz w:val="20"/>
                <w:szCs w:val="20"/>
              </w:rPr>
              <w:t>Rhodococcus</w:t>
            </w:r>
            <w:proofErr w:type="spellEnd"/>
            <w:r w:rsidRPr="00581541">
              <w:rPr>
                <w:sz w:val="20"/>
                <w:szCs w:val="20"/>
              </w:rPr>
              <w:t xml:space="preserve"> </w:t>
            </w:r>
            <w:proofErr w:type="spellStart"/>
            <w:r w:rsidRPr="00581541">
              <w:rPr>
                <w:sz w:val="20"/>
                <w:szCs w:val="20"/>
              </w:rPr>
              <w:t>marinonascens</w:t>
            </w:r>
            <w:proofErr w:type="spellEnd"/>
            <w:r w:rsidRPr="00581541">
              <w:rPr>
                <w:sz w:val="20"/>
                <w:szCs w:val="20"/>
              </w:rPr>
              <w:t xml:space="preserve"> sp. </w:t>
            </w:r>
            <w:proofErr w:type="spellStart"/>
            <w:r w:rsidRPr="00581541">
              <w:rPr>
                <w:sz w:val="20"/>
                <w:szCs w:val="20"/>
              </w:rPr>
              <w:t>nov.</w:t>
            </w:r>
            <w:proofErr w:type="spellEnd"/>
            <w:r w:rsidRPr="00581541">
              <w:rPr>
                <w:sz w:val="20"/>
                <w:szCs w:val="20"/>
              </w:rPr>
              <w:t xml:space="preserve">, an Actinomycete from the Sea. </w:t>
            </w:r>
            <w:r w:rsidRPr="00581541">
              <w:rPr>
                <w:i/>
                <w:iCs/>
                <w:sz w:val="20"/>
                <w:szCs w:val="20"/>
              </w:rPr>
              <w:t xml:space="preserve">Int J Syst </w:t>
            </w:r>
            <w:proofErr w:type="spellStart"/>
            <w:r w:rsidRPr="00581541">
              <w:rPr>
                <w:i/>
                <w:iCs/>
                <w:sz w:val="20"/>
                <w:szCs w:val="20"/>
              </w:rPr>
              <w:t>Bacteriol</w:t>
            </w:r>
            <w:proofErr w:type="spellEnd"/>
            <w:r w:rsidRPr="00581541">
              <w:rPr>
                <w:sz w:val="20"/>
                <w:szCs w:val="20"/>
              </w:rPr>
              <w:t xml:space="preserve"> </w:t>
            </w:r>
            <w:r w:rsidRPr="00581541">
              <w:rPr>
                <w:b/>
                <w:bCs/>
                <w:sz w:val="20"/>
                <w:szCs w:val="20"/>
              </w:rPr>
              <w:t>34</w:t>
            </w:r>
            <w:r w:rsidRPr="00581541">
              <w:rPr>
                <w:sz w:val="20"/>
                <w:szCs w:val="20"/>
              </w:rPr>
              <w:t>:127–138. doi:10.1099/00207713-34-2-127</w:t>
            </w:r>
          </w:p>
        </w:tc>
      </w:tr>
      <w:tr w:rsidR="00900896" w:rsidRPr="0095544F" w14:paraId="1F1030E3"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2732B63" w14:textId="77777777" w:rsidR="00900896" w:rsidRPr="00A848BB" w:rsidRDefault="00900896" w:rsidP="00E941A9">
            <w:pPr>
              <w:rPr>
                <w:sz w:val="20"/>
                <w:szCs w:val="20"/>
              </w:rPr>
            </w:pPr>
            <w:proofErr w:type="spellStart"/>
            <w:r w:rsidRPr="00A848BB">
              <w:rPr>
                <w:sz w:val="20"/>
                <w:szCs w:val="20"/>
              </w:rPr>
              <w:t>ss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7544237" w14:textId="77777777" w:rsidR="00900896" w:rsidRPr="00D40470" w:rsidRDefault="00900896" w:rsidP="00E941A9">
            <w:pPr>
              <w:rPr>
                <w:i/>
                <w:iCs/>
                <w:sz w:val="20"/>
                <w:szCs w:val="20"/>
              </w:rPr>
            </w:pPr>
            <w:proofErr w:type="spellStart"/>
            <w:r w:rsidRPr="00D40470">
              <w:rPr>
                <w:i/>
                <w:iCs/>
                <w:sz w:val="20"/>
                <w:szCs w:val="20"/>
              </w:rPr>
              <w:t>Shewanella</w:t>
            </w:r>
            <w:proofErr w:type="spellEnd"/>
            <w:r w:rsidRPr="00D40470">
              <w:rPr>
                <w:i/>
                <w:iCs/>
                <w:sz w:val="20"/>
                <w:szCs w:val="20"/>
              </w:rPr>
              <w:t xml:space="preserve"> </w:t>
            </w:r>
            <w:proofErr w:type="spellStart"/>
            <w:r w:rsidRPr="00D40470">
              <w:rPr>
                <w:i/>
                <w:iCs/>
                <w:sz w:val="20"/>
                <w:szCs w:val="20"/>
              </w:rPr>
              <w:t>halifaxensis</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67D1C3D" w14:textId="77777777" w:rsidR="00900896" w:rsidRPr="00A848BB" w:rsidRDefault="00900896" w:rsidP="00E941A9">
            <w:pPr>
              <w:rPr>
                <w:sz w:val="20"/>
                <w:szCs w:val="20"/>
              </w:rPr>
            </w:pPr>
            <w:r w:rsidRPr="00A848BB">
              <w:rPr>
                <w:sz w:val="20"/>
                <w:szCs w:val="20"/>
              </w:rPr>
              <w:t>Marine sediment</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8B104FD" w14:textId="77777777" w:rsidR="00900896" w:rsidRPr="00A848BB" w:rsidRDefault="00900896" w:rsidP="00E941A9">
            <w:pPr>
              <w:rPr>
                <w:sz w:val="20"/>
                <w:szCs w:val="20"/>
              </w:rPr>
            </w:pPr>
            <w:r w:rsidRPr="00A848BB">
              <w:rPr>
                <w:sz w:val="20"/>
                <w:szCs w:val="20"/>
              </w:rPr>
              <w:t>16</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2A19138F" w14:textId="75C23E81" w:rsidR="00900896" w:rsidRPr="00A848BB" w:rsidRDefault="00900896" w:rsidP="00E941A9">
            <w:pPr>
              <w:rPr>
                <w:noProof/>
                <w:sz w:val="20"/>
                <w:szCs w:val="20"/>
              </w:rPr>
            </w:pPr>
            <w:r w:rsidRPr="00A848BB">
              <w:rPr>
                <w:sz w:val="20"/>
                <w:szCs w:val="20"/>
              </w:rPr>
              <w:fldChar w:fldCharType="begin"/>
            </w:r>
            <w:r>
              <w:rPr>
                <w:sz w:val="20"/>
                <w:szCs w:val="20"/>
              </w:rPr>
              <w:instrText xml:space="preserve"> ADDIN ZOTERO_ITEM CSL_CITATION {"citationID":"1NxT3FLB","properties":{"formattedCitation":"(Zhao et al., 2006)","plainCitation":"(Zhao et al., 2006)","noteIndex":0},"citationItems":[{"id":37,"uris":["http://zotero.org/users/6606342/items/R4TCFFJH"],"uri":["http://zotero.org/users/6606342/items/R4TCFFJH"],"itemData":{"id":37,"type":"article-journal","abstract":"Indigenous bacteria found in the sediment of the Emerald Basin (depth of 215 m, Atlantic Ocean) located offshore of Halifax Harbour (Nova Scotia, Canada) were previously found to be able to degrade the explosive compound hexahydro-1,3,5-trinitro-1,3,5-triazine (RDX). In the present study, a novel obligately respiratory, denitrifying and RDX-mineralizing bacterium, designated strain HAW-EB4(T), was isolated from the marine sediment. This bacterium utilized peptone, yeast extract, Casamino acids, esters (Tweens 20, 40 and 80), sugars (N-acetyl-D-glucosamine, ribose), several C2 and C3 acids (acetate, pyruvate, lactate, propionate) and amino acids (serine, proline) as sole carbon and energy sources. Aerobically grown cells (in marine broth 2216 at 10 degrees C) contained C(14 : 0) (6 %), iso-C(15 : 0) (12 %), C(16 : 0) (20 %), C(16 : 1)omega7 (37 %), C(18 : 1)omega7 (7 %) and C(20 : 5)omega3 (7 %) as major membrane fatty acids, and Q7 (28.1 %) and MK-7 (60.9 %) as dominant respiratory quinones, consistent with deep-sea species of Shewanella. The novel bacterium had a DNA G+C content of 45 mol% and showed similarity to Shewanella species in terms of 16S rRNA and gyrB gene sequences (93-99 and 67.3-88.4 % similarity, respectively), with Shewanella pealeana being the most closely related species. Genomic DNA-DNA hybridization between strain HAW-EB4T and S. pealeana revealed a level of relatedness of 17.9 %, lower than the 70 % species cut-off value, indicating that strain HAW-EB4T (= NCIMB 14093T = DSM 17350T) is the type strain of a novel species of Shewanella, for which the name Shewanella halifaxensis sp. nov. is proposed.","container-title":"International Journal of Systematic and Evolutionary Microbiology","DOI":"10.1099/ijs.0.63829-0","ISSN":"1466-5026","issue":"Pt 1","journalAbbreviation":"Int J Syst Evol Microbiol","language":"eng","note":"PMID: 16403888","page":"205-212","source":"PubMed","title":"Shewanella halifaxensis sp. nov., a novel obligately respiratory and denitrifying psychrophile","volume":"56","author":[{"family":"Zhao","given":"Jian-Shen"},{"family":"Manno","given":"Dominic"},{"family":"Leggiadro","given":"Cindy"},{"family":"O'Neil","given":"David"},{"family":"Hawari","given":"Jalal"}],"issued":{"date-parts":[["2006",1]]}}}],"schema":"https://github.com/citation-style-language/schema/raw/master/csl-citation.json"} </w:instrText>
            </w:r>
            <w:r w:rsidRPr="00A848BB">
              <w:rPr>
                <w:sz w:val="20"/>
                <w:szCs w:val="20"/>
              </w:rPr>
              <w:fldChar w:fldCharType="separate"/>
            </w:r>
            <w:r w:rsidR="00581541" w:rsidRPr="00581541">
              <w:rPr>
                <w:noProof/>
                <w:sz w:val="20"/>
                <w:szCs w:val="20"/>
              </w:rPr>
              <w:t xml:space="preserve">Zhao J-S, Manno D, Leggiadro C, O’Neil D, Hawari J. 2006. Shewanella halifaxensis sp. nov., a novel obligately respiratory and denitrifying psychrophile. </w:t>
            </w:r>
            <w:r w:rsidR="00581541" w:rsidRPr="00581541">
              <w:rPr>
                <w:i/>
                <w:iCs/>
                <w:noProof/>
                <w:sz w:val="20"/>
                <w:szCs w:val="20"/>
              </w:rPr>
              <w:t>Int J Syst Evol Microbiol</w:t>
            </w:r>
            <w:r w:rsidR="00581541" w:rsidRPr="00581541">
              <w:rPr>
                <w:noProof/>
                <w:sz w:val="20"/>
                <w:szCs w:val="20"/>
              </w:rPr>
              <w:t xml:space="preserve"> </w:t>
            </w:r>
            <w:r w:rsidR="00581541" w:rsidRPr="00581541">
              <w:rPr>
                <w:b/>
                <w:bCs/>
                <w:noProof/>
                <w:sz w:val="20"/>
                <w:szCs w:val="20"/>
              </w:rPr>
              <w:t>56</w:t>
            </w:r>
            <w:r w:rsidR="00581541" w:rsidRPr="00581541">
              <w:rPr>
                <w:noProof/>
                <w:sz w:val="20"/>
                <w:szCs w:val="20"/>
              </w:rPr>
              <w:t>:205–212. doi:10.1099/ijs.0.63829-0</w:t>
            </w:r>
            <w:r w:rsidRPr="00A848BB">
              <w:rPr>
                <w:sz w:val="20"/>
                <w:szCs w:val="20"/>
              </w:rPr>
              <w:fldChar w:fldCharType="end"/>
            </w:r>
          </w:p>
        </w:tc>
      </w:tr>
      <w:tr w:rsidR="00900896" w:rsidRPr="0095544F" w14:paraId="17A59E2C" w14:textId="77777777" w:rsidTr="00E941A9">
        <w:trPr>
          <w:trHeight w:val="320"/>
        </w:trPr>
        <w:tc>
          <w:tcPr>
            <w:tcW w:w="78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4B30496F" w14:textId="77777777" w:rsidR="00900896" w:rsidRPr="00A848BB" w:rsidRDefault="00900896" w:rsidP="00E941A9">
            <w:pPr>
              <w:rPr>
                <w:sz w:val="20"/>
                <w:szCs w:val="20"/>
              </w:rPr>
            </w:pPr>
            <w:proofErr w:type="spellStart"/>
            <w:r w:rsidRPr="00A848BB">
              <w:rPr>
                <w:sz w:val="20"/>
                <w:szCs w:val="20"/>
              </w:rPr>
              <w:t>spKSI</w:t>
            </w:r>
            <w:proofErr w:type="spellEnd"/>
          </w:p>
        </w:tc>
        <w:tc>
          <w:tcPr>
            <w:tcW w:w="2805"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167E006B" w14:textId="77777777" w:rsidR="00900896" w:rsidRPr="00D40470" w:rsidRDefault="00900896" w:rsidP="00E941A9">
            <w:pPr>
              <w:rPr>
                <w:i/>
                <w:iCs/>
                <w:sz w:val="20"/>
                <w:szCs w:val="20"/>
              </w:rPr>
            </w:pPr>
            <w:proofErr w:type="spellStart"/>
            <w:r w:rsidRPr="00D40470">
              <w:rPr>
                <w:i/>
                <w:iCs/>
                <w:sz w:val="20"/>
                <w:szCs w:val="20"/>
              </w:rPr>
              <w:t>Simplicispira</w:t>
            </w:r>
            <w:proofErr w:type="spellEnd"/>
            <w:r w:rsidRPr="00D40470">
              <w:rPr>
                <w:i/>
                <w:iCs/>
                <w:sz w:val="20"/>
                <w:szCs w:val="20"/>
              </w:rPr>
              <w:t xml:space="preserve"> </w:t>
            </w:r>
            <w:proofErr w:type="spellStart"/>
            <w:r w:rsidRPr="00D40470">
              <w:rPr>
                <w:i/>
                <w:iCs/>
                <w:sz w:val="20"/>
                <w:szCs w:val="20"/>
              </w:rPr>
              <w:t>psychrophilia</w:t>
            </w:r>
            <w:proofErr w:type="spellEnd"/>
          </w:p>
        </w:tc>
        <w:tc>
          <w:tcPr>
            <w:tcW w:w="189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7AE2BB38" w14:textId="77777777" w:rsidR="00900896" w:rsidRPr="00A848BB" w:rsidRDefault="00900896" w:rsidP="00E941A9">
            <w:pPr>
              <w:rPr>
                <w:sz w:val="20"/>
                <w:szCs w:val="20"/>
              </w:rPr>
            </w:pPr>
            <w:r w:rsidRPr="00A848BB">
              <w:rPr>
                <w:sz w:val="20"/>
                <w:szCs w:val="20"/>
              </w:rPr>
              <w:t>Antarctic mosses</w:t>
            </w:r>
          </w:p>
        </w:tc>
        <w:tc>
          <w:tcPr>
            <w:tcW w:w="117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673555F1" w14:textId="77777777" w:rsidR="00900896" w:rsidRPr="00A848BB" w:rsidRDefault="00900896" w:rsidP="00E941A9">
            <w:pPr>
              <w:rPr>
                <w:sz w:val="20"/>
                <w:szCs w:val="20"/>
              </w:rPr>
            </w:pPr>
            <w:r w:rsidRPr="00A848BB">
              <w:rPr>
                <w:sz w:val="20"/>
                <w:szCs w:val="20"/>
              </w:rPr>
              <w:t>20</w:t>
            </w:r>
          </w:p>
        </w:tc>
        <w:tc>
          <w:tcPr>
            <w:tcW w:w="2520" w:type="dxa"/>
            <w:tcBorders>
              <w:top w:val="single" w:sz="8" w:space="0" w:color="CCCCCC"/>
              <w:left w:val="single" w:sz="8" w:space="0" w:color="CCCCCC"/>
              <w:bottom w:val="single" w:sz="8" w:space="0" w:color="CCCCCC"/>
              <w:right w:val="single" w:sz="8" w:space="0" w:color="CCCCCC"/>
            </w:tcBorders>
            <w:shd w:val="clear" w:color="auto" w:fill="FFFFFF"/>
            <w:tcMar>
              <w:top w:w="40" w:type="dxa"/>
              <w:left w:w="40" w:type="dxa"/>
              <w:bottom w:w="40" w:type="dxa"/>
              <w:right w:w="40" w:type="dxa"/>
            </w:tcMar>
            <w:vAlign w:val="bottom"/>
          </w:tcPr>
          <w:p w14:paraId="042EEF79" w14:textId="50E67833" w:rsidR="00900896" w:rsidRPr="00A848BB" w:rsidRDefault="00581541" w:rsidP="00E941A9">
            <w:pPr>
              <w:rPr>
                <w:sz w:val="20"/>
                <w:szCs w:val="20"/>
              </w:rPr>
            </w:pPr>
            <w:proofErr w:type="spellStart"/>
            <w:r w:rsidRPr="00581541">
              <w:rPr>
                <w:sz w:val="20"/>
                <w:szCs w:val="20"/>
              </w:rPr>
              <w:t>Terasaki</w:t>
            </w:r>
            <w:proofErr w:type="spellEnd"/>
            <w:r w:rsidRPr="00581541">
              <w:rPr>
                <w:sz w:val="20"/>
                <w:szCs w:val="20"/>
              </w:rPr>
              <w:t xml:space="preserve"> Y. 1979. Transfer of Five Species and Two Subspecies of Spirillum to Other Genera (</w:t>
            </w:r>
            <w:proofErr w:type="spellStart"/>
            <w:r w:rsidRPr="00581541">
              <w:rPr>
                <w:sz w:val="20"/>
                <w:szCs w:val="20"/>
              </w:rPr>
              <w:t>Aquaspirillum</w:t>
            </w:r>
            <w:proofErr w:type="spellEnd"/>
            <w:r w:rsidRPr="00581541">
              <w:rPr>
                <w:sz w:val="20"/>
                <w:szCs w:val="20"/>
              </w:rPr>
              <w:t xml:space="preserve"> and </w:t>
            </w:r>
            <w:proofErr w:type="spellStart"/>
            <w:r w:rsidRPr="00581541">
              <w:rPr>
                <w:sz w:val="20"/>
                <w:szCs w:val="20"/>
              </w:rPr>
              <w:t>Oceanospirillum</w:t>
            </w:r>
            <w:proofErr w:type="spellEnd"/>
            <w:r w:rsidRPr="00581541">
              <w:rPr>
                <w:sz w:val="20"/>
                <w:szCs w:val="20"/>
              </w:rPr>
              <w:t xml:space="preserve">) , with </w:t>
            </w:r>
            <w:r w:rsidRPr="00581541">
              <w:rPr>
                <w:sz w:val="20"/>
                <w:szCs w:val="20"/>
              </w:rPr>
              <w:lastRenderedPageBreak/>
              <w:t xml:space="preserve">Emended Descriptions of the Species and Subspecies. </w:t>
            </w:r>
            <w:r w:rsidRPr="00581541">
              <w:rPr>
                <w:i/>
                <w:iCs/>
                <w:sz w:val="20"/>
                <w:szCs w:val="20"/>
              </w:rPr>
              <w:t xml:space="preserve">Int J Syst </w:t>
            </w:r>
            <w:proofErr w:type="spellStart"/>
            <w:r w:rsidRPr="00581541">
              <w:rPr>
                <w:i/>
                <w:iCs/>
                <w:sz w:val="20"/>
                <w:szCs w:val="20"/>
              </w:rPr>
              <w:t>Bacteriol</w:t>
            </w:r>
            <w:proofErr w:type="spellEnd"/>
            <w:r w:rsidRPr="00581541">
              <w:rPr>
                <w:i/>
                <w:iCs/>
                <w:sz w:val="20"/>
                <w:szCs w:val="20"/>
              </w:rPr>
              <w:t xml:space="preserve"> </w:t>
            </w:r>
            <w:r w:rsidRPr="00581541">
              <w:rPr>
                <w:b/>
                <w:bCs/>
                <w:sz w:val="20"/>
                <w:szCs w:val="20"/>
              </w:rPr>
              <w:t>29</w:t>
            </w:r>
            <w:r w:rsidRPr="00581541">
              <w:rPr>
                <w:sz w:val="20"/>
                <w:szCs w:val="20"/>
              </w:rPr>
              <w:t>:130–144.</w:t>
            </w:r>
          </w:p>
        </w:tc>
      </w:tr>
    </w:tbl>
    <w:p w14:paraId="47B1ADB7" w14:textId="77777777" w:rsidR="00900896" w:rsidRDefault="00900896" w:rsidP="00900896">
      <w:pPr>
        <w:rPr>
          <w:b/>
          <w:bCs/>
        </w:rPr>
      </w:pPr>
    </w:p>
    <w:p w14:paraId="06621402" w14:textId="77777777" w:rsidR="00900896" w:rsidRPr="000F3A91" w:rsidRDefault="00900896" w:rsidP="00900896">
      <w:pPr>
        <w:rPr>
          <w:b/>
          <w:bCs/>
          <w:sz w:val="20"/>
          <w:szCs w:val="20"/>
        </w:rPr>
      </w:pPr>
      <w:r w:rsidRPr="000F3A91">
        <w:rPr>
          <w:b/>
          <w:bCs/>
          <w:sz w:val="20"/>
          <w:szCs w:val="20"/>
        </w:rPr>
        <w:t>Figure 3—source data 1: KSI origins and organism growth temperatures.</w:t>
      </w:r>
    </w:p>
    <w:p w14:paraId="7BA651FC" w14:textId="77777777" w:rsidR="00900896" w:rsidRPr="000F3A91" w:rsidRDefault="00900896" w:rsidP="00900896">
      <w:pPr>
        <w:rPr>
          <w:sz w:val="20"/>
          <w:szCs w:val="20"/>
        </w:rPr>
      </w:pPr>
      <w:r w:rsidRPr="000F3A91">
        <w:rPr>
          <w:sz w:val="20"/>
          <w:szCs w:val="20"/>
          <w:vertAlign w:val="superscript"/>
        </w:rPr>
        <w:t>a</w:t>
      </w:r>
      <w:r w:rsidRPr="000F3A91">
        <w:rPr>
          <w:sz w:val="20"/>
          <w:szCs w:val="20"/>
        </w:rPr>
        <w:t xml:space="preserve"> </w:t>
      </w:r>
      <w:r w:rsidRPr="000F3A91">
        <w:rPr>
          <w:sz w:val="20"/>
          <w:szCs w:val="20"/>
        </w:rPr>
        <w:fldChar w:fldCharType="begin"/>
      </w:r>
      <w:r w:rsidRPr="000F3A91">
        <w:rPr>
          <w:sz w:val="20"/>
          <w:szCs w:val="20"/>
        </w:rPr>
        <w:instrText xml:space="preserve"> ADDIN ZOTERO_ITEM CSL_CITATION {"citationID":"FC4WYvcC","properties":{"formattedCitation":"(Engqvist, 2018)","plainCitation":"(Engqvist, 2018)","noteIndex":0},"citationItems":[{"id":101,"uris":["http://zotero.org/users/6606342/items/KIN4Q555"],"uri":["http://zotero.org/users/6606342/items/KIN4Q555"],"itemData":{"id":101,"type":"article-journal","abstract":"BACKGROUND: The ambient temperature of all habitats is a key physical property that shapes the biology of microbes inhabiting them. The optimal growth temperature (OGT) of a microbe, is therefore a key piece of data needed to understand evolutionary adaptations manifested in their genome sequence. Unfortunately there is no growth temperature database or easily downloadable dataset encompassing the majority of cultured microorganisms. We are thus limited in interpreting genomic data to identify temperature adaptations in microbes.\nRESULTS: In this work I significantly contribute to closing this gap by mining data from major culture collection centres to obtain growth temperature data for a nonredundant set of 21,498 microbes. The dataset ( https://doi.org/10.5281/zenodo.1175608 ) contains mainly bacteria and archaea and spans psychrophiles, mesophiles, thermophiles and hyperthermophiles. Using this data a full 43% of all protein entries in the UniProt database can be annotated with the growth temperature of the species from which they originate. I validate the dataset by showing a Pearson correlation of up to 0.89 between growth temperature and mean enzyme optima, a physiological property directly influenced by the growth temperature. Using the temperature dataset I correlate the genomic occurance of enzyme functional annotations with growth temperature. I identify 319 enzyme functions that either increase or decrease in occurrence with temperature. Eight metabolic pathways were statistically enriched for these enzyme functions. Furthermore, I establish a correlation between 33 domains of unknown function (DUFs) with growth temperature in microbes, four of which (DUF438, DUF1524, DUF1957 and DUF3458_C) were significant in both archaea and bacteria.\nCONCLUSIONS: The growth temperature dataset enables large-scale correlation analysis with enzyme function- and domain-level annotations. Growth-temperature dependent changes in their occurrence highlight potential evolutionary adaptations. A few of the identified changes are previously known, such as the preference for menaquinone biosynthesis through the futalosine pathway in bacteria growing at high temperatures. Others represent important starting points for future studies, such as DUFs where their occurrence change with temperature. The growth temperature dataset should become a valuable community resource and will find additional, important, uses in correlating genomic, transcriptomic, proteomic, metabolomic, phenotypic or taxonomic properties with temperature in future studies.","container-title":"BMC microbiology","DOI":"10.1186/s12866-018-1320-7","ISSN":"1471-2180","issue":"1","journalAbbreviation":"BMC Microbiol.","language":"eng","note":"PMID: 30400856\nPMCID: PMC6219164","page":"177","source":"PubMed","title":"Correlating enzyme annotations with a large set of microbial growth temperatures reveals metabolic adaptations to growth at diverse temperatures","volume":"18","author":[{"family":"Engqvist","given":"Martin K. M."}],"issued":{"date-parts":[["2018"]],"season":"06"}}}],"schema":"https://github.com/citation-style-language/schema/raw/master/csl-citation.json"} </w:instrText>
      </w:r>
      <w:r w:rsidRPr="000F3A91">
        <w:rPr>
          <w:sz w:val="20"/>
          <w:szCs w:val="20"/>
        </w:rPr>
        <w:fldChar w:fldCharType="separate"/>
      </w:r>
      <w:r w:rsidRPr="000F3A91">
        <w:rPr>
          <w:noProof/>
          <w:sz w:val="20"/>
          <w:szCs w:val="20"/>
        </w:rPr>
        <w:t>(Engqvist, 2018)</w:t>
      </w:r>
      <w:r w:rsidRPr="000F3A91">
        <w:rPr>
          <w:sz w:val="20"/>
          <w:szCs w:val="20"/>
        </w:rPr>
        <w:fldChar w:fldCharType="end"/>
      </w:r>
    </w:p>
    <w:p w14:paraId="36A438C4" w14:textId="5E9E7A93" w:rsidR="00581541" w:rsidRDefault="00900896" w:rsidP="00581541">
      <w:r w:rsidRPr="000F3A91">
        <w:rPr>
          <w:sz w:val="20"/>
          <w:szCs w:val="20"/>
          <w:vertAlign w:val="superscript"/>
        </w:rPr>
        <w:t>b</w:t>
      </w:r>
      <w:r w:rsidRPr="000F3A91">
        <w:rPr>
          <w:sz w:val="20"/>
          <w:szCs w:val="20"/>
        </w:rPr>
        <w:t xml:space="preserve"> Alternatively reported to grow optimally at 65°C </w:t>
      </w:r>
      <w:r w:rsidRPr="000F3A91">
        <w:rPr>
          <w:sz w:val="20"/>
          <w:szCs w:val="20"/>
        </w:rPr>
        <w:fldChar w:fldCharType="begin"/>
      </w:r>
      <w:r>
        <w:rPr>
          <w:sz w:val="20"/>
          <w:szCs w:val="20"/>
        </w:rPr>
        <w:instrText xml:space="preserve"> ADDIN ZOTERO_ITEM CSL_CITATION {"citationID":"DFAGFV6g","properties":{"formattedCitation":"(Schr\\uc0\\u246{}der et al., 1997)","plainCitation":"(Schröder et al., 1997)","noteIndex":0},"citationItems":[{"id":309,"uris":["http://zotero.org/users/6606342/items/YK5NMX34"],"uri":["http://zotero.org/users/6606342/items/YK5NMX34"],"itemData":{"id":309,"type":"article-journal","abstract":"A new rapidly growing, scotochromogenic mycobacterium was isolated from urine. This strain is thermophilic (it grows at 65 degrees C), tolerates 5% NaCl, and was unable to utilize any of the sugars tested or citrate or to take up iron. The isolate splits benzamide, urea, nicotinamide, and pyrazinamide and is sensitive to streptomycin, ethambutol, cycloserine, ciprofloxacin, and chlarithromycin but resistant to isoniazid, rifampin, and prothionamide. These characteristics clearly place this organism in a new mycobacterial species, which was confirmed by the unique 16S rRNA nucleotide sequence. The high level of similarity between this rapid grower and Mycobacterium xenopi is surprising. For this new rapidly growing scotochromogenic and thermophilic mycobacterium we propose the name Mycobacterium hassiacum sp. nov.","container-title":"International Journal of Systematic Bacteriology","DOI":"10.1099/00207713-47-1-86","ISSN":"0020-7713","issue":"1","journalAbbreviation":"Int J Syst Bacteriol","language":"eng","note":"PMID: 8995808","page":"86-91","source":"PubMed","title":"Mycobacterium hassiacum sp. nov., a new rapidly growing thermophilic mycobacterium","volume":"47","author":[{"family":"Schröder","given":"K. H."},{"family":"Naumann","given":"L."},{"family":"Kroppenstedt","given":"R. M."},{"family":"Reischl","given":"U."}],"issued":{"date-parts":[["1997",1]]}}}],"schema":"https://github.com/citation-style-language/schema/raw/master/csl-citation.json"} </w:instrText>
      </w:r>
      <w:r w:rsidRPr="000F3A91">
        <w:rPr>
          <w:sz w:val="20"/>
          <w:szCs w:val="20"/>
        </w:rPr>
        <w:fldChar w:fldCharType="separate"/>
      </w:r>
      <w:r w:rsidRPr="00CF1922">
        <w:rPr>
          <w:sz w:val="20"/>
        </w:rPr>
        <w:t>(</w:t>
      </w:r>
      <w:proofErr w:type="spellStart"/>
      <w:r w:rsidRPr="00CF1922">
        <w:rPr>
          <w:sz w:val="20"/>
        </w:rPr>
        <w:t>Schröder</w:t>
      </w:r>
      <w:proofErr w:type="spellEnd"/>
      <w:r w:rsidRPr="00CF1922">
        <w:rPr>
          <w:sz w:val="20"/>
        </w:rPr>
        <w:t xml:space="preserve"> et al., 1997)</w:t>
      </w:r>
      <w:r w:rsidRPr="000F3A91">
        <w:rPr>
          <w:sz w:val="20"/>
          <w:szCs w:val="20"/>
        </w:rPr>
        <w:fldChar w:fldCharType="end"/>
      </w:r>
      <w:r w:rsidRPr="000F3A91">
        <w:rPr>
          <w:sz w:val="20"/>
          <w:szCs w:val="20"/>
        </w:rPr>
        <w:t xml:space="preserve">. For consistency, curated values from </w:t>
      </w:r>
      <w:r w:rsidRPr="000F3A91">
        <w:rPr>
          <w:sz w:val="20"/>
          <w:szCs w:val="20"/>
        </w:rPr>
        <w:fldChar w:fldCharType="begin"/>
      </w:r>
      <w:r w:rsidRPr="000F3A91">
        <w:rPr>
          <w:sz w:val="20"/>
          <w:szCs w:val="20"/>
        </w:rPr>
        <w:instrText xml:space="preserve"> ADDIN ZOTERO_ITEM CSL_CITATION {"citationID":"2J0iHjUi","properties":{"formattedCitation":"(Engqvist, 2018)","plainCitation":"(Engqvist, 2018)","noteIndex":0},"citationItems":[{"id":101,"uris":["http://zotero.org/users/6606342/items/KIN4Q555"],"uri":["http://zotero.org/users/6606342/items/KIN4Q555"],"itemData":{"id":101,"type":"article-journal","abstract":"BACKGROUND: The ambient temperature of all habitats is a key physical property that shapes the biology of microbes inhabiting them. The optimal growth temperature (OGT) of a microbe, is therefore a key piece of data needed to understand evolutionary adaptations manifested in their genome sequence. Unfortunately there is no growth temperature database or easily downloadable dataset encompassing the majority of cultured microorganisms. We are thus limited in interpreting genomic data to identify temperature adaptations in microbes.\nRESULTS: In this work I significantly contribute to closing this gap by mining data from major culture collection centres to obtain growth temperature data for a nonredundant set of 21,498 microbes. The dataset ( https://doi.org/10.5281/zenodo.1175608 ) contains mainly bacteria and archaea and spans psychrophiles, mesophiles, thermophiles and hyperthermophiles. Using this data a full 43% of all protein entries in the UniProt database can be annotated with the growth temperature of the species from which they originate. I validate the dataset by showing a Pearson correlation of up to 0.89 between growth temperature and mean enzyme optima, a physiological property directly influenced by the growth temperature. Using the temperature dataset I correlate the genomic occurance of enzyme functional annotations with growth temperature. I identify 319 enzyme functions that either increase or decrease in occurrence with temperature. Eight metabolic pathways were statistically enriched for these enzyme functions. Furthermore, I establish a correlation between 33 domains of unknown function (DUFs) with growth temperature in microbes, four of which (DUF438, DUF1524, DUF1957 and DUF3458_C) were significant in both archaea and bacteria.\nCONCLUSIONS: The growth temperature dataset enables large-scale correlation analysis with enzyme function- and domain-level annotations. Growth-temperature dependent changes in their occurrence highlight potential evolutionary adaptations. A few of the identified changes are previously known, such as the preference for menaquinone biosynthesis through the futalosine pathway in bacteria growing at high temperatures. Others represent important starting points for future studies, such as DUFs where their occurrence change with temperature. The growth temperature dataset should become a valuable community resource and will find additional, important, uses in correlating genomic, transcriptomic, proteomic, metabolomic, phenotypic or taxonomic properties with temperature in future studies.","container-title":"BMC microbiology","DOI":"10.1186/s12866-018-1320-7","ISSN":"1471-2180","issue":"1","journalAbbreviation":"BMC Microbiol.","language":"eng","note":"PMID: 30400856\nPMCID: PMC6219164","page":"177","source":"PubMed","title":"Correlating enzyme annotations with a large set of microbial growth temperatures reveals metabolic adaptations to growth at diverse temperatures","volume":"18","author":[{"family":"Engqvist","given":"Martin K. M."}],"issued":{"date-parts":[["2018"]],"season":"06"}}}],"schema":"https://github.com/citation-style-language/schema/raw/master/csl-citation.json"} </w:instrText>
      </w:r>
      <w:r w:rsidRPr="000F3A91">
        <w:rPr>
          <w:sz w:val="20"/>
          <w:szCs w:val="20"/>
        </w:rPr>
        <w:fldChar w:fldCharType="separate"/>
      </w:r>
      <w:r w:rsidRPr="000F3A91">
        <w:rPr>
          <w:noProof/>
          <w:sz w:val="20"/>
          <w:szCs w:val="20"/>
        </w:rPr>
        <w:t>(Engqvist, 2018)</w:t>
      </w:r>
      <w:r w:rsidRPr="000F3A91">
        <w:rPr>
          <w:sz w:val="20"/>
          <w:szCs w:val="20"/>
        </w:rPr>
        <w:fldChar w:fldCharType="end"/>
      </w:r>
      <w:r w:rsidRPr="000F3A91">
        <w:rPr>
          <w:sz w:val="20"/>
          <w:szCs w:val="20"/>
        </w:rPr>
        <w:t xml:space="preserve"> are used in this work.</w:t>
      </w:r>
      <w:r>
        <w:rPr>
          <w:sz w:val="20"/>
          <w:szCs w:val="20"/>
        </w:rPr>
        <w:t xml:space="preserve"> </w:t>
      </w:r>
    </w:p>
    <w:p w14:paraId="01C2C89B" w14:textId="09EB6053" w:rsidR="00581541" w:rsidRDefault="00581541" w:rsidP="00900896"/>
    <w:p w14:paraId="04B955AC" w14:textId="77777777" w:rsidR="00900896" w:rsidRDefault="00900896" w:rsidP="009753E3">
      <w:pPr>
        <w:jc w:val="both"/>
        <w:rPr>
          <w:sz w:val="20"/>
          <w:szCs w:val="20"/>
        </w:rPr>
      </w:pPr>
    </w:p>
    <w:sectPr w:rsidR="00900896" w:rsidSect="00581541">
      <w:headerReference w:type="even" r:id="rId8"/>
      <w:headerReference w:type="default" r:id="rId9"/>
      <w:footerReference w:type="default" r:id="rId10"/>
      <w:headerReference w:type="first" r:id="rId11"/>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8FD72" w14:textId="77777777" w:rsidR="00A22FB5" w:rsidRDefault="00A22FB5">
      <w:r>
        <w:separator/>
      </w:r>
    </w:p>
  </w:endnote>
  <w:endnote w:type="continuationSeparator" w:id="0">
    <w:p w14:paraId="4AE9AE15" w14:textId="77777777" w:rsidR="00A22FB5" w:rsidRDefault="00A22FB5">
      <w:r>
        <w:continuationSeparator/>
      </w:r>
    </w:p>
  </w:endnote>
  <w:endnote w:type="continuationNotice" w:id="1">
    <w:p w14:paraId="79F44009" w14:textId="77777777" w:rsidR="00A22FB5" w:rsidRDefault="00A22F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D5000" w14:textId="77777777" w:rsidR="00724FEB" w:rsidRDefault="00724FEB">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F14CD" w14:textId="77777777" w:rsidR="00A22FB5" w:rsidRDefault="00A22FB5">
      <w:r>
        <w:separator/>
      </w:r>
    </w:p>
  </w:footnote>
  <w:footnote w:type="continuationSeparator" w:id="0">
    <w:p w14:paraId="50E2212A" w14:textId="77777777" w:rsidR="00A22FB5" w:rsidRDefault="00A22FB5">
      <w:r>
        <w:continuationSeparator/>
      </w:r>
    </w:p>
  </w:footnote>
  <w:footnote w:type="continuationNotice" w:id="1">
    <w:p w14:paraId="599D1F93" w14:textId="77777777" w:rsidR="00A22FB5" w:rsidRDefault="00A22F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AE2A3" w14:textId="77777777" w:rsidR="00724FEB" w:rsidRDefault="00724F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A3111" w14:textId="77777777" w:rsidR="00724FEB" w:rsidRDefault="00724FE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93045" w14:textId="77777777" w:rsidR="00724FEB" w:rsidRDefault="00724F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5648E"/>
    <w:multiLevelType w:val="hybridMultilevel"/>
    <w:tmpl w:val="A81223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4E3C89"/>
    <w:multiLevelType w:val="hybridMultilevel"/>
    <w:tmpl w:val="1DDE15B8"/>
    <w:lvl w:ilvl="0" w:tplc="86CCE90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C3FBB"/>
    <w:multiLevelType w:val="hybridMultilevel"/>
    <w:tmpl w:val="75C47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202816"/>
    <w:multiLevelType w:val="hybridMultilevel"/>
    <w:tmpl w:val="C5F26A2A"/>
    <w:lvl w:ilvl="0" w:tplc="E43A44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36373D"/>
    <w:multiLevelType w:val="hybridMultilevel"/>
    <w:tmpl w:val="C3505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E52DA3"/>
    <w:multiLevelType w:val="hybridMultilevel"/>
    <w:tmpl w:val="25EE614E"/>
    <w:lvl w:ilvl="0" w:tplc="86CCE90E">
      <w:start w:val="1"/>
      <w:numFmt w:val="bullet"/>
      <w:lvlText w:val="-"/>
      <w:lvlJc w:val="left"/>
      <w:pPr>
        <w:ind w:left="720" w:hanging="360"/>
      </w:pPr>
      <w:rPr>
        <w:rFonts w:ascii="Calibri" w:hAnsi="Calibri" w:hint="default"/>
      </w:rPr>
    </w:lvl>
    <w:lvl w:ilvl="1" w:tplc="631C97C4">
      <w:start w:val="1"/>
      <w:numFmt w:val="bullet"/>
      <w:lvlText w:val="o"/>
      <w:lvlJc w:val="left"/>
      <w:pPr>
        <w:ind w:left="1440" w:hanging="360"/>
      </w:pPr>
      <w:rPr>
        <w:rFonts w:ascii="Courier New" w:hAnsi="Courier New" w:hint="default"/>
      </w:rPr>
    </w:lvl>
    <w:lvl w:ilvl="2" w:tplc="BFBC4446">
      <w:start w:val="1"/>
      <w:numFmt w:val="bullet"/>
      <w:lvlText w:val=""/>
      <w:lvlJc w:val="left"/>
      <w:pPr>
        <w:ind w:left="2160" w:hanging="360"/>
      </w:pPr>
      <w:rPr>
        <w:rFonts w:ascii="Wingdings" w:hAnsi="Wingdings" w:hint="default"/>
      </w:rPr>
    </w:lvl>
    <w:lvl w:ilvl="3" w:tplc="9C68EBAC">
      <w:start w:val="1"/>
      <w:numFmt w:val="bullet"/>
      <w:lvlText w:val=""/>
      <w:lvlJc w:val="left"/>
      <w:pPr>
        <w:ind w:left="2880" w:hanging="360"/>
      </w:pPr>
      <w:rPr>
        <w:rFonts w:ascii="Symbol" w:hAnsi="Symbol" w:hint="default"/>
      </w:rPr>
    </w:lvl>
    <w:lvl w:ilvl="4" w:tplc="C2E68C50">
      <w:start w:val="1"/>
      <w:numFmt w:val="bullet"/>
      <w:lvlText w:val="o"/>
      <w:lvlJc w:val="left"/>
      <w:pPr>
        <w:ind w:left="3600" w:hanging="360"/>
      </w:pPr>
      <w:rPr>
        <w:rFonts w:ascii="Courier New" w:hAnsi="Courier New" w:hint="default"/>
      </w:rPr>
    </w:lvl>
    <w:lvl w:ilvl="5" w:tplc="7B7CC336">
      <w:start w:val="1"/>
      <w:numFmt w:val="bullet"/>
      <w:lvlText w:val=""/>
      <w:lvlJc w:val="left"/>
      <w:pPr>
        <w:ind w:left="4320" w:hanging="360"/>
      </w:pPr>
      <w:rPr>
        <w:rFonts w:ascii="Wingdings" w:hAnsi="Wingdings" w:hint="default"/>
      </w:rPr>
    </w:lvl>
    <w:lvl w:ilvl="6" w:tplc="7E68F872">
      <w:start w:val="1"/>
      <w:numFmt w:val="bullet"/>
      <w:lvlText w:val=""/>
      <w:lvlJc w:val="left"/>
      <w:pPr>
        <w:ind w:left="5040" w:hanging="360"/>
      </w:pPr>
      <w:rPr>
        <w:rFonts w:ascii="Symbol" w:hAnsi="Symbol" w:hint="default"/>
      </w:rPr>
    </w:lvl>
    <w:lvl w:ilvl="7" w:tplc="EA1854AE">
      <w:start w:val="1"/>
      <w:numFmt w:val="bullet"/>
      <w:lvlText w:val="o"/>
      <w:lvlJc w:val="left"/>
      <w:pPr>
        <w:ind w:left="5760" w:hanging="360"/>
      </w:pPr>
      <w:rPr>
        <w:rFonts w:ascii="Courier New" w:hAnsi="Courier New" w:hint="default"/>
      </w:rPr>
    </w:lvl>
    <w:lvl w:ilvl="8" w:tplc="2F44A4D0">
      <w:start w:val="1"/>
      <w:numFmt w:val="bullet"/>
      <w:lvlText w:val=""/>
      <w:lvlJc w:val="left"/>
      <w:pPr>
        <w:ind w:left="6480" w:hanging="360"/>
      </w:pPr>
      <w:rPr>
        <w:rFonts w:ascii="Wingdings" w:hAnsi="Wingdings" w:hint="default"/>
      </w:rPr>
    </w:lvl>
  </w:abstractNum>
  <w:abstractNum w:abstractNumId="6" w15:restartNumberingAfterBreak="0">
    <w:nsid w:val="175F4EA8"/>
    <w:multiLevelType w:val="hybridMultilevel"/>
    <w:tmpl w:val="F14A5312"/>
    <w:lvl w:ilvl="0" w:tplc="BCE06520">
      <w:start w:val="1"/>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A43AC5"/>
    <w:multiLevelType w:val="hybridMultilevel"/>
    <w:tmpl w:val="AECEA0A6"/>
    <w:lvl w:ilvl="0" w:tplc="A8764EF8">
      <w:start w:val="1"/>
      <w:numFmt w:val="decimal"/>
      <w:lvlText w:val="%1."/>
      <w:lvlJc w:val="left"/>
      <w:pPr>
        <w:ind w:left="720" w:hanging="360"/>
      </w:pPr>
    </w:lvl>
    <w:lvl w:ilvl="1" w:tplc="F79A5BD4">
      <w:start w:val="1"/>
      <w:numFmt w:val="decimal"/>
      <w:lvlText w:val="%2."/>
      <w:lvlJc w:val="left"/>
      <w:pPr>
        <w:ind w:left="1440" w:hanging="360"/>
      </w:pPr>
    </w:lvl>
    <w:lvl w:ilvl="2" w:tplc="3A484F8C">
      <w:start w:val="1"/>
      <w:numFmt w:val="lowerRoman"/>
      <w:lvlText w:val="%3."/>
      <w:lvlJc w:val="right"/>
      <w:pPr>
        <w:ind w:left="2160" w:hanging="180"/>
      </w:pPr>
    </w:lvl>
    <w:lvl w:ilvl="3" w:tplc="2E9A3008">
      <w:start w:val="1"/>
      <w:numFmt w:val="decimal"/>
      <w:lvlText w:val="%4."/>
      <w:lvlJc w:val="left"/>
      <w:pPr>
        <w:ind w:left="2880" w:hanging="360"/>
      </w:pPr>
    </w:lvl>
    <w:lvl w:ilvl="4" w:tplc="08E46394">
      <w:start w:val="1"/>
      <w:numFmt w:val="lowerLetter"/>
      <w:lvlText w:val="%5."/>
      <w:lvlJc w:val="left"/>
      <w:pPr>
        <w:ind w:left="3600" w:hanging="360"/>
      </w:pPr>
    </w:lvl>
    <w:lvl w:ilvl="5" w:tplc="C5586808">
      <w:start w:val="1"/>
      <w:numFmt w:val="lowerRoman"/>
      <w:lvlText w:val="%6."/>
      <w:lvlJc w:val="right"/>
      <w:pPr>
        <w:ind w:left="4320" w:hanging="180"/>
      </w:pPr>
    </w:lvl>
    <w:lvl w:ilvl="6" w:tplc="8F7CF38E">
      <w:start w:val="1"/>
      <w:numFmt w:val="decimal"/>
      <w:lvlText w:val="%7."/>
      <w:lvlJc w:val="left"/>
      <w:pPr>
        <w:ind w:left="5040" w:hanging="360"/>
      </w:pPr>
    </w:lvl>
    <w:lvl w:ilvl="7" w:tplc="33EE80FC">
      <w:start w:val="1"/>
      <w:numFmt w:val="lowerLetter"/>
      <w:lvlText w:val="%8."/>
      <w:lvlJc w:val="left"/>
      <w:pPr>
        <w:ind w:left="5760" w:hanging="360"/>
      </w:pPr>
    </w:lvl>
    <w:lvl w:ilvl="8" w:tplc="BA62EC22">
      <w:start w:val="1"/>
      <w:numFmt w:val="lowerRoman"/>
      <w:lvlText w:val="%9."/>
      <w:lvlJc w:val="right"/>
      <w:pPr>
        <w:ind w:left="6480" w:hanging="180"/>
      </w:pPr>
    </w:lvl>
  </w:abstractNum>
  <w:abstractNum w:abstractNumId="8" w15:restartNumberingAfterBreak="0">
    <w:nsid w:val="2CC426D8"/>
    <w:multiLevelType w:val="hybridMultilevel"/>
    <w:tmpl w:val="E758A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0D7643"/>
    <w:multiLevelType w:val="hybridMultilevel"/>
    <w:tmpl w:val="92C64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007CD0"/>
    <w:multiLevelType w:val="multilevel"/>
    <w:tmpl w:val="2FEA7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9D4BB8"/>
    <w:multiLevelType w:val="hybridMultilevel"/>
    <w:tmpl w:val="2806BF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B8203EB"/>
    <w:multiLevelType w:val="multilevel"/>
    <w:tmpl w:val="0AD03A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CEF4547"/>
    <w:multiLevelType w:val="multilevel"/>
    <w:tmpl w:val="05D064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2FC4B8B"/>
    <w:multiLevelType w:val="hybridMultilevel"/>
    <w:tmpl w:val="54FE2516"/>
    <w:lvl w:ilvl="0" w:tplc="93D6E3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213BD7"/>
    <w:multiLevelType w:val="multilevel"/>
    <w:tmpl w:val="E63AB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FF2A79"/>
    <w:multiLevelType w:val="hybridMultilevel"/>
    <w:tmpl w:val="48068320"/>
    <w:lvl w:ilvl="0" w:tplc="BB86B88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49208F"/>
    <w:multiLevelType w:val="multilevel"/>
    <w:tmpl w:val="858AA6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E40614B"/>
    <w:multiLevelType w:val="hybridMultilevel"/>
    <w:tmpl w:val="9266BA5E"/>
    <w:lvl w:ilvl="0" w:tplc="7BA03AF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176BBB"/>
    <w:multiLevelType w:val="hybridMultilevel"/>
    <w:tmpl w:val="634CCBD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76D74B2"/>
    <w:multiLevelType w:val="hybridMultilevel"/>
    <w:tmpl w:val="6B761B7C"/>
    <w:lvl w:ilvl="0" w:tplc="2494B4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1B1AD3"/>
    <w:multiLevelType w:val="hybridMultilevel"/>
    <w:tmpl w:val="DD965576"/>
    <w:lvl w:ilvl="0" w:tplc="5CEA06B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9A1732"/>
    <w:multiLevelType w:val="multilevel"/>
    <w:tmpl w:val="0DB2EA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2"/>
  </w:num>
  <w:num w:numId="2">
    <w:abstractNumId w:val="4"/>
  </w:num>
  <w:num w:numId="3">
    <w:abstractNumId w:val="2"/>
  </w:num>
  <w:num w:numId="4">
    <w:abstractNumId w:val="21"/>
  </w:num>
  <w:num w:numId="5">
    <w:abstractNumId w:val="10"/>
    <w:lvlOverride w:ilvl="0">
      <w:lvl w:ilvl="0">
        <w:numFmt w:val="bullet"/>
        <w:lvlText w:val="o"/>
        <w:lvlJc w:val="left"/>
        <w:pPr>
          <w:tabs>
            <w:tab w:val="num" w:pos="720"/>
          </w:tabs>
          <w:ind w:left="720" w:hanging="360"/>
        </w:pPr>
        <w:rPr>
          <w:rFonts w:ascii="Courier New" w:hAnsi="Courier New" w:hint="default"/>
          <w:sz w:val="20"/>
        </w:rPr>
      </w:lvl>
    </w:lvlOverride>
  </w:num>
  <w:num w:numId="6">
    <w:abstractNumId w:val="9"/>
  </w:num>
  <w:num w:numId="7">
    <w:abstractNumId w:val="3"/>
  </w:num>
  <w:num w:numId="8">
    <w:abstractNumId w:val="8"/>
  </w:num>
  <w:num w:numId="9">
    <w:abstractNumId w:val="14"/>
  </w:num>
  <w:num w:numId="10">
    <w:abstractNumId w:val="11"/>
  </w:num>
  <w:num w:numId="11">
    <w:abstractNumId w:val="5"/>
  </w:num>
  <w:num w:numId="12">
    <w:abstractNumId w:val="7"/>
  </w:num>
  <w:num w:numId="13">
    <w:abstractNumId w:val="18"/>
  </w:num>
  <w:num w:numId="14">
    <w:abstractNumId w:val="0"/>
  </w:num>
  <w:num w:numId="15">
    <w:abstractNumId w:val="19"/>
  </w:num>
  <w:num w:numId="16">
    <w:abstractNumId w:val="15"/>
  </w:num>
  <w:num w:numId="17">
    <w:abstractNumId w:val="1"/>
  </w:num>
  <w:num w:numId="18">
    <w:abstractNumId w:val="22"/>
  </w:num>
  <w:num w:numId="19">
    <w:abstractNumId w:val="17"/>
  </w:num>
  <w:num w:numId="20">
    <w:abstractNumId w:val="13"/>
  </w:num>
  <w:num w:numId="21">
    <w:abstractNumId w:val="20"/>
  </w:num>
  <w:num w:numId="22">
    <w:abstractNumId w:val="1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7217"/>
    <w:rsid w:val="000007B8"/>
    <w:rsid w:val="00000FB7"/>
    <w:rsid w:val="000011AD"/>
    <w:rsid w:val="00001225"/>
    <w:rsid w:val="0000289D"/>
    <w:rsid w:val="00002A28"/>
    <w:rsid w:val="00002EFB"/>
    <w:rsid w:val="00003A52"/>
    <w:rsid w:val="00003C2D"/>
    <w:rsid w:val="00003E33"/>
    <w:rsid w:val="00003F2C"/>
    <w:rsid w:val="00004200"/>
    <w:rsid w:val="0000488D"/>
    <w:rsid w:val="000055C4"/>
    <w:rsid w:val="00005702"/>
    <w:rsid w:val="00005711"/>
    <w:rsid w:val="00005D7F"/>
    <w:rsid w:val="00005FD3"/>
    <w:rsid w:val="00006ED2"/>
    <w:rsid w:val="0000715D"/>
    <w:rsid w:val="00007244"/>
    <w:rsid w:val="00007291"/>
    <w:rsid w:val="00007582"/>
    <w:rsid w:val="00007678"/>
    <w:rsid w:val="00007878"/>
    <w:rsid w:val="00010434"/>
    <w:rsid w:val="000110CB"/>
    <w:rsid w:val="00011734"/>
    <w:rsid w:val="00011762"/>
    <w:rsid w:val="00011C70"/>
    <w:rsid w:val="00011CAC"/>
    <w:rsid w:val="00011DB8"/>
    <w:rsid w:val="000126DF"/>
    <w:rsid w:val="0001301A"/>
    <w:rsid w:val="00013764"/>
    <w:rsid w:val="00013E06"/>
    <w:rsid w:val="00013F0C"/>
    <w:rsid w:val="00014AA7"/>
    <w:rsid w:val="00014B27"/>
    <w:rsid w:val="00014BD4"/>
    <w:rsid w:val="00014F90"/>
    <w:rsid w:val="000159A7"/>
    <w:rsid w:val="00016140"/>
    <w:rsid w:val="0001706E"/>
    <w:rsid w:val="000172F0"/>
    <w:rsid w:val="00017F12"/>
    <w:rsid w:val="000203EF"/>
    <w:rsid w:val="000224F4"/>
    <w:rsid w:val="00022613"/>
    <w:rsid w:val="00022624"/>
    <w:rsid w:val="00022E27"/>
    <w:rsid w:val="00022E5E"/>
    <w:rsid w:val="000230EC"/>
    <w:rsid w:val="00023469"/>
    <w:rsid w:val="0002357E"/>
    <w:rsid w:val="00024018"/>
    <w:rsid w:val="00025034"/>
    <w:rsid w:val="000252C7"/>
    <w:rsid w:val="00025B9C"/>
    <w:rsid w:val="00025F09"/>
    <w:rsid w:val="000262FC"/>
    <w:rsid w:val="00026879"/>
    <w:rsid w:val="00026A0C"/>
    <w:rsid w:val="00026C03"/>
    <w:rsid w:val="00026E37"/>
    <w:rsid w:val="00026EB3"/>
    <w:rsid w:val="00027B20"/>
    <w:rsid w:val="00027F7C"/>
    <w:rsid w:val="0003036D"/>
    <w:rsid w:val="000304B8"/>
    <w:rsid w:val="0003074E"/>
    <w:rsid w:val="000310FF"/>
    <w:rsid w:val="000317E3"/>
    <w:rsid w:val="00031EDB"/>
    <w:rsid w:val="00033279"/>
    <w:rsid w:val="00033724"/>
    <w:rsid w:val="00033F97"/>
    <w:rsid w:val="000347B5"/>
    <w:rsid w:val="000349BF"/>
    <w:rsid w:val="00034B10"/>
    <w:rsid w:val="00034C11"/>
    <w:rsid w:val="00034C6E"/>
    <w:rsid w:val="00034D99"/>
    <w:rsid w:val="000353A0"/>
    <w:rsid w:val="00035551"/>
    <w:rsid w:val="0003608F"/>
    <w:rsid w:val="000361A5"/>
    <w:rsid w:val="0003666A"/>
    <w:rsid w:val="0003690C"/>
    <w:rsid w:val="00037322"/>
    <w:rsid w:val="00037324"/>
    <w:rsid w:val="000377B4"/>
    <w:rsid w:val="00037943"/>
    <w:rsid w:val="00037B66"/>
    <w:rsid w:val="0004046E"/>
    <w:rsid w:val="0004053C"/>
    <w:rsid w:val="00042C61"/>
    <w:rsid w:val="00042D2F"/>
    <w:rsid w:val="000432D9"/>
    <w:rsid w:val="0004349D"/>
    <w:rsid w:val="000440D2"/>
    <w:rsid w:val="00044699"/>
    <w:rsid w:val="00044D2D"/>
    <w:rsid w:val="0004503A"/>
    <w:rsid w:val="00045078"/>
    <w:rsid w:val="00045740"/>
    <w:rsid w:val="00045B72"/>
    <w:rsid w:val="00045DA9"/>
    <w:rsid w:val="00046697"/>
    <w:rsid w:val="00046699"/>
    <w:rsid w:val="00046BA8"/>
    <w:rsid w:val="00047028"/>
    <w:rsid w:val="00047515"/>
    <w:rsid w:val="00047F2F"/>
    <w:rsid w:val="0005027E"/>
    <w:rsid w:val="00050FCB"/>
    <w:rsid w:val="00051387"/>
    <w:rsid w:val="000517D0"/>
    <w:rsid w:val="00051CB5"/>
    <w:rsid w:val="0005248D"/>
    <w:rsid w:val="00052C75"/>
    <w:rsid w:val="000538FF"/>
    <w:rsid w:val="00053AD6"/>
    <w:rsid w:val="0005419B"/>
    <w:rsid w:val="00054312"/>
    <w:rsid w:val="00054C45"/>
    <w:rsid w:val="00054EC7"/>
    <w:rsid w:val="0005568F"/>
    <w:rsid w:val="00056AB3"/>
    <w:rsid w:val="00057198"/>
    <w:rsid w:val="00057D15"/>
    <w:rsid w:val="000600D8"/>
    <w:rsid w:val="0006052F"/>
    <w:rsid w:val="00060651"/>
    <w:rsid w:val="00061878"/>
    <w:rsid w:val="00061CAB"/>
    <w:rsid w:val="00061DAA"/>
    <w:rsid w:val="0006271C"/>
    <w:rsid w:val="00062C8C"/>
    <w:rsid w:val="00062C9F"/>
    <w:rsid w:val="00062F1C"/>
    <w:rsid w:val="00062F6D"/>
    <w:rsid w:val="00063091"/>
    <w:rsid w:val="00063EB5"/>
    <w:rsid w:val="00063F3E"/>
    <w:rsid w:val="00064EF6"/>
    <w:rsid w:val="000652B2"/>
    <w:rsid w:val="0006535F"/>
    <w:rsid w:val="0006578F"/>
    <w:rsid w:val="00065D71"/>
    <w:rsid w:val="0006621A"/>
    <w:rsid w:val="000667AA"/>
    <w:rsid w:val="00066FD4"/>
    <w:rsid w:val="00067274"/>
    <w:rsid w:val="0006739B"/>
    <w:rsid w:val="00067574"/>
    <w:rsid w:val="00067739"/>
    <w:rsid w:val="000679BC"/>
    <w:rsid w:val="00070093"/>
    <w:rsid w:val="0007013F"/>
    <w:rsid w:val="000701FD"/>
    <w:rsid w:val="0007053C"/>
    <w:rsid w:val="0007054E"/>
    <w:rsid w:val="00070614"/>
    <w:rsid w:val="00070684"/>
    <w:rsid w:val="00070751"/>
    <w:rsid w:val="00070C27"/>
    <w:rsid w:val="00070E9F"/>
    <w:rsid w:val="00071107"/>
    <w:rsid w:val="00071636"/>
    <w:rsid w:val="00071C44"/>
    <w:rsid w:val="000721B0"/>
    <w:rsid w:val="00072414"/>
    <w:rsid w:val="0007279B"/>
    <w:rsid w:val="0007286A"/>
    <w:rsid w:val="00072E25"/>
    <w:rsid w:val="000732F5"/>
    <w:rsid w:val="00073BE6"/>
    <w:rsid w:val="00073D18"/>
    <w:rsid w:val="00073DA1"/>
    <w:rsid w:val="00073F06"/>
    <w:rsid w:val="00074213"/>
    <w:rsid w:val="00074F56"/>
    <w:rsid w:val="0007511F"/>
    <w:rsid w:val="0007548B"/>
    <w:rsid w:val="0007596C"/>
    <w:rsid w:val="00075E3C"/>
    <w:rsid w:val="00076298"/>
    <w:rsid w:val="00076494"/>
    <w:rsid w:val="00076923"/>
    <w:rsid w:val="00076B99"/>
    <w:rsid w:val="00076C35"/>
    <w:rsid w:val="00077044"/>
    <w:rsid w:val="0007737A"/>
    <w:rsid w:val="000773F5"/>
    <w:rsid w:val="00077C7A"/>
    <w:rsid w:val="00077F47"/>
    <w:rsid w:val="000801FB"/>
    <w:rsid w:val="0008048A"/>
    <w:rsid w:val="000808EA"/>
    <w:rsid w:val="00081877"/>
    <w:rsid w:val="00081C83"/>
    <w:rsid w:val="00081F9A"/>
    <w:rsid w:val="00082DF8"/>
    <w:rsid w:val="00082E57"/>
    <w:rsid w:val="00082F76"/>
    <w:rsid w:val="000840C0"/>
    <w:rsid w:val="00084435"/>
    <w:rsid w:val="00084F00"/>
    <w:rsid w:val="00085185"/>
    <w:rsid w:val="000866FF"/>
    <w:rsid w:val="00086EB9"/>
    <w:rsid w:val="00087837"/>
    <w:rsid w:val="00087CEB"/>
    <w:rsid w:val="00090035"/>
    <w:rsid w:val="00090995"/>
    <w:rsid w:val="000909D8"/>
    <w:rsid w:val="000914EE"/>
    <w:rsid w:val="0009159E"/>
    <w:rsid w:val="00091646"/>
    <w:rsid w:val="00091682"/>
    <w:rsid w:val="00091CFA"/>
    <w:rsid w:val="00092518"/>
    <w:rsid w:val="00092689"/>
    <w:rsid w:val="00092875"/>
    <w:rsid w:val="00092F91"/>
    <w:rsid w:val="000936B1"/>
    <w:rsid w:val="00093D5D"/>
    <w:rsid w:val="0009426A"/>
    <w:rsid w:val="0009446C"/>
    <w:rsid w:val="00094703"/>
    <w:rsid w:val="00094CAB"/>
    <w:rsid w:val="0009552C"/>
    <w:rsid w:val="00095A54"/>
    <w:rsid w:val="00095A79"/>
    <w:rsid w:val="000967B6"/>
    <w:rsid w:val="00096DB9"/>
    <w:rsid w:val="00096EC1"/>
    <w:rsid w:val="00096EE1"/>
    <w:rsid w:val="00097C29"/>
    <w:rsid w:val="0009CE2A"/>
    <w:rsid w:val="000A01C0"/>
    <w:rsid w:val="000A05C0"/>
    <w:rsid w:val="000A1E3F"/>
    <w:rsid w:val="000A260F"/>
    <w:rsid w:val="000A29E9"/>
    <w:rsid w:val="000A2A18"/>
    <w:rsid w:val="000A31A1"/>
    <w:rsid w:val="000A358D"/>
    <w:rsid w:val="000A3738"/>
    <w:rsid w:val="000A3A7F"/>
    <w:rsid w:val="000A3D9D"/>
    <w:rsid w:val="000A4BF8"/>
    <w:rsid w:val="000A4CBD"/>
    <w:rsid w:val="000A5699"/>
    <w:rsid w:val="000A5DBF"/>
    <w:rsid w:val="000A7206"/>
    <w:rsid w:val="000A7360"/>
    <w:rsid w:val="000A78B4"/>
    <w:rsid w:val="000A78BA"/>
    <w:rsid w:val="000A794F"/>
    <w:rsid w:val="000A7B9C"/>
    <w:rsid w:val="000B0352"/>
    <w:rsid w:val="000B0D87"/>
    <w:rsid w:val="000B24B7"/>
    <w:rsid w:val="000B27D4"/>
    <w:rsid w:val="000B2D80"/>
    <w:rsid w:val="000B32E8"/>
    <w:rsid w:val="000B365B"/>
    <w:rsid w:val="000B3AE4"/>
    <w:rsid w:val="000B3D13"/>
    <w:rsid w:val="000B5528"/>
    <w:rsid w:val="000B582E"/>
    <w:rsid w:val="000B74FE"/>
    <w:rsid w:val="000B7C51"/>
    <w:rsid w:val="000C079C"/>
    <w:rsid w:val="000C2323"/>
    <w:rsid w:val="000C2632"/>
    <w:rsid w:val="000C2668"/>
    <w:rsid w:val="000C266D"/>
    <w:rsid w:val="000C266F"/>
    <w:rsid w:val="000C3C0E"/>
    <w:rsid w:val="000C3E34"/>
    <w:rsid w:val="000C5180"/>
    <w:rsid w:val="000C5297"/>
    <w:rsid w:val="000C53B6"/>
    <w:rsid w:val="000C602A"/>
    <w:rsid w:val="000C615C"/>
    <w:rsid w:val="000C62B8"/>
    <w:rsid w:val="000C6619"/>
    <w:rsid w:val="000C66A1"/>
    <w:rsid w:val="000C69A4"/>
    <w:rsid w:val="000D04CC"/>
    <w:rsid w:val="000D0555"/>
    <w:rsid w:val="000D055A"/>
    <w:rsid w:val="000D068C"/>
    <w:rsid w:val="000D10E7"/>
    <w:rsid w:val="000D14CD"/>
    <w:rsid w:val="000D1997"/>
    <w:rsid w:val="000D19C4"/>
    <w:rsid w:val="000D1FC5"/>
    <w:rsid w:val="000D28FF"/>
    <w:rsid w:val="000D3576"/>
    <w:rsid w:val="000D3DA5"/>
    <w:rsid w:val="000D4392"/>
    <w:rsid w:val="000D4DCF"/>
    <w:rsid w:val="000D54EE"/>
    <w:rsid w:val="000D5675"/>
    <w:rsid w:val="000D5C6C"/>
    <w:rsid w:val="000D6308"/>
    <w:rsid w:val="000D64AB"/>
    <w:rsid w:val="000D6DFE"/>
    <w:rsid w:val="000D7270"/>
    <w:rsid w:val="000D7625"/>
    <w:rsid w:val="000D77B2"/>
    <w:rsid w:val="000D7AE7"/>
    <w:rsid w:val="000D7BB7"/>
    <w:rsid w:val="000D7D6B"/>
    <w:rsid w:val="000D7FB2"/>
    <w:rsid w:val="000E0B78"/>
    <w:rsid w:val="000E1878"/>
    <w:rsid w:val="000E1CBB"/>
    <w:rsid w:val="000E2408"/>
    <w:rsid w:val="000E2752"/>
    <w:rsid w:val="000E35E6"/>
    <w:rsid w:val="000E3702"/>
    <w:rsid w:val="000E39A3"/>
    <w:rsid w:val="000E4E3F"/>
    <w:rsid w:val="000E51AF"/>
    <w:rsid w:val="000E6DDE"/>
    <w:rsid w:val="000E74AA"/>
    <w:rsid w:val="000E759A"/>
    <w:rsid w:val="000E7A03"/>
    <w:rsid w:val="000E7A11"/>
    <w:rsid w:val="000F0F32"/>
    <w:rsid w:val="000F106A"/>
    <w:rsid w:val="000F1AE5"/>
    <w:rsid w:val="000F27B6"/>
    <w:rsid w:val="000F2999"/>
    <w:rsid w:val="000F2A23"/>
    <w:rsid w:val="000F2A9B"/>
    <w:rsid w:val="000F2AAE"/>
    <w:rsid w:val="000F2CB1"/>
    <w:rsid w:val="000F31E8"/>
    <w:rsid w:val="000F3D6B"/>
    <w:rsid w:val="000F4012"/>
    <w:rsid w:val="000F43D8"/>
    <w:rsid w:val="000F4BB8"/>
    <w:rsid w:val="000F5261"/>
    <w:rsid w:val="000F5DAD"/>
    <w:rsid w:val="000F6338"/>
    <w:rsid w:val="000F64BA"/>
    <w:rsid w:val="000F6AAC"/>
    <w:rsid w:val="000F7BF1"/>
    <w:rsid w:val="000F7C04"/>
    <w:rsid w:val="000F7F62"/>
    <w:rsid w:val="000FACF0"/>
    <w:rsid w:val="00100810"/>
    <w:rsid w:val="00100D53"/>
    <w:rsid w:val="00101538"/>
    <w:rsid w:val="00101A2D"/>
    <w:rsid w:val="00101CA7"/>
    <w:rsid w:val="00101EAB"/>
    <w:rsid w:val="00102099"/>
    <w:rsid w:val="00102390"/>
    <w:rsid w:val="001032A8"/>
    <w:rsid w:val="001033C5"/>
    <w:rsid w:val="00104F4C"/>
    <w:rsid w:val="00104FA5"/>
    <w:rsid w:val="00105238"/>
    <w:rsid w:val="00105539"/>
    <w:rsid w:val="00105B91"/>
    <w:rsid w:val="00105DE4"/>
    <w:rsid w:val="00106867"/>
    <w:rsid w:val="00107257"/>
    <w:rsid w:val="00107434"/>
    <w:rsid w:val="00107C46"/>
    <w:rsid w:val="00107F20"/>
    <w:rsid w:val="001102D9"/>
    <w:rsid w:val="0011034B"/>
    <w:rsid w:val="00110712"/>
    <w:rsid w:val="00110D1F"/>
    <w:rsid w:val="001110BA"/>
    <w:rsid w:val="0011117C"/>
    <w:rsid w:val="001112A0"/>
    <w:rsid w:val="00111B48"/>
    <w:rsid w:val="001125CA"/>
    <w:rsid w:val="00112B74"/>
    <w:rsid w:val="001135FD"/>
    <w:rsid w:val="00113892"/>
    <w:rsid w:val="00113FB4"/>
    <w:rsid w:val="001143BD"/>
    <w:rsid w:val="001145DC"/>
    <w:rsid w:val="00114617"/>
    <w:rsid w:val="00114B80"/>
    <w:rsid w:val="00114D48"/>
    <w:rsid w:val="001153CF"/>
    <w:rsid w:val="00115813"/>
    <w:rsid w:val="00115981"/>
    <w:rsid w:val="001168E5"/>
    <w:rsid w:val="00116CFE"/>
    <w:rsid w:val="001177AB"/>
    <w:rsid w:val="001202C1"/>
    <w:rsid w:val="001203EF"/>
    <w:rsid w:val="001207CF"/>
    <w:rsid w:val="00120C18"/>
    <w:rsid w:val="001215CC"/>
    <w:rsid w:val="00122199"/>
    <w:rsid w:val="00122734"/>
    <w:rsid w:val="00124253"/>
    <w:rsid w:val="00124459"/>
    <w:rsid w:val="001262D7"/>
    <w:rsid w:val="00126529"/>
    <w:rsid w:val="00126FC7"/>
    <w:rsid w:val="00127E45"/>
    <w:rsid w:val="001302E0"/>
    <w:rsid w:val="0013072B"/>
    <w:rsid w:val="00130BE3"/>
    <w:rsid w:val="0013160F"/>
    <w:rsid w:val="00131637"/>
    <w:rsid w:val="001321E2"/>
    <w:rsid w:val="001323AF"/>
    <w:rsid w:val="0013287A"/>
    <w:rsid w:val="00134588"/>
    <w:rsid w:val="0013604C"/>
    <w:rsid w:val="00136ABB"/>
    <w:rsid w:val="0014043F"/>
    <w:rsid w:val="001408C1"/>
    <w:rsid w:val="00140F07"/>
    <w:rsid w:val="00142D04"/>
    <w:rsid w:val="00145392"/>
    <w:rsid w:val="00145D82"/>
    <w:rsid w:val="00146069"/>
    <w:rsid w:val="00146362"/>
    <w:rsid w:val="00146368"/>
    <w:rsid w:val="00147318"/>
    <w:rsid w:val="00147448"/>
    <w:rsid w:val="00147FDA"/>
    <w:rsid w:val="001515FA"/>
    <w:rsid w:val="001522BE"/>
    <w:rsid w:val="0015289E"/>
    <w:rsid w:val="00153045"/>
    <w:rsid w:val="00153496"/>
    <w:rsid w:val="001545EA"/>
    <w:rsid w:val="001552F0"/>
    <w:rsid w:val="00155931"/>
    <w:rsid w:val="00155BF3"/>
    <w:rsid w:val="00155C2D"/>
    <w:rsid w:val="00155C96"/>
    <w:rsid w:val="00156120"/>
    <w:rsid w:val="001561A1"/>
    <w:rsid w:val="00156ED7"/>
    <w:rsid w:val="0015784B"/>
    <w:rsid w:val="00157D2A"/>
    <w:rsid w:val="00157F46"/>
    <w:rsid w:val="00157F54"/>
    <w:rsid w:val="001609C7"/>
    <w:rsid w:val="00160B6A"/>
    <w:rsid w:val="00161750"/>
    <w:rsid w:val="00161987"/>
    <w:rsid w:val="00162323"/>
    <w:rsid w:val="00162A3A"/>
    <w:rsid w:val="00162A83"/>
    <w:rsid w:val="00162CBB"/>
    <w:rsid w:val="001630FD"/>
    <w:rsid w:val="001639EB"/>
    <w:rsid w:val="00163FBB"/>
    <w:rsid w:val="0016506F"/>
    <w:rsid w:val="0016588F"/>
    <w:rsid w:val="00166D18"/>
    <w:rsid w:val="00167524"/>
    <w:rsid w:val="00167AE6"/>
    <w:rsid w:val="0017044D"/>
    <w:rsid w:val="00170506"/>
    <w:rsid w:val="0017059E"/>
    <w:rsid w:val="001707E7"/>
    <w:rsid w:val="00170CD0"/>
    <w:rsid w:val="00171194"/>
    <w:rsid w:val="00171380"/>
    <w:rsid w:val="00171467"/>
    <w:rsid w:val="0017173F"/>
    <w:rsid w:val="00171A3C"/>
    <w:rsid w:val="001720EF"/>
    <w:rsid w:val="00172A99"/>
    <w:rsid w:val="00172C01"/>
    <w:rsid w:val="00173B16"/>
    <w:rsid w:val="00173BEF"/>
    <w:rsid w:val="00173D02"/>
    <w:rsid w:val="00174029"/>
    <w:rsid w:val="00174238"/>
    <w:rsid w:val="001747CD"/>
    <w:rsid w:val="00175733"/>
    <w:rsid w:val="00175BA3"/>
    <w:rsid w:val="00175E06"/>
    <w:rsid w:val="00176BBD"/>
    <w:rsid w:val="0017713F"/>
    <w:rsid w:val="0018000E"/>
    <w:rsid w:val="00180596"/>
    <w:rsid w:val="00181411"/>
    <w:rsid w:val="00181490"/>
    <w:rsid w:val="00181B81"/>
    <w:rsid w:val="00182F61"/>
    <w:rsid w:val="00183588"/>
    <w:rsid w:val="0018382F"/>
    <w:rsid w:val="001846A7"/>
    <w:rsid w:val="00185071"/>
    <w:rsid w:val="00185276"/>
    <w:rsid w:val="001855F9"/>
    <w:rsid w:val="00185BAE"/>
    <w:rsid w:val="00185FC9"/>
    <w:rsid w:val="00185FD1"/>
    <w:rsid w:val="001860E4"/>
    <w:rsid w:val="0018648F"/>
    <w:rsid w:val="00186605"/>
    <w:rsid w:val="00186867"/>
    <w:rsid w:val="00187B16"/>
    <w:rsid w:val="00190130"/>
    <w:rsid w:val="001903EF"/>
    <w:rsid w:val="00190B01"/>
    <w:rsid w:val="00191117"/>
    <w:rsid w:val="00191585"/>
    <w:rsid w:val="0019185C"/>
    <w:rsid w:val="00191EBE"/>
    <w:rsid w:val="0019220B"/>
    <w:rsid w:val="00192355"/>
    <w:rsid w:val="001926A3"/>
    <w:rsid w:val="00192C35"/>
    <w:rsid w:val="00193011"/>
    <w:rsid w:val="00194534"/>
    <w:rsid w:val="00194704"/>
    <w:rsid w:val="00194A48"/>
    <w:rsid w:val="0019583A"/>
    <w:rsid w:val="00196633"/>
    <w:rsid w:val="00196A6C"/>
    <w:rsid w:val="00196B71"/>
    <w:rsid w:val="0019704E"/>
    <w:rsid w:val="00197895"/>
    <w:rsid w:val="00197E68"/>
    <w:rsid w:val="001A0364"/>
    <w:rsid w:val="001A07DE"/>
    <w:rsid w:val="001A0902"/>
    <w:rsid w:val="001A093B"/>
    <w:rsid w:val="001A210F"/>
    <w:rsid w:val="001A269B"/>
    <w:rsid w:val="001A2BF4"/>
    <w:rsid w:val="001A3327"/>
    <w:rsid w:val="001A3B38"/>
    <w:rsid w:val="001A4A3B"/>
    <w:rsid w:val="001A4A80"/>
    <w:rsid w:val="001A4A96"/>
    <w:rsid w:val="001A54FB"/>
    <w:rsid w:val="001A607E"/>
    <w:rsid w:val="001A6263"/>
    <w:rsid w:val="001A676D"/>
    <w:rsid w:val="001A683F"/>
    <w:rsid w:val="001A6865"/>
    <w:rsid w:val="001A68D8"/>
    <w:rsid w:val="001A7BD0"/>
    <w:rsid w:val="001B0180"/>
    <w:rsid w:val="001B0834"/>
    <w:rsid w:val="001B2EB3"/>
    <w:rsid w:val="001B31C2"/>
    <w:rsid w:val="001B4367"/>
    <w:rsid w:val="001B6A82"/>
    <w:rsid w:val="001B70DC"/>
    <w:rsid w:val="001B76DB"/>
    <w:rsid w:val="001B7CFA"/>
    <w:rsid w:val="001C0C50"/>
    <w:rsid w:val="001C0DEE"/>
    <w:rsid w:val="001C12A2"/>
    <w:rsid w:val="001C1473"/>
    <w:rsid w:val="001C1B10"/>
    <w:rsid w:val="001C26AA"/>
    <w:rsid w:val="001C28F3"/>
    <w:rsid w:val="001C2A69"/>
    <w:rsid w:val="001C2E1E"/>
    <w:rsid w:val="001C3BCB"/>
    <w:rsid w:val="001C3D86"/>
    <w:rsid w:val="001C4B5B"/>
    <w:rsid w:val="001C4C3E"/>
    <w:rsid w:val="001C4D05"/>
    <w:rsid w:val="001C4F0C"/>
    <w:rsid w:val="001C53C9"/>
    <w:rsid w:val="001C573D"/>
    <w:rsid w:val="001C60AA"/>
    <w:rsid w:val="001C60CD"/>
    <w:rsid w:val="001C6939"/>
    <w:rsid w:val="001C732E"/>
    <w:rsid w:val="001C7596"/>
    <w:rsid w:val="001C7AD5"/>
    <w:rsid w:val="001D03FF"/>
    <w:rsid w:val="001D0945"/>
    <w:rsid w:val="001D0F3A"/>
    <w:rsid w:val="001D127C"/>
    <w:rsid w:val="001D1525"/>
    <w:rsid w:val="001D1B96"/>
    <w:rsid w:val="001D226E"/>
    <w:rsid w:val="001D229C"/>
    <w:rsid w:val="001D26C7"/>
    <w:rsid w:val="001D2900"/>
    <w:rsid w:val="001D2AE6"/>
    <w:rsid w:val="001D2BB1"/>
    <w:rsid w:val="001D312B"/>
    <w:rsid w:val="001D33E4"/>
    <w:rsid w:val="001D3527"/>
    <w:rsid w:val="001D364A"/>
    <w:rsid w:val="001D48C7"/>
    <w:rsid w:val="001D57C6"/>
    <w:rsid w:val="001D59AC"/>
    <w:rsid w:val="001D65FC"/>
    <w:rsid w:val="001D6609"/>
    <w:rsid w:val="001D6801"/>
    <w:rsid w:val="001D6F8D"/>
    <w:rsid w:val="001D7FEC"/>
    <w:rsid w:val="001E0077"/>
    <w:rsid w:val="001E0255"/>
    <w:rsid w:val="001E050C"/>
    <w:rsid w:val="001E07ED"/>
    <w:rsid w:val="001E11AC"/>
    <w:rsid w:val="001E1596"/>
    <w:rsid w:val="001E203A"/>
    <w:rsid w:val="001E2B9E"/>
    <w:rsid w:val="001E2C24"/>
    <w:rsid w:val="001E302B"/>
    <w:rsid w:val="001E3317"/>
    <w:rsid w:val="001E3454"/>
    <w:rsid w:val="001E35ED"/>
    <w:rsid w:val="001E3B30"/>
    <w:rsid w:val="001E435F"/>
    <w:rsid w:val="001E43B0"/>
    <w:rsid w:val="001E44BE"/>
    <w:rsid w:val="001E44E6"/>
    <w:rsid w:val="001E54AB"/>
    <w:rsid w:val="001E55A3"/>
    <w:rsid w:val="001E59C7"/>
    <w:rsid w:val="001E5AD8"/>
    <w:rsid w:val="001E5AF3"/>
    <w:rsid w:val="001E5C27"/>
    <w:rsid w:val="001E6086"/>
    <w:rsid w:val="001E6168"/>
    <w:rsid w:val="001E6216"/>
    <w:rsid w:val="001E64BC"/>
    <w:rsid w:val="001E67EF"/>
    <w:rsid w:val="001E76AB"/>
    <w:rsid w:val="001E779D"/>
    <w:rsid w:val="001E7D25"/>
    <w:rsid w:val="001F1D21"/>
    <w:rsid w:val="001F2181"/>
    <w:rsid w:val="001F2750"/>
    <w:rsid w:val="001F28B9"/>
    <w:rsid w:val="001F351E"/>
    <w:rsid w:val="001F3761"/>
    <w:rsid w:val="001F47EA"/>
    <w:rsid w:val="001F51E6"/>
    <w:rsid w:val="001F5408"/>
    <w:rsid w:val="001F564D"/>
    <w:rsid w:val="001F59EF"/>
    <w:rsid w:val="001F5CEA"/>
    <w:rsid w:val="002001E4"/>
    <w:rsid w:val="0020053B"/>
    <w:rsid w:val="0020098A"/>
    <w:rsid w:val="0020125D"/>
    <w:rsid w:val="002016BC"/>
    <w:rsid w:val="00201A2C"/>
    <w:rsid w:val="00201C7F"/>
    <w:rsid w:val="0020203D"/>
    <w:rsid w:val="0020218C"/>
    <w:rsid w:val="00202572"/>
    <w:rsid w:val="00202764"/>
    <w:rsid w:val="00202EED"/>
    <w:rsid w:val="002032A3"/>
    <w:rsid w:val="00203FDE"/>
    <w:rsid w:val="00204A88"/>
    <w:rsid w:val="002057CC"/>
    <w:rsid w:val="002058B0"/>
    <w:rsid w:val="00205C15"/>
    <w:rsid w:val="00205D24"/>
    <w:rsid w:val="002061FC"/>
    <w:rsid w:val="002072A2"/>
    <w:rsid w:val="002103C2"/>
    <w:rsid w:val="002109DB"/>
    <w:rsid w:val="00210F90"/>
    <w:rsid w:val="00211582"/>
    <w:rsid w:val="00211754"/>
    <w:rsid w:val="00211E65"/>
    <w:rsid w:val="002120D5"/>
    <w:rsid w:val="002128E9"/>
    <w:rsid w:val="002130C8"/>
    <w:rsid w:val="00213D94"/>
    <w:rsid w:val="002140C4"/>
    <w:rsid w:val="0021579B"/>
    <w:rsid w:val="00215B25"/>
    <w:rsid w:val="0021604C"/>
    <w:rsid w:val="00216356"/>
    <w:rsid w:val="00216C32"/>
    <w:rsid w:val="00217CF7"/>
    <w:rsid w:val="00220214"/>
    <w:rsid w:val="00220B5F"/>
    <w:rsid w:val="00220FA2"/>
    <w:rsid w:val="00221996"/>
    <w:rsid w:val="00221B83"/>
    <w:rsid w:val="00221BF5"/>
    <w:rsid w:val="00221D1A"/>
    <w:rsid w:val="0022214B"/>
    <w:rsid w:val="002223A6"/>
    <w:rsid w:val="00222A82"/>
    <w:rsid w:val="00222B55"/>
    <w:rsid w:val="00222FCE"/>
    <w:rsid w:val="0022317C"/>
    <w:rsid w:val="0022375E"/>
    <w:rsid w:val="00223EB1"/>
    <w:rsid w:val="00224D14"/>
    <w:rsid w:val="002258B2"/>
    <w:rsid w:val="002268ED"/>
    <w:rsid w:val="002271D3"/>
    <w:rsid w:val="002272C7"/>
    <w:rsid w:val="00227E6A"/>
    <w:rsid w:val="002303DB"/>
    <w:rsid w:val="00230E53"/>
    <w:rsid w:val="002316E7"/>
    <w:rsid w:val="00231F57"/>
    <w:rsid w:val="00232040"/>
    <w:rsid w:val="00232068"/>
    <w:rsid w:val="00232412"/>
    <w:rsid w:val="002332F3"/>
    <w:rsid w:val="00233785"/>
    <w:rsid w:val="00233C20"/>
    <w:rsid w:val="00233DD0"/>
    <w:rsid w:val="002344A4"/>
    <w:rsid w:val="00234761"/>
    <w:rsid w:val="002348F5"/>
    <w:rsid w:val="00235A39"/>
    <w:rsid w:val="00235EB7"/>
    <w:rsid w:val="00236370"/>
    <w:rsid w:val="0023692F"/>
    <w:rsid w:val="00236D87"/>
    <w:rsid w:val="00236EE8"/>
    <w:rsid w:val="00236EF4"/>
    <w:rsid w:val="00240593"/>
    <w:rsid w:val="0024077E"/>
    <w:rsid w:val="00240851"/>
    <w:rsid w:val="002408A5"/>
    <w:rsid w:val="00243FA5"/>
    <w:rsid w:val="00244432"/>
    <w:rsid w:val="0024498E"/>
    <w:rsid w:val="00244EC5"/>
    <w:rsid w:val="00245825"/>
    <w:rsid w:val="00245BBB"/>
    <w:rsid w:val="0024641C"/>
    <w:rsid w:val="00246BE8"/>
    <w:rsid w:val="0024707E"/>
    <w:rsid w:val="00247113"/>
    <w:rsid w:val="00247604"/>
    <w:rsid w:val="002500CA"/>
    <w:rsid w:val="0025091B"/>
    <w:rsid w:val="00250C1A"/>
    <w:rsid w:val="002510EE"/>
    <w:rsid w:val="00252270"/>
    <w:rsid w:val="0025235D"/>
    <w:rsid w:val="00252971"/>
    <w:rsid w:val="00252D6C"/>
    <w:rsid w:val="00252DA3"/>
    <w:rsid w:val="00252DFB"/>
    <w:rsid w:val="00252FF0"/>
    <w:rsid w:val="002530DB"/>
    <w:rsid w:val="002531C4"/>
    <w:rsid w:val="002532FA"/>
    <w:rsid w:val="002537E4"/>
    <w:rsid w:val="00253A53"/>
    <w:rsid w:val="00253FA3"/>
    <w:rsid w:val="002541EE"/>
    <w:rsid w:val="002542B1"/>
    <w:rsid w:val="0025451A"/>
    <w:rsid w:val="002549A3"/>
    <w:rsid w:val="00254BB1"/>
    <w:rsid w:val="00254EB6"/>
    <w:rsid w:val="002555D8"/>
    <w:rsid w:val="00255B59"/>
    <w:rsid w:val="00256616"/>
    <w:rsid w:val="00256D7D"/>
    <w:rsid w:val="00257B5C"/>
    <w:rsid w:val="00260545"/>
    <w:rsid w:val="00260726"/>
    <w:rsid w:val="00261533"/>
    <w:rsid w:val="00262130"/>
    <w:rsid w:val="0026385E"/>
    <w:rsid w:val="002642D3"/>
    <w:rsid w:val="00264E99"/>
    <w:rsid w:val="00264F15"/>
    <w:rsid w:val="0026529D"/>
    <w:rsid w:val="00265336"/>
    <w:rsid w:val="00265B7C"/>
    <w:rsid w:val="00266140"/>
    <w:rsid w:val="002666C8"/>
    <w:rsid w:val="0026677E"/>
    <w:rsid w:val="00267ADA"/>
    <w:rsid w:val="00267DF5"/>
    <w:rsid w:val="00267E05"/>
    <w:rsid w:val="002700FF"/>
    <w:rsid w:val="00270253"/>
    <w:rsid w:val="00270310"/>
    <w:rsid w:val="00270405"/>
    <w:rsid w:val="0027164B"/>
    <w:rsid w:val="0027178B"/>
    <w:rsid w:val="002718D4"/>
    <w:rsid w:val="00271A66"/>
    <w:rsid w:val="0027225D"/>
    <w:rsid w:val="002737D8"/>
    <w:rsid w:val="0027393B"/>
    <w:rsid w:val="00273DD9"/>
    <w:rsid w:val="002748EA"/>
    <w:rsid w:val="00274E7F"/>
    <w:rsid w:val="00274F00"/>
    <w:rsid w:val="0027506E"/>
    <w:rsid w:val="002751DA"/>
    <w:rsid w:val="002753DA"/>
    <w:rsid w:val="00275B0E"/>
    <w:rsid w:val="002764F5"/>
    <w:rsid w:val="002772D2"/>
    <w:rsid w:val="00277846"/>
    <w:rsid w:val="002778CA"/>
    <w:rsid w:val="00277C78"/>
    <w:rsid w:val="00280671"/>
    <w:rsid w:val="00280FD0"/>
    <w:rsid w:val="00281212"/>
    <w:rsid w:val="0028145B"/>
    <w:rsid w:val="00281753"/>
    <w:rsid w:val="00281A22"/>
    <w:rsid w:val="00281A92"/>
    <w:rsid w:val="00281E14"/>
    <w:rsid w:val="0028299F"/>
    <w:rsid w:val="00282ED1"/>
    <w:rsid w:val="002832A4"/>
    <w:rsid w:val="002838F5"/>
    <w:rsid w:val="00283A55"/>
    <w:rsid w:val="00284208"/>
    <w:rsid w:val="00284389"/>
    <w:rsid w:val="002843C2"/>
    <w:rsid w:val="00284426"/>
    <w:rsid w:val="00284B4B"/>
    <w:rsid w:val="00284C76"/>
    <w:rsid w:val="00284D80"/>
    <w:rsid w:val="00285D46"/>
    <w:rsid w:val="00286307"/>
    <w:rsid w:val="00286954"/>
    <w:rsid w:val="00286C94"/>
    <w:rsid w:val="00286CE1"/>
    <w:rsid w:val="00287050"/>
    <w:rsid w:val="0028721A"/>
    <w:rsid w:val="002903CE"/>
    <w:rsid w:val="00290B69"/>
    <w:rsid w:val="00290C5D"/>
    <w:rsid w:val="002911C7"/>
    <w:rsid w:val="002927E3"/>
    <w:rsid w:val="002929D8"/>
    <w:rsid w:val="00292C37"/>
    <w:rsid w:val="00293501"/>
    <w:rsid w:val="00293913"/>
    <w:rsid w:val="00293CA8"/>
    <w:rsid w:val="0029408A"/>
    <w:rsid w:val="00294568"/>
    <w:rsid w:val="0029475A"/>
    <w:rsid w:val="00294CA7"/>
    <w:rsid w:val="00294E8D"/>
    <w:rsid w:val="002952D7"/>
    <w:rsid w:val="00295558"/>
    <w:rsid w:val="00295827"/>
    <w:rsid w:val="00295C3A"/>
    <w:rsid w:val="00295E10"/>
    <w:rsid w:val="00296420"/>
    <w:rsid w:val="00296DEA"/>
    <w:rsid w:val="002973BE"/>
    <w:rsid w:val="00297C0E"/>
    <w:rsid w:val="002A0739"/>
    <w:rsid w:val="002A1449"/>
    <w:rsid w:val="002A1E9A"/>
    <w:rsid w:val="002A1FEA"/>
    <w:rsid w:val="002A1FF5"/>
    <w:rsid w:val="002A2731"/>
    <w:rsid w:val="002A2826"/>
    <w:rsid w:val="002A3F22"/>
    <w:rsid w:val="002A531B"/>
    <w:rsid w:val="002A53C1"/>
    <w:rsid w:val="002A5EC4"/>
    <w:rsid w:val="002A64AE"/>
    <w:rsid w:val="002A67D5"/>
    <w:rsid w:val="002A69C5"/>
    <w:rsid w:val="002A7206"/>
    <w:rsid w:val="002A75D8"/>
    <w:rsid w:val="002A775B"/>
    <w:rsid w:val="002AF295"/>
    <w:rsid w:val="002B03C2"/>
    <w:rsid w:val="002B05B1"/>
    <w:rsid w:val="002B0D5D"/>
    <w:rsid w:val="002B1432"/>
    <w:rsid w:val="002B1D4E"/>
    <w:rsid w:val="002B21E2"/>
    <w:rsid w:val="002B25F8"/>
    <w:rsid w:val="002B3DA0"/>
    <w:rsid w:val="002B4DE4"/>
    <w:rsid w:val="002B4EF4"/>
    <w:rsid w:val="002B53A3"/>
    <w:rsid w:val="002B55A9"/>
    <w:rsid w:val="002B5895"/>
    <w:rsid w:val="002B5BA4"/>
    <w:rsid w:val="002B77A4"/>
    <w:rsid w:val="002B7AAF"/>
    <w:rsid w:val="002B7B21"/>
    <w:rsid w:val="002C187E"/>
    <w:rsid w:val="002C2347"/>
    <w:rsid w:val="002C24BF"/>
    <w:rsid w:val="002C263E"/>
    <w:rsid w:val="002C2704"/>
    <w:rsid w:val="002C2933"/>
    <w:rsid w:val="002C2AE0"/>
    <w:rsid w:val="002C3C4F"/>
    <w:rsid w:val="002C40EB"/>
    <w:rsid w:val="002C4492"/>
    <w:rsid w:val="002C452C"/>
    <w:rsid w:val="002C4866"/>
    <w:rsid w:val="002C4E8A"/>
    <w:rsid w:val="002C5A76"/>
    <w:rsid w:val="002C69FF"/>
    <w:rsid w:val="002C7189"/>
    <w:rsid w:val="002C75D3"/>
    <w:rsid w:val="002C7FF2"/>
    <w:rsid w:val="002D03CE"/>
    <w:rsid w:val="002D200F"/>
    <w:rsid w:val="002D2338"/>
    <w:rsid w:val="002D2363"/>
    <w:rsid w:val="002D2ED0"/>
    <w:rsid w:val="002D3309"/>
    <w:rsid w:val="002D335D"/>
    <w:rsid w:val="002D3748"/>
    <w:rsid w:val="002D374D"/>
    <w:rsid w:val="002D48C6"/>
    <w:rsid w:val="002D48DA"/>
    <w:rsid w:val="002D4F3A"/>
    <w:rsid w:val="002D534F"/>
    <w:rsid w:val="002D56CA"/>
    <w:rsid w:val="002D5968"/>
    <w:rsid w:val="002D603F"/>
    <w:rsid w:val="002D63F1"/>
    <w:rsid w:val="002D685F"/>
    <w:rsid w:val="002D7098"/>
    <w:rsid w:val="002D7647"/>
    <w:rsid w:val="002D7C9C"/>
    <w:rsid w:val="002E054D"/>
    <w:rsid w:val="002E13FE"/>
    <w:rsid w:val="002E1541"/>
    <w:rsid w:val="002E1C04"/>
    <w:rsid w:val="002E23E6"/>
    <w:rsid w:val="002E2672"/>
    <w:rsid w:val="002E2FD6"/>
    <w:rsid w:val="002E32BC"/>
    <w:rsid w:val="002E32D0"/>
    <w:rsid w:val="002E4154"/>
    <w:rsid w:val="002E463C"/>
    <w:rsid w:val="002E46BC"/>
    <w:rsid w:val="002E4D1D"/>
    <w:rsid w:val="002E4E9D"/>
    <w:rsid w:val="002E4F8C"/>
    <w:rsid w:val="002E555A"/>
    <w:rsid w:val="002E572B"/>
    <w:rsid w:val="002E5816"/>
    <w:rsid w:val="002E5FBD"/>
    <w:rsid w:val="002E6194"/>
    <w:rsid w:val="002E64A1"/>
    <w:rsid w:val="002E6822"/>
    <w:rsid w:val="002E68EF"/>
    <w:rsid w:val="002E7217"/>
    <w:rsid w:val="002E7393"/>
    <w:rsid w:val="002E73A8"/>
    <w:rsid w:val="002F02C0"/>
    <w:rsid w:val="002F0A0C"/>
    <w:rsid w:val="002F0A1F"/>
    <w:rsid w:val="002F16E8"/>
    <w:rsid w:val="002F182C"/>
    <w:rsid w:val="002F1C24"/>
    <w:rsid w:val="002F3058"/>
    <w:rsid w:val="002F32FC"/>
    <w:rsid w:val="002F3387"/>
    <w:rsid w:val="002F3B48"/>
    <w:rsid w:val="002F474C"/>
    <w:rsid w:val="002F4B1A"/>
    <w:rsid w:val="002F4C9C"/>
    <w:rsid w:val="002F5351"/>
    <w:rsid w:val="002F585A"/>
    <w:rsid w:val="002F5B81"/>
    <w:rsid w:val="002F5D08"/>
    <w:rsid w:val="002F616D"/>
    <w:rsid w:val="002F66FD"/>
    <w:rsid w:val="002F67BC"/>
    <w:rsid w:val="002F68AA"/>
    <w:rsid w:val="002F6CF9"/>
    <w:rsid w:val="002F6DC5"/>
    <w:rsid w:val="002F6EFD"/>
    <w:rsid w:val="002F71FE"/>
    <w:rsid w:val="002F750A"/>
    <w:rsid w:val="002F7B5E"/>
    <w:rsid w:val="002F7DD1"/>
    <w:rsid w:val="002F7DD7"/>
    <w:rsid w:val="002F7FA4"/>
    <w:rsid w:val="00300C04"/>
    <w:rsid w:val="00300ED2"/>
    <w:rsid w:val="00301218"/>
    <w:rsid w:val="00301640"/>
    <w:rsid w:val="00301BDF"/>
    <w:rsid w:val="00302279"/>
    <w:rsid w:val="0030348C"/>
    <w:rsid w:val="003036AD"/>
    <w:rsid w:val="0030388A"/>
    <w:rsid w:val="003039C3"/>
    <w:rsid w:val="00303CC2"/>
    <w:rsid w:val="00304184"/>
    <w:rsid w:val="003045D8"/>
    <w:rsid w:val="00304748"/>
    <w:rsid w:val="00304D77"/>
    <w:rsid w:val="00304F16"/>
    <w:rsid w:val="00305318"/>
    <w:rsid w:val="003057B4"/>
    <w:rsid w:val="00305A1D"/>
    <w:rsid w:val="00305C87"/>
    <w:rsid w:val="003060B8"/>
    <w:rsid w:val="00306237"/>
    <w:rsid w:val="00306782"/>
    <w:rsid w:val="003070D9"/>
    <w:rsid w:val="003074B7"/>
    <w:rsid w:val="00311439"/>
    <w:rsid w:val="0031157B"/>
    <w:rsid w:val="00311A5B"/>
    <w:rsid w:val="00311B09"/>
    <w:rsid w:val="00312B1B"/>
    <w:rsid w:val="00312CE7"/>
    <w:rsid w:val="003139BF"/>
    <w:rsid w:val="00314278"/>
    <w:rsid w:val="00314524"/>
    <w:rsid w:val="00314C1E"/>
    <w:rsid w:val="00314EE8"/>
    <w:rsid w:val="003155D0"/>
    <w:rsid w:val="00315D65"/>
    <w:rsid w:val="00315E05"/>
    <w:rsid w:val="00316ED7"/>
    <w:rsid w:val="0031709B"/>
    <w:rsid w:val="003211F9"/>
    <w:rsid w:val="003218AF"/>
    <w:rsid w:val="003223DA"/>
    <w:rsid w:val="00323791"/>
    <w:rsid w:val="003246B1"/>
    <w:rsid w:val="0032488A"/>
    <w:rsid w:val="003250E3"/>
    <w:rsid w:val="003253B5"/>
    <w:rsid w:val="0032597F"/>
    <w:rsid w:val="00326132"/>
    <w:rsid w:val="0032670E"/>
    <w:rsid w:val="0032677C"/>
    <w:rsid w:val="0032678B"/>
    <w:rsid w:val="00326C20"/>
    <w:rsid w:val="00327424"/>
    <w:rsid w:val="00330114"/>
    <w:rsid w:val="00330236"/>
    <w:rsid w:val="00330C57"/>
    <w:rsid w:val="00331649"/>
    <w:rsid w:val="00331C73"/>
    <w:rsid w:val="00332732"/>
    <w:rsid w:val="0033371B"/>
    <w:rsid w:val="00333D7E"/>
    <w:rsid w:val="00334C1B"/>
    <w:rsid w:val="00334C1D"/>
    <w:rsid w:val="00334E93"/>
    <w:rsid w:val="00334EB7"/>
    <w:rsid w:val="00335BB1"/>
    <w:rsid w:val="00336212"/>
    <w:rsid w:val="00336636"/>
    <w:rsid w:val="00336E9A"/>
    <w:rsid w:val="003372C0"/>
    <w:rsid w:val="003400FA"/>
    <w:rsid w:val="003413CB"/>
    <w:rsid w:val="003414FF"/>
    <w:rsid w:val="00342376"/>
    <w:rsid w:val="00342D55"/>
    <w:rsid w:val="00342F21"/>
    <w:rsid w:val="003432D7"/>
    <w:rsid w:val="0034356D"/>
    <w:rsid w:val="00343A79"/>
    <w:rsid w:val="00343ABD"/>
    <w:rsid w:val="00343BA0"/>
    <w:rsid w:val="00343C95"/>
    <w:rsid w:val="0034445E"/>
    <w:rsid w:val="0034481D"/>
    <w:rsid w:val="003456D1"/>
    <w:rsid w:val="00345F9F"/>
    <w:rsid w:val="00346005"/>
    <w:rsid w:val="00346E4A"/>
    <w:rsid w:val="00346FCA"/>
    <w:rsid w:val="00347277"/>
    <w:rsid w:val="003474B7"/>
    <w:rsid w:val="00347A4A"/>
    <w:rsid w:val="003506AB"/>
    <w:rsid w:val="0035145F"/>
    <w:rsid w:val="00351931"/>
    <w:rsid w:val="00351F40"/>
    <w:rsid w:val="003522C5"/>
    <w:rsid w:val="0035254C"/>
    <w:rsid w:val="00352B8C"/>
    <w:rsid w:val="00352E93"/>
    <w:rsid w:val="00353098"/>
    <w:rsid w:val="00353220"/>
    <w:rsid w:val="00354BEE"/>
    <w:rsid w:val="00354CC7"/>
    <w:rsid w:val="003559DA"/>
    <w:rsid w:val="00355D62"/>
    <w:rsid w:val="00356030"/>
    <w:rsid w:val="0035643A"/>
    <w:rsid w:val="00356B60"/>
    <w:rsid w:val="00356E75"/>
    <w:rsid w:val="00356ED4"/>
    <w:rsid w:val="00357110"/>
    <w:rsid w:val="0035717F"/>
    <w:rsid w:val="003574B9"/>
    <w:rsid w:val="0035798E"/>
    <w:rsid w:val="00357B03"/>
    <w:rsid w:val="00360629"/>
    <w:rsid w:val="0036090D"/>
    <w:rsid w:val="00360BCF"/>
    <w:rsid w:val="00361329"/>
    <w:rsid w:val="00361A6F"/>
    <w:rsid w:val="00361CF8"/>
    <w:rsid w:val="00362235"/>
    <w:rsid w:val="0036251E"/>
    <w:rsid w:val="00362A42"/>
    <w:rsid w:val="00362B30"/>
    <w:rsid w:val="00362D4B"/>
    <w:rsid w:val="00363FD3"/>
    <w:rsid w:val="00363FEE"/>
    <w:rsid w:val="0036435B"/>
    <w:rsid w:val="003643E2"/>
    <w:rsid w:val="00364E82"/>
    <w:rsid w:val="003652E2"/>
    <w:rsid w:val="003654F1"/>
    <w:rsid w:val="00366A3C"/>
    <w:rsid w:val="00367140"/>
    <w:rsid w:val="003713D9"/>
    <w:rsid w:val="00371798"/>
    <w:rsid w:val="00371F4B"/>
    <w:rsid w:val="003730BD"/>
    <w:rsid w:val="00373D07"/>
    <w:rsid w:val="00373DCD"/>
    <w:rsid w:val="00374DDC"/>
    <w:rsid w:val="00375FE6"/>
    <w:rsid w:val="00376119"/>
    <w:rsid w:val="0037725B"/>
    <w:rsid w:val="00377900"/>
    <w:rsid w:val="00377C40"/>
    <w:rsid w:val="00380892"/>
    <w:rsid w:val="003822AA"/>
    <w:rsid w:val="0038244F"/>
    <w:rsid w:val="003835DB"/>
    <w:rsid w:val="00383E25"/>
    <w:rsid w:val="003843A4"/>
    <w:rsid w:val="00384BD4"/>
    <w:rsid w:val="00384F25"/>
    <w:rsid w:val="00384FCA"/>
    <w:rsid w:val="00385467"/>
    <w:rsid w:val="003859EB"/>
    <w:rsid w:val="00385D08"/>
    <w:rsid w:val="00385DCF"/>
    <w:rsid w:val="00386A1E"/>
    <w:rsid w:val="00387BAB"/>
    <w:rsid w:val="00387E4B"/>
    <w:rsid w:val="00390F2B"/>
    <w:rsid w:val="003910CA"/>
    <w:rsid w:val="00391128"/>
    <w:rsid w:val="00391C19"/>
    <w:rsid w:val="00391C6D"/>
    <w:rsid w:val="00392423"/>
    <w:rsid w:val="003925B9"/>
    <w:rsid w:val="00392962"/>
    <w:rsid w:val="00392C4F"/>
    <w:rsid w:val="00392E66"/>
    <w:rsid w:val="0039310D"/>
    <w:rsid w:val="0039338F"/>
    <w:rsid w:val="003943CF"/>
    <w:rsid w:val="00394837"/>
    <w:rsid w:val="00394CE2"/>
    <w:rsid w:val="003950C3"/>
    <w:rsid w:val="0039640A"/>
    <w:rsid w:val="00396AF0"/>
    <w:rsid w:val="00396FA5"/>
    <w:rsid w:val="00397A12"/>
    <w:rsid w:val="00397DD0"/>
    <w:rsid w:val="003A01AF"/>
    <w:rsid w:val="003A0299"/>
    <w:rsid w:val="003A03D5"/>
    <w:rsid w:val="003A0B64"/>
    <w:rsid w:val="003A1121"/>
    <w:rsid w:val="003A159B"/>
    <w:rsid w:val="003A1983"/>
    <w:rsid w:val="003A1EFD"/>
    <w:rsid w:val="003A2270"/>
    <w:rsid w:val="003A2339"/>
    <w:rsid w:val="003A2546"/>
    <w:rsid w:val="003A267D"/>
    <w:rsid w:val="003A2C5B"/>
    <w:rsid w:val="003A3E7E"/>
    <w:rsid w:val="003A3FAA"/>
    <w:rsid w:val="003A4D66"/>
    <w:rsid w:val="003A4ED0"/>
    <w:rsid w:val="003A4F94"/>
    <w:rsid w:val="003A5594"/>
    <w:rsid w:val="003A5921"/>
    <w:rsid w:val="003A5B49"/>
    <w:rsid w:val="003A5D42"/>
    <w:rsid w:val="003A5FB7"/>
    <w:rsid w:val="003A6354"/>
    <w:rsid w:val="003A642F"/>
    <w:rsid w:val="003A6E11"/>
    <w:rsid w:val="003A715E"/>
    <w:rsid w:val="003A7385"/>
    <w:rsid w:val="003A7A1D"/>
    <w:rsid w:val="003B0FEF"/>
    <w:rsid w:val="003B12A4"/>
    <w:rsid w:val="003B1ABB"/>
    <w:rsid w:val="003B226C"/>
    <w:rsid w:val="003B264E"/>
    <w:rsid w:val="003B2C56"/>
    <w:rsid w:val="003B2C69"/>
    <w:rsid w:val="003B3525"/>
    <w:rsid w:val="003B3537"/>
    <w:rsid w:val="003B3DED"/>
    <w:rsid w:val="003B3EC0"/>
    <w:rsid w:val="003B48F4"/>
    <w:rsid w:val="003B49B7"/>
    <w:rsid w:val="003B4F7C"/>
    <w:rsid w:val="003B5908"/>
    <w:rsid w:val="003B5A90"/>
    <w:rsid w:val="003B6BF9"/>
    <w:rsid w:val="003B6E3C"/>
    <w:rsid w:val="003B6EBA"/>
    <w:rsid w:val="003B7690"/>
    <w:rsid w:val="003B76AF"/>
    <w:rsid w:val="003B7EF8"/>
    <w:rsid w:val="003C09F8"/>
    <w:rsid w:val="003C1501"/>
    <w:rsid w:val="003C17E7"/>
    <w:rsid w:val="003C29AC"/>
    <w:rsid w:val="003C2B6C"/>
    <w:rsid w:val="003C2C00"/>
    <w:rsid w:val="003C3260"/>
    <w:rsid w:val="003C33B8"/>
    <w:rsid w:val="003C35C2"/>
    <w:rsid w:val="003C3CA7"/>
    <w:rsid w:val="003C3DD3"/>
    <w:rsid w:val="003C48AB"/>
    <w:rsid w:val="003C49B7"/>
    <w:rsid w:val="003C4AB8"/>
    <w:rsid w:val="003C507C"/>
    <w:rsid w:val="003C5691"/>
    <w:rsid w:val="003C620C"/>
    <w:rsid w:val="003C6383"/>
    <w:rsid w:val="003C64B1"/>
    <w:rsid w:val="003C6543"/>
    <w:rsid w:val="003C71B8"/>
    <w:rsid w:val="003D10BD"/>
    <w:rsid w:val="003D1F1E"/>
    <w:rsid w:val="003D34BC"/>
    <w:rsid w:val="003D3517"/>
    <w:rsid w:val="003D3566"/>
    <w:rsid w:val="003D3796"/>
    <w:rsid w:val="003D3CA9"/>
    <w:rsid w:val="003D401C"/>
    <w:rsid w:val="003D410C"/>
    <w:rsid w:val="003D4636"/>
    <w:rsid w:val="003D46AE"/>
    <w:rsid w:val="003D4DB8"/>
    <w:rsid w:val="003D56D7"/>
    <w:rsid w:val="003D634A"/>
    <w:rsid w:val="003D64D0"/>
    <w:rsid w:val="003D753E"/>
    <w:rsid w:val="003D773D"/>
    <w:rsid w:val="003D7F34"/>
    <w:rsid w:val="003E03E4"/>
    <w:rsid w:val="003E1129"/>
    <w:rsid w:val="003E14E3"/>
    <w:rsid w:val="003E1BFD"/>
    <w:rsid w:val="003E223B"/>
    <w:rsid w:val="003E2269"/>
    <w:rsid w:val="003E3419"/>
    <w:rsid w:val="003E3868"/>
    <w:rsid w:val="003E39EB"/>
    <w:rsid w:val="003E3EFD"/>
    <w:rsid w:val="003E4478"/>
    <w:rsid w:val="003E4A64"/>
    <w:rsid w:val="003E4FE3"/>
    <w:rsid w:val="003E5486"/>
    <w:rsid w:val="003E5BA5"/>
    <w:rsid w:val="003E6056"/>
    <w:rsid w:val="003E6590"/>
    <w:rsid w:val="003E701D"/>
    <w:rsid w:val="003E735C"/>
    <w:rsid w:val="003E7418"/>
    <w:rsid w:val="003E763F"/>
    <w:rsid w:val="003E7E19"/>
    <w:rsid w:val="003F001B"/>
    <w:rsid w:val="003F0B42"/>
    <w:rsid w:val="003F1958"/>
    <w:rsid w:val="003F20CC"/>
    <w:rsid w:val="003F2365"/>
    <w:rsid w:val="003F29C5"/>
    <w:rsid w:val="003F2AD3"/>
    <w:rsid w:val="003F2D5E"/>
    <w:rsid w:val="003F46FE"/>
    <w:rsid w:val="003F494E"/>
    <w:rsid w:val="003F4DBD"/>
    <w:rsid w:val="003F4F62"/>
    <w:rsid w:val="003F5086"/>
    <w:rsid w:val="003F5FA5"/>
    <w:rsid w:val="003F60A6"/>
    <w:rsid w:val="003F6382"/>
    <w:rsid w:val="003F64BF"/>
    <w:rsid w:val="003F6F97"/>
    <w:rsid w:val="003F7118"/>
    <w:rsid w:val="003F740F"/>
    <w:rsid w:val="003F7F22"/>
    <w:rsid w:val="004009C7"/>
    <w:rsid w:val="00400B4E"/>
    <w:rsid w:val="00400C69"/>
    <w:rsid w:val="004021F2"/>
    <w:rsid w:val="004034E7"/>
    <w:rsid w:val="004042E7"/>
    <w:rsid w:val="004047EE"/>
    <w:rsid w:val="004048A4"/>
    <w:rsid w:val="004052F7"/>
    <w:rsid w:val="00405FEE"/>
    <w:rsid w:val="00406430"/>
    <w:rsid w:val="004069CC"/>
    <w:rsid w:val="00407036"/>
    <w:rsid w:val="004070D2"/>
    <w:rsid w:val="004077FE"/>
    <w:rsid w:val="00407952"/>
    <w:rsid w:val="004107BF"/>
    <w:rsid w:val="00410AC5"/>
    <w:rsid w:val="00411605"/>
    <w:rsid w:val="00411FC8"/>
    <w:rsid w:val="00412037"/>
    <w:rsid w:val="00412B7F"/>
    <w:rsid w:val="00412D5B"/>
    <w:rsid w:val="00413249"/>
    <w:rsid w:val="004146AE"/>
    <w:rsid w:val="004148AB"/>
    <w:rsid w:val="0041497B"/>
    <w:rsid w:val="00414C9B"/>
    <w:rsid w:val="00415BE1"/>
    <w:rsid w:val="00415DFC"/>
    <w:rsid w:val="00416341"/>
    <w:rsid w:val="00416563"/>
    <w:rsid w:val="004165FB"/>
    <w:rsid w:val="00417157"/>
    <w:rsid w:val="004173DE"/>
    <w:rsid w:val="0042003B"/>
    <w:rsid w:val="004205DB"/>
    <w:rsid w:val="00420648"/>
    <w:rsid w:val="004206CC"/>
    <w:rsid w:val="00420CBB"/>
    <w:rsid w:val="00420FA8"/>
    <w:rsid w:val="0042107D"/>
    <w:rsid w:val="004210CA"/>
    <w:rsid w:val="00422448"/>
    <w:rsid w:val="0042291D"/>
    <w:rsid w:val="0042318A"/>
    <w:rsid w:val="004241BE"/>
    <w:rsid w:val="00424337"/>
    <w:rsid w:val="0042540C"/>
    <w:rsid w:val="0042589B"/>
    <w:rsid w:val="0042593D"/>
    <w:rsid w:val="004274F4"/>
    <w:rsid w:val="00430287"/>
    <w:rsid w:val="00430796"/>
    <w:rsid w:val="004309D0"/>
    <w:rsid w:val="00430C49"/>
    <w:rsid w:val="00431159"/>
    <w:rsid w:val="00431526"/>
    <w:rsid w:val="0043154C"/>
    <w:rsid w:val="004321F5"/>
    <w:rsid w:val="00432800"/>
    <w:rsid w:val="00432B4B"/>
    <w:rsid w:val="00432C42"/>
    <w:rsid w:val="00433112"/>
    <w:rsid w:val="0043352B"/>
    <w:rsid w:val="004335D0"/>
    <w:rsid w:val="00433A7B"/>
    <w:rsid w:val="0043405E"/>
    <w:rsid w:val="0043567F"/>
    <w:rsid w:val="00435E84"/>
    <w:rsid w:val="00436120"/>
    <w:rsid w:val="004362CA"/>
    <w:rsid w:val="00436429"/>
    <w:rsid w:val="0043689F"/>
    <w:rsid w:val="004370A0"/>
    <w:rsid w:val="00437290"/>
    <w:rsid w:val="004378FF"/>
    <w:rsid w:val="00437A3C"/>
    <w:rsid w:val="00437E6E"/>
    <w:rsid w:val="004403C4"/>
    <w:rsid w:val="00440477"/>
    <w:rsid w:val="00440B6D"/>
    <w:rsid w:val="00441283"/>
    <w:rsid w:val="00441CBD"/>
    <w:rsid w:val="00442001"/>
    <w:rsid w:val="004421B0"/>
    <w:rsid w:val="00442830"/>
    <w:rsid w:val="00442FDF"/>
    <w:rsid w:val="00444483"/>
    <w:rsid w:val="00444539"/>
    <w:rsid w:val="00444E9C"/>
    <w:rsid w:val="00445120"/>
    <w:rsid w:val="004453FC"/>
    <w:rsid w:val="0044618B"/>
    <w:rsid w:val="004463BB"/>
    <w:rsid w:val="0044648C"/>
    <w:rsid w:val="004467C9"/>
    <w:rsid w:val="00447909"/>
    <w:rsid w:val="00447B76"/>
    <w:rsid w:val="0045064D"/>
    <w:rsid w:val="00450F59"/>
    <w:rsid w:val="00452344"/>
    <w:rsid w:val="0045288E"/>
    <w:rsid w:val="00453058"/>
    <w:rsid w:val="0045368C"/>
    <w:rsid w:val="00453CD6"/>
    <w:rsid w:val="00453D4B"/>
    <w:rsid w:val="00454124"/>
    <w:rsid w:val="00454CA9"/>
    <w:rsid w:val="00454F5D"/>
    <w:rsid w:val="0045543F"/>
    <w:rsid w:val="00455683"/>
    <w:rsid w:val="004568AA"/>
    <w:rsid w:val="00456E0E"/>
    <w:rsid w:val="00457897"/>
    <w:rsid w:val="004578AE"/>
    <w:rsid w:val="00460076"/>
    <w:rsid w:val="00460EB5"/>
    <w:rsid w:val="0046116A"/>
    <w:rsid w:val="00461A58"/>
    <w:rsid w:val="00461F6C"/>
    <w:rsid w:val="0046251C"/>
    <w:rsid w:val="00462823"/>
    <w:rsid w:val="00462882"/>
    <w:rsid w:val="00462FFF"/>
    <w:rsid w:val="004630F3"/>
    <w:rsid w:val="00463C0D"/>
    <w:rsid w:val="00464409"/>
    <w:rsid w:val="00464A71"/>
    <w:rsid w:val="0046509E"/>
    <w:rsid w:val="0046538A"/>
    <w:rsid w:val="00465C80"/>
    <w:rsid w:val="0046609B"/>
    <w:rsid w:val="004660F4"/>
    <w:rsid w:val="0046659A"/>
    <w:rsid w:val="0046674D"/>
    <w:rsid w:val="004679F2"/>
    <w:rsid w:val="004709CF"/>
    <w:rsid w:val="004709DB"/>
    <w:rsid w:val="00471B82"/>
    <w:rsid w:val="00471CE0"/>
    <w:rsid w:val="004723C5"/>
    <w:rsid w:val="00472AA1"/>
    <w:rsid w:val="00472CCA"/>
    <w:rsid w:val="0047350E"/>
    <w:rsid w:val="00473676"/>
    <w:rsid w:val="00473B6F"/>
    <w:rsid w:val="0047407C"/>
    <w:rsid w:val="00474423"/>
    <w:rsid w:val="004746E3"/>
    <w:rsid w:val="00474869"/>
    <w:rsid w:val="00474A2A"/>
    <w:rsid w:val="00474B3F"/>
    <w:rsid w:val="00474D5E"/>
    <w:rsid w:val="004751AC"/>
    <w:rsid w:val="004751AF"/>
    <w:rsid w:val="004758D0"/>
    <w:rsid w:val="004763E4"/>
    <w:rsid w:val="00477566"/>
    <w:rsid w:val="00477799"/>
    <w:rsid w:val="004802CB"/>
    <w:rsid w:val="0048224B"/>
    <w:rsid w:val="004829E9"/>
    <w:rsid w:val="00482AC6"/>
    <w:rsid w:val="00482F2E"/>
    <w:rsid w:val="00485DB0"/>
    <w:rsid w:val="004869C1"/>
    <w:rsid w:val="00486C86"/>
    <w:rsid w:val="00486E63"/>
    <w:rsid w:val="0048723B"/>
    <w:rsid w:val="0048757B"/>
    <w:rsid w:val="00487665"/>
    <w:rsid w:val="0048792A"/>
    <w:rsid w:val="00487D2B"/>
    <w:rsid w:val="0049192D"/>
    <w:rsid w:val="00491A91"/>
    <w:rsid w:val="00491C16"/>
    <w:rsid w:val="00491DE6"/>
    <w:rsid w:val="004922CC"/>
    <w:rsid w:val="00492569"/>
    <w:rsid w:val="004932EE"/>
    <w:rsid w:val="004935F3"/>
    <w:rsid w:val="004936D7"/>
    <w:rsid w:val="00494505"/>
    <w:rsid w:val="00495F11"/>
    <w:rsid w:val="004965F8"/>
    <w:rsid w:val="004966BC"/>
    <w:rsid w:val="00496DCE"/>
    <w:rsid w:val="00497583"/>
    <w:rsid w:val="004A0CF8"/>
    <w:rsid w:val="004A134E"/>
    <w:rsid w:val="004A1354"/>
    <w:rsid w:val="004A13B0"/>
    <w:rsid w:val="004A1618"/>
    <w:rsid w:val="004A1F91"/>
    <w:rsid w:val="004A24EC"/>
    <w:rsid w:val="004A254B"/>
    <w:rsid w:val="004A333B"/>
    <w:rsid w:val="004A338A"/>
    <w:rsid w:val="004A39B8"/>
    <w:rsid w:val="004A3B45"/>
    <w:rsid w:val="004A3F26"/>
    <w:rsid w:val="004A5203"/>
    <w:rsid w:val="004A5268"/>
    <w:rsid w:val="004A5324"/>
    <w:rsid w:val="004A5740"/>
    <w:rsid w:val="004A58C0"/>
    <w:rsid w:val="004A5BEE"/>
    <w:rsid w:val="004A5FA7"/>
    <w:rsid w:val="004A6504"/>
    <w:rsid w:val="004A6572"/>
    <w:rsid w:val="004A67A9"/>
    <w:rsid w:val="004A6B2B"/>
    <w:rsid w:val="004A6F12"/>
    <w:rsid w:val="004A784A"/>
    <w:rsid w:val="004A7DEA"/>
    <w:rsid w:val="004B0314"/>
    <w:rsid w:val="004B0789"/>
    <w:rsid w:val="004B0ECF"/>
    <w:rsid w:val="004B1C7C"/>
    <w:rsid w:val="004B224D"/>
    <w:rsid w:val="004B22FE"/>
    <w:rsid w:val="004B2410"/>
    <w:rsid w:val="004B2602"/>
    <w:rsid w:val="004B2672"/>
    <w:rsid w:val="004B2F34"/>
    <w:rsid w:val="004B3079"/>
    <w:rsid w:val="004B30CE"/>
    <w:rsid w:val="004B3310"/>
    <w:rsid w:val="004B39AE"/>
    <w:rsid w:val="004B3ADB"/>
    <w:rsid w:val="004B3FB3"/>
    <w:rsid w:val="004B4847"/>
    <w:rsid w:val="004B4F9B"/>
    <w:rsid w:val="004B5A25"/>
    <w:rsid w:val="004B6E65"/>
    <w:rsid w:val="004B7D7E"/>
    <w:rsid w:val="004C0253"/>
    <w:rsid w:val="004C0738"/>
    <w:rsid w:val="004C0A07"/>
    <w:rsid w:val="004C0ABC"/>
    <w:rsid w:val="004C1133"/>
    <w:rsid w:val="004C1648"/>
    <w:rsid w:val="004C1FEB"/>
    <w:rsid w:val="004C2088"/>
    <w:rsid w:val="004C20D7"/>
    <w:rsid w:val="004C250B"/>
    <w:rsid w:val="004C2992"/>
    <w:rsid w:val="004C2A65"/>
    <w:rsid w:val="004C2EB4"/>
    <w:rsid w:val="004C321B"/>
    <w:rsid w:val="004C3674"/>
    <w:rsid w:val="004C39BF"/>
    <w:rsid w:val="004C3C65"/>
    <w:rsid w:val="004C48CF"/>
    <w:rsid w:val="004C4E71"/>
    <w:rsid w:val="004C51FC"/>
    <w:rsid w:val="004C550E"/>
    <w:rsid w:val="004C76FD"/>
    <w:rsid w:val="004D04BB"/>
    <w:rsid w:val="004D0561"/>
    <w:rsid w:val="004D1203"/>
    <w:rsid w:val="004D13E5"/>
    <w:rsid w:val="004D1EDC"/>
    <w:rsid w:val="004D21DB"/>
    <w:rsid w:val="004D29A9"/>
    <w:rsid w:val="004D2AA6"/>
    <w:rsid w:val="004D2DE5"/>
    <w:rsid w:val="004D31BE"/>
    <w:rsid w:val="004D3941"/>
    <w:rsid w:val="004D3EC1"/>
    <w:rsid w:val="004D4089"/>
    <w:rsid w:val="004D4276"/>
    <w:rsid w:val="004D4784"/>
    <w:rsid w:val="004D52E7"/>
    <w:rsid w:val="004D5ED6"/>
    <w:rsid w:val="004D5FFC"/>
    <w:rsid w:val="004D6D46"/>
    <w:rsid w:val="004D6DC2"/>
    <w:rsid w:val="004D745C"/>
    <w:rsid w:val="004D7FFA"/>
    <w:rsid w:val="004E03C6"/>
    <w:rsid w:val="004E0B0A"/>
    <w:rsid w:val="004E0FE1"/>
    <w:rsid w:val="004E10E4"/>
    <w:rsid w:val="004E2BD2"/>
    <w:rsid w:val="004E2D62"/>
    <w:rsid w:val="004E3508"/>
    <w:rsid w:val="004E4110"/>
    <w:rsid w:val="004E418E"/>
    <w:rsid w:val="004E4A4E"/>
    <w:rsid w:val="004E5328"/>
    <w:rsid w:val="004E5900"/>
    <w:rsid w:val="004E5A98"/>
    <w:rsid w:val="004E5D71"/>
    <w:rsid w:val="004E6868"/>
    <w:rsid w:val="004E6A27"/>
    <w:rsid w:val="004E6B74"/>
    <w:rsid w:val="004E7212"/>
    <w:rsid w:val="004E7B31"/>
    <w:rsid w:val="004E7B38"/>
    <w:rsid w:val="004E7BB9"/>
    <w:rsid w:val="004F06CE"/>
    <w:rsid w:val="004F0B34"/>
    <w:rsid w:val="004F1245"/>
    <w:rsid w:val="004F1281"/>
    <w:rsid w:val="004F17D7"/>
    <w:rsid w:val="004F1B09"/>
    <w:rsid w:val="004F2117"/>
    <w:rsid w:val="004F275E"/>
    <w:rsid w:val="004F2BD4"/>
    <w:rsid w:val="004F2DFA"/>
    <w:rsid w:val="004F2E98"/>
    <w:rsid w:val="004F30E6"/>
    <w:rsid w:val="004F3415"/>
    <w:rsid w:val="004F3509"/>
    <w:rsid w:val="004F3D63"/>
    <w:rsid w:val="004F4723"/>
    <w:rsid w:val="004F4CF7"/>
    <w:rsid w:val="004F4FF8"/>
    <w:rsid w:val="004F56AD"/>
    <w:rsid w:val="004F58CC"/>
    <w:rsid w:val="004F59C7"/>
    <w:rsid w:val="004F5D50"/>
    <w:rsid w:val="004F6C98"/>
    <w:rsid w:val="004F7715"/>
    <w:rsid w:val="004F7FAA"/>
    <w:rsid w:val="0050070F"/>
    <w:rsid w:val="0050115F"/>
    <w:rsid w:val="00501A99"/>
    <w:rsid w:val="005028C5"/>
    <w:rsid w:val="00502B99"/>
    <w:rsid w:val="00502E51"/>
    <w:rsid w:val="00503742"/>
    <w:rsid w:val="005038D0"/>
    <w:rsid w:val="00503F5A"/>
    <w:rsid w:val="00504D7F"/>
    <w:rsid w:val="00505405"/>
    <w:rsid w:val="00505ACE"/>
    <w:rsid w:val="00506522"/>
    <w:rsid w:val="00506A53"/>
    <w:rsid w:val="00506C24"/>
    <w:rsid w:val="00507C79"/>
    <w:rsid w:val="00510829"/>
    <w:rsid w:val="005110A8"/>
    <w:rsid w:val="005111D7"/>
    <w:rsid w:val="00511BEF"/>
    <w:rsid w:val="00512187"/>
    <w:rsid w:val="0051290C"/>
    <w:rsid w:val="00512E7F"/>
    <w:rsid w:val="00513167"/>
    <w:rsid w:val="0051318D"/>
    <w:rsid w:val="005132B1"/>
    <w:rsid w:val="00513A83"/>
    <w:rsid w:val="00513E79"/>
    <w:rsid w:val="00514160"/>
    <w:rsid w:val="00514212"/>
    <w:rsid w:val="00514AA6"/>
    <w:rsid w:val="00514D7F"/>
    <w:rsid w:val="00514EEB"/>
    <w:rsid w:val="00515069"/>
    <w:rsid w:val="0051509C"/>
    <w:rsid w:val="005153B3"/>
    <w:rsid w:val="00515656"/>
    <w:rsid w:val="00515EE6"/>
    <w:rsid w:val="0051661E"/>
    <w:rsid w:val="00516A22"/>
    <w:rsid w:val="0052001F"/>
    <w:rsid w:val="00520464"/>
    <w:rsid w:val="00520C88"/>
    <w:rsid w:val="00521089"/>
    <w:rsid w:val="005212FE"/>
    <w:rsid w:val="005216E6"/>
    <w:rsid w:val="00522020"/>
    <w:rsid w:val="005237D1"/>
    <w:rsid w:val="005242C8"/>
    <w:rsid w:val="00524D4B"/>
    <w:rsid w:val="00525352"/>
    <w:rsid w:val="00525379"/>
    <w:rsid w:val="00525EB2"/>
    <w:rsid w:val="0052660A"/>
    <w:rsid w:val="00526BB0"/>
    <w:rsid w:val="00526F1F"/>
    <w:rsid w:val="00527600"/>
    <w:rsid w:val="005276A3"/>
    <w:rsid w:val="005277B9"/>
    <w:rsid w:val="0052859E"/>
    <w:rsid w:val="00530F32"/>
    <w:rsid w:val="005310DE"/>
    <w:rsid w:val="00531909"/>
    <w:rsid w:val="00531BF0"/>
    <w:rsid w:val="00532440"/>
    <w:rsid w:val="00532BAC"/>
    <w:rsid w:val="00532DF3"/>
    <w:rsid w:val="00533793"/>
    <w:rsid w:val="00533C83"/>
    <w:rsid w:val="00533E62"/>
    <w:rsid w:val="00533FD7"/>
    <w:rsid w:val="00534467"/>
    <w:rsid w:val="00534C89"/>
    <w:rsid w:val="00534CB5"/>
    <w:rsid w:val="00534E9C"/>
    <w:rsid w:val="00535207"/>
    <w:rsid w:val="00535F94"/>
    <w:rsid w:val="00536816"/>
    <w:rsid w:val="00536961"/>
    <w:rsid w:val="0053696A"/>
    <w:rsid w:val="00536AA5"/>
    <w:rsid w:val="00537AE6"/>
    <w:rsid w:val="0054092E"/>
    <w:rsid w:val="005428D0"/>
    <w:rsid w:val="00542B00"/>
    <w:rsid w:val="00542BFD"/>
    <w:rsid w:val="00542FF6"/>
    <w:rsid w:val="00543D46"/>
    <w:rsid w:val="0054418A"/>
    <w:rsid w:val="00544938"/>
    <w:rsid w:val="00546E9C"/>
    <w:rsid w:val="0054768E"/>
    <w:rsid w:val="00547A09"/>
    <w:rsid w:val="00550082"/>
    <w:rsid w:val="00550281"/>
    <w:rsid w:val="00550F58"/>
    <w:rsid w:val="00550F6A"/>
    <w:rsid w:val="00551AC3"/>
    <w:rsid w:val="00551B8F"/>
    <w:rsid w:val="00551BA9"/>
    <w:rsid w:val="005523F6"/>
    <w:rsid w:val="005524C8"/>
    <w:rsid w:val="00552BE7"/>
    <w:rsid w:val="005532CD"/>
    <w:rsid w:val="00553754"/>
    <w:rsid w:val="00554983"/>
    <w:rsid w:val="00555439"/>
    <w:rsid w:val="0055555F"/>
    <w:rsid w:val="00555E3D"/>
    <w:rsid w:val="005562E0"/>
    <w:rsid w:val="00556777"/>
    <w:rsid w:val="00556A46"/>
    <w:rsid w:val="00556CFB"/>
    <w:rsid w:val="00556D20"/>
    <w:rsid w:val="0055721E"/>
    <w:rsid w:val="005576F4"/>
    <w:rsid w:val="0055784F"/>
    <w:rsid w:val="005579C6"/>
    <w:rsid w:val="005601AE"/>
    <w:rsid w:val="00561162"/>
    <w:rsid w:val="00561F5E"/>
    <w:rsid w:val="00562D80"/>
    <w:rsid w:val="005632D7"/>
    <w:rsid w:val="00563319"/>
    <w:rsid w:val="00563FCE"/>
    <w:rsid w:val="00564253"/>
    <w:rsid w:val="00564525"/>
    <w:rsid w:val="005649E9"/>
    <w:rsid w:val="00564E48"/>
    <w:rsid w:val="0056583F"/>
    <w:rsid w:val="00567557"/>
    <w:rsid w:val="00570632"/>
    <w:rsid w:val="005707D7"/>
    <w:rsid w:val="00570DD5"/>
    <w:rsid w:val="00570EC8"/>
    <w:rsid w:val="0057131B"/>
    <w:rsid w:val="0057167A"/>
    <w:rsid w:val="00571E6F"/>
    <w:rsid w:val="0057301D"/>
    <w:rsid w:val="00573224"/>
    <w:rsid w:val="00573996"/>
    <w:rsid w:val="00573A2C"/>
    <w:rsid w:val="00573C2A"/>
    <w:rsid w:val="00574011"/>
    <w:rsid w:val="005757A1"/>
    <w:rsid w:val="00576A55"/>
    <w:rsid w:val="005774DC"/>
    <w:rsid w:val="00577742"/>
    <w:rsid w:val="005778A5"/>
    <w:rsid w:val="0058062F"/>
    <w:rsid w:val="00580634"/>
    <w:rsid w:val="00580EBB"/>
    <w:rsid w:val="00580F95"/>
    <w:rsid w:val="0058113E"/>
    <w:rsid w:val="00581208"/>
    <w:rsid w:val="00581541"/>
    <w:rsid w:val="00581564"/>
    <w:rsid w:val="005817AB"/>
    <w:rsid w:val="00581B05"/>
    <w:rsid w:val="005823E2"/>
    <w:rsid w:val="0058243C"/>
    <w:rsid w:val="005837DD"/>
    <w:rsid w:val="00583D26"/>
    <w:rsid w:val="0058558C"/>
    <w:rsid w:val="005858AE"/>
    <w:rsid w:val="005858F5"/>
    <w:rsid w:val="00585E99"/>
    <w:rsid w:val="005873BE"/>
    <w:rsid w:val="00587502"/>
    <w:rsid w:val="00587B32"/>
    <w:rsid w:val="00587C08"/>
    <w:rsid w:val="00587F93"/>
    <w:rsid w:val="0059000B"/>
    <w:rsid w:val="00590A3F"/>
    <w:rsid w:val="00590C8B"/>
    <w:rsid w:val="00590E48"/>
    <w:rsid w:val="005911D9"/>
    <w:rsid w:val="005918A4"/>
    <w:rsid w:val="00591B42"/>
    <w:rsid w:val="00591D31"/>
    <w:rsid w:val="00592CB1"/>
    <w:rsid w:val="005932E0"/>
    <w:rsid w:val="00593DE5"/>
    <w:rsid w:val="00593F5C"/>
    <w:rsid w:val="005940D1"/>
    <w:rsid w:val="0059488B"/>
    <w:rsid w:val="005948FE"/>
    <w:rsid w:val="00594F32"/>
    <w:rsid w:val="00595D61"/>
    <w:rsid w:val="0059660C"/>
    <w:rsid w:val="00596E6B"/>
    <w:rsid w:val="0059710C"/>
    <w:rsid w:val="005A0139"/>
    <w:rsid w:val="005A03A8"/>
    <w:rsid w:val="005A051C"/>
    <w:rsid w:val="005A0A34"/>
    <w:rsid w:val="005A0EB5"/>
    <w:rsid w:val="005A1431"/>
    <w:rsid w:val="005A1CED"/>
    <w:rsid w:val="005A1D21"/>
    <w:rsid w:val="005A1EEA"/>
    <w:rsid w:val="005A2181"/>
    <w:rsid w:val="005A23D7"/>
    <w:rsid w:val="005A2F05"/>
    <w:rsid w:val="005A3270"/>
    <w:rsid w:val="005A42BB"/>
    <w:rsid w:val="005A43B9"/>
    <w:rsid w:val="005A4647"/>
    <w:rsid w:val="005A4A4A"/>
    <w:rsid w:val="005A4CCA"/>
    <w:rsid w:val="005A52A9"/>
    <w:rsid w:val="005A62A6"/>
    <w:rsid w:val="005A7519"/>
    <w:rsid w:val="005A7E33"/>
    <w:rsid w:val="005A7F88"/>
    <w:rsid w:val="005A7FB8"/>
    <w:rsid w:val="005B010B"/>
    <w:rsid w:val="005B0444"/>
    <w:rsid w:val="005B0CA1"/>
    <w:rsid w:val="005B104F"/>
    <w:rsid w:val="005B118B"/>
    <w:rsid w:val="005B136A"/>
    <w:rsid w:val="005B15F6"/>
    <w:rsid w:val="005B1657"/>
    <w:rsid w:val="005B1779"/>
    <w:rsid w:val="005B3101"/>
    <w:rsid w:val="005B3525"/>
    <w:rsid w:val="005B3C7C"/>
    <w:rsid w:val="005B539A"/>
    <w:rsid w:val="005B5D43"/>
    <w:rsid w:val="005B5F05"/>
    <w:rsid w:val="005B605C"/>
    <w:rsid w:val="005B6080"/>
    <w:rsid w:val="005B666C"/>
    <w:rsid w:val="005B6B22"/>
    <w:rsid w:val="005B7091"/>
    <w:rsid w:val="005B7B17"/>
    <w:rsid w:val="005B7C52"/>
    <w:rsid w:val="005B7F77"/>
    <w:rsid w:val="005C0041"/>
    <w:rsid w:val="005C065C"/>
    <w:rsid w:val="005C0837"/>
    <w:rsid w:val="005C089C"/>
    <w:rsid w:val="005C0E3B"/>
    <w:rsid w:val="005C1567"/>
    <w:rsid w:val="005C163D"/>
    <w:rsid w:val="005C1DEE"/>
    <w:rsid w:val="005C1DF8"/>
    <w:rsid w:val="005C1E63"/>
    <w:rsid w:val="005C259A"/>
    <w:rsid w:val="005C27BB"/>
    <w:rsid w:val="005C37EB"/>
    <w:rsid w:val="005C3AA8"/>
    <w:rsid w:val="005C3E2E"/>
    <w:rsid w:val="005C439F"/>
    <w:rsid w:val="005C4A57"/>
    <w:rsid w:val="005C4E9B"/>
    <w:rsid w:val="005C5042"/>
    <w:rsid w:val="005C573A"/>
    <w:rsid w:val="005C5CDB"/>
    <w:rsid w:val="005C61F7"/>
    <w:rsid w:val="005C67D3"/>
    <w:rsid w:val="005C69D9"/>
    <w:rsid w:val="005C6A76"/>
    <w:rsid w:val="005C6CED"/>
    <w:rsid w:val="005C7073"/>
    <w:rsid w:val="005C7248"/>
    <w:rsid w:val="005C7CC8"/>
    <w:rsid w:val="005C7DC1"/>
    <w:rsid w:val="005D01BB"/>
    <w:rsid w:val="005D12BC"/>
    <w:rsid w:val="005D1747"/>
    <w:rsid w:val="005D1963"/>
    <w:rsid w:val="005D1C6B"/>
    <w:rsid w:val="005D319A"/>
    <w:rsid w:val="005D32DD"/>
    <w:rsid w:val="005D3AA9"/>
    <w:rsid w:val="005D3B37"/>
    <w:rsid w:val="005D43B3"/>
    <w:rsid w:val="005D4425"/>
    <w:rsid w:val="005D44B7"/>
    <w:rsid w:val="005D4943"/>
    <w:rsid w:val="005D54F2"/>
    <w:rsid w:val="005D5765"/>
    <w:rsid w:val="005D58BA"/>
    <w:rsid w:val="005D5939"/>
    <w:rsid w:val="005D5B39"/>
    <w:rsid w:val="005D6060"/>
    <w:rsid w:val="005D62E8"/>
    <w:rsid w:val="005D631F"/>
    <w:rsid w:val="005D6C8F"/>
    <w:rsid w:val="005D75A6"/>
    <w:rsid w:val="005D76F0"/>
    <w:rsid w:val="005D7A8B"/>
    <w:rsid w:val="005D7D8E"/>
    <w:rsid w:val="005E04DD"/>
    <w:rsid w:val="005E071D"/>
    <w:rsid w:val="005E0A1F"/>
    <w:rsid w:val="005E11A3"/>
    <w:rsid w:val="005E1A03"/>
    <w:rsid w:val="005E1D4D"/>
    <w:rsid w:val="005E1DEF"/>
    <w:rsid w:val="005E1E8A"/>
    <w:rsid w:val="005E2057"/>
    <w:rsid w:val="005E21B7"/>
    <w:rsid w:val="005E35D5"/>
    <w:rsid w:val="005E3967"/>
    <w:rsid w:val="005E400D"/>
    <w:rsid w:val="005E47E3"/>
    <w:rsid w:val="005E4929"/>
    <w:rsid w:val="005E4E8E"/>
    <w:rsid w:val="005E56DC"/>
    <w:rsid w:val="005E5CE1"/>
    <w:rsid w:val="005E6472"/>
    <w:rsid w:val="005E70F0"/>
    <w:rsid w:val="005E756A"/>
    <w:rsid w:val="005E7DA6"/>
    <w:rsid w:val="005F0316"/>
    <w:rsid w:val="005F03E8"/>
    <w:rsid w:val="005F082A"/>
    <w:rsid w:val="005F1DF5"/>
    <w:rsid w:val="005F2103"/>
    <w:rsid w:val="005F2DED"/>
    <w:rsid w:val="005F3022"/>
    <w:rsid w:val="005F33FA"/>
    <w:rsid w:val="005F4CF6"/>
    <w:rsid w:val="005F5664"/>
    <w:rsid w:val="005F5AC5"/>
    <w:rsid w:val="005F5B7A"/>
    <w:rsid w:val="005F5BC2"/>
    <w:rsid w:val="005F6918"/>
    <w:rsid w:val="005F69CE"/>
    <w:rsid w:val="005F6BB3"/>
    <w:rsid w:val="005F6ED6"/>
    <w:rsid w:val="005F7384"/>
    <w:rsid w:val="005F7C9C"/>
    <w:rsid w:val="0060056D"/>
    <w:rsid w:val="006007DD"/>
    <w:rsid w:val="00601BE1"/>
    <w:rsid w:val="00602242"/>
    <w:rsid w:val="00602D54"/>
    <w:rsid w:val="00602F8D"/>
    <w:rsid w:val="00603300"/>
    <w:rsid w:val="00603FA6"/>
    <w:rsid w:val="00604531"/>
    <w:rsid w:val="00604703"/>
    <w:rsid w:val="00604ECF"/>
    <w:rsid w:val="00605A11"/>
    <w:rsid w:val="00605C29"/>
    <w:rsid w:val="00605DDF"/>
    <w:rsid w:val="00605EA2"/>
    <w:rsid w:val="0060669E"/>
    <w:rsid w:val="00606C16"/>
    <w:rsid w:val="0060789D"/>
    <w:rsid w:val="00607922"/>
    <w:rsid w:val="0061073C"/>
    <w:rsid w:val="006108DC"/>
    <w:rsid w:val="00610A89"/>
    <w:rsid w:val="006111E7"/>
    <w:rsid w:val="006112A1"/>
    <w:rsid w:val="006114F7"/>
    <w:rsid w:val="00611776"/>
    <w:rsid w:val="006119F1"/>
    <w:rsid w:val="006121C9"/>
    <w:rsid w:val="0061269F"/>
    <w:rsid w:val="006129EB"/>
    <w:rsid w:val="00612A3B"/>
    <w:rsid w:val="0061321E"/>
    <w:rsid w:val="00613968"/>
    <w:rsid w:val="00613CEC"/>
    <w:rsid w:val="00613E05"/>
    <w:rsid w:val="006148EF"/>
    <w:rsid w:val="0061515C"/>
    <w:rsid w:val="00615D22"/>
    <w:rsid w:val="00616584"/>
    <w:rsid w:val="0061705A"/>
    <w:rsid w:val="00617357"/>
    <w:rsid w:val="00617399"/>
    <w:rsid w:val="0061750A"/>
    <w:rsid w:val="00617930"/>
    <w:rsid w:val="00617F79"/>
    <w:rsid w:val="006211C4"/>
    <w:rsid w:val="006213D4"/>
    <w:rsid w:val="00621409"/>
    <w:rsid w:val="00621BC3"/>
    <w:rsid w:val="006228C8"/>
    <w:rsid w:val="006229C0"/>
    <w:rsid w:val="00622A26"/>
    <w:rsid w:val="00622BD6"/>
    <w:rsid w:val="0062385B"/>
    <w:rsid w:val="00623918"/>
    <w:rsid w:val="00623ADF"/>
    <w:rsid w:val="00624048"/>
    <w:rsid w:val="0062428E"/>
    <w:rsid w:val="00624626"/>
    <w:rsid w:val="006246D1"/>
    <w:rsid w:val="00624F57"/>
    <w:rsid w:val="0062540D"/>
    <w:rsid w:val="00625C6F"/>
    <w:rsid w:val="006263A2"/>
    <w:rsid w:val="0062677E"/>
    <w:rsid w:val="00626A15"/>
    <w:rsid w:val="00626DF2"/>
    <w:rsid w:val="00627098"/>
    <w:rsid w:val="00627354"/>
    <w:rsid w:val="00627E7D"/>
    <w:rsid w:val="0063026A"/>
    <w:rsid w:val="006302B0"/>
    <w:rsid w:val="00630834"/>
    <w:rsid w:val="00631545"/>
    <w:rsid w:val="00631694"/>
    <w:rsid w:val="006317E4"/>
    <w:rsid w:val="00632DE3"/>
    <w:rsid w:val="00633B6B"/>
    <w:rsid w:val="00634797"/>
    <w:rsid w:val="00635D67"/>
    <w:rsid w:val="00635E64"/>
    <w:rsid w:val="006361E6"/>
    <w:rsid w:val="0063640C"/>
    <w:rsid w:val="00636688"/>
    <w:rsid w:val="00636D40"/>
    <w:rsid w:val="00636F27"/>
    <w:rsid w:val="00636FF3"/>
    <w:rsid w:val="00637773"/>
    <w:rsid w:val="006379D6"/>
    <w:rsid w:val="0064021F"/>
    <w:rsid w:val="006405E6"/>
    <w:rsid w:val="00640D71"/>
    <w:rsid w:val="006417A7"/>
    <w:rsid w:val="00642E49"/>
    <w:rsid w:val="006442EA"/>
    <w:rsid w:val="006446D3"/>
    <w:rsid w:val="00644BA4"/>
    <w:rsid w:val="00644C9A"/>
    <w:rsid w:val="006451C8"/>
    <w:rsid w:val="00646A36"/>
    <w:rsid w:val="00646C98"/>
    <w:rsid w:val="006474D2"/>
    <w:rsid w:val="0064754E"/>
    <w:rsid w:val="00647739"/>
    <w:rsid w:val="00650253"/>
    <w:rsid w:val="00650870"/>
    <w:rsid w:val="00650AA1"/>
    <w:rsid w:val="0065167E"/>
    <w:rsid w:val="00651A8D"/>
    <w:rsid w:val="00651CBC"/>
    <w:rsid w:val="00651CF0"/>
    <w:rsid w:val="006522BC"/>
    <w:rsid w:val="0065296C"/>
    <w:rsid w:val="00652D55"/>
    <w:rsid w:val="00652D9C"/>
    <w:rsid w:val="00652EED"/>
    <w:rsid w:val="00653B85"/>
    <w:rsid w:val="00654250"/>
    <w:rsid w:val="0065438B"/>
    <w:rsid w:val="00654AA1"/>
    <w:rsid w:val="00654B1F"/>
    <w:rsid w:val="00654BCB"/>
    <w:rsid w:val="00654DF4"/>
    <w:rsid w:val="006551DF"/>
    <w:rsid w:val="00655404"/>
    <w:rsid w:val="00655A42"/>
    <w:rsid w:val="00655C87"/>
    <w:rsid w:val="00655D50"/>
    <w:rsid w:val="006561B0"/>
    <w:rsid w:val="0065698E"/>
    <w:rsid w:val="00656E5C"/>
    <w:rsid w:val="0065725B"/>
    <w:rsid w:val="0065768D"/>
    <w:rsid w:val="00657956"/>
    <w:rsid w:val="00657D7F"/>
    <w:rsid w:val="00657DE2"/>
    <w:rsid w:val="00660615"/>
    <w:rsid w:val="006606C1"/>
    <w:rsid w:val="00661114"/>
    <w:rsid w:val="00661274"/>
    <w:rsid w:val="00662FCC"/>
    <w:rsid w:val="006637D2"/>
    <w:rsid w:val="00663DC1"/>
    <w:rsid w:val="0066438B"/>
    <w:rsid w:val="0066452D"/>
    <w:rsid w:val="0066468C"/>
    <w:rsid w:val="00664D73"/>
    <w:rsid w:val="00664DFB"/>
    <w:rsid w:val="00665317"/>
    <w:rsid w:val="00665753"/>
    <w:rsid w:val="006659BA"/>
    <w:rsid w:val="00665C6A"/>
    <w:rsid w:val="00665D20"/>
    <w:rsid w:val="00665FDE"/>
    <w:rsid w:val="00666691"/>
    <w:rsid w:val="0066686F"/>
    <w:rsid w:val="00667042"/>
    <w:rsid w:val="0066796E"/>
    <w:rsid w:val="0067093F"/>
    <w:rsid w:val="00670C39"/>
    <w:rsid w:val="00670C73"/>
    <w:rsid w:val="00670C93"/>
    <w:rsid w:val="00671160"/>
    <w:rsid w:val="00671239"/>
    <w:rsid w:val="00671973"/>
    <w:rsid w:val="006721F2"/>
    <w:rsid w:val="006727E1"/>
    <w:rsid w:val="006732DA"/>
    <w:rsid w:val="00673407"/>
    <w:rsid w:val="00673759"/>
    <w:rsid w:val="00673D4B"/>
    <w:rsid w:val="0067445B"/>
    <w:rsid w:val="006766B8"/>
    <w:rsid w:val="006769F2"/>
    <w:rsid w:val="00677075"/>
    <w:rsid w:val="0067756E"/>
    <w:rsid w:val="006775B2"/>
    <w:rsid w:val="006777C7"/>
    <w:rsid w:val="00677A84"/>
    <w:rsid w:val="0068080F"/>
    <w:rsid w:val="00681335"/>
    <w:rsid w:val="0068164C"/>
    <w:rsid w:val="00681A63"/>
    <w:rsid w:val="00681B52"/>
    <w:rsid w:val="00682114"/>
    <w:rsid w:val="00682226"/>
    <w:rsid w:val="00682668"/>
    <w:rsid w:val="00682775"/>
    <w:rsid w:val="00682EB8"/>
    <w:rsid w:val="00682F2A"/>
    <w:rsid w:val="0068307E"/>
    <w:rsid w:val="00683329"/>
    <w:rsid w:val="00683ED8"/>
    <w:rsid w:val="0068492B"/>
    <w:rsid w:val="00684BE2"/>
    <w:rsid w:val="00685912"/>
    <w:rsid w:val="00685B5A"/>
    <w:rsid w:val="00685BBE"/>
    <w:rsid w:val="00686D80"/>
    <w:rsid w:val="006906D7"/>
    <w:rsid w:val="006907F7"/>
    <w:rsid w:val="00690F79"/>
    <w:rsid w:val="00690FB7"/>
    <w:rsid w:val="0069113E"/>
    <w:rsid w:val="006917DC"/>
    <w:rsid w:val="006917E5"/>
    <w:rsid w:val="006920F1"/>
    <w:rsid w:val="0069248E"/>
    <w:rsid w:val="0069328C"/>
    <w:rsid w:val="006939C0"/>
    <w:rsid w:val="00693D4E"/>
    <w:rsid w:val="0069545B"/>
    <w:rsid w:val="00695710"/>
    <w:rsid w:val="006961BB"/>
    <w:rsid w:val="006963F7"/>
    <w:rsid w:val="00696654"/>
    <w:rsid w:val="00696B7A"/>
    <w:rsid w:val="00697751"/>
    <w:rsid w:val="006A02CD"/>
    <w:rsid w:val="006A0A6C"/>
    <w:rsid w:val="006A0B85"/>
    <w:rsid w:val="006A0E43"/>
    <w:rsid w:val="006A1F90"/>
    <w:rsid w:val="006A3B6D"/>
    <w:rsid w:val="006A3DD6"/>
    <w:rsid w:val="006A4015"/>
    <w:rsid w:val="006A4643"/>
    <w:rsid w:val="006A46AE"/>
    <w:rsid w:val="006A4D12"/>
    <w:rsid w:val="006A4DED"/>
    <w:rsid w:val="006A4E69"/>
    <w:rsid w:val="006A58CF"/>
    <w:rsid w:val="006A696C"/>
    <w:rsid w:val="006A69E2"/>
    <w:rsid w:val="006A7B6C"/>
    <w:rsid w:val="006A7E5A"/>
    <w:rsid w:val="006B0C44"/>
    <w:rsid w:val="006B0DB1"/>
    <w:rsid w:val="006B1094"/>
    <w:rsid w:val="006B1AB4"/>
    <w:rsid w:val="006B1B8E"/>
    <w:rsid w:val="006B1BC9"/>
    <w:rsid w:val="006B1FB6"/>
    <w:rsid w:val="006B1FE9"/>
    <w:rsid w:val="006B243A"/>
    <w:rsid w:val="006B2DFC"/>
    <w:rsid w:val="006B3174"/>
    <w:rsid w:val="006B3724"/>
    <w:rsid w:val="006B382F"/>
    <w:rsid w:val="006B3919"/>
    <w:rsid w:val="006B398D"/>
    <w:rsid w:val="006B3D61"/>
    <w:rsid w:val="006B4155"/>
    <w:rsid w:val="006B427E"/>
    <w:rsid w:val="006B4403"/>
    <w:rsid w:val="006B492F"/>
    <w:rsid w:val="006B4B10"/>
    <w:rsid w:val="006B530B"/>
    <w:rsid w:val="006B55E2"/>
    <w:rsid w:val="006B5F13"/>
    <w:rsid w:val="006B6454"/>
    <w:rsid w:val="006B68AF"/>
    <w:rsid w:val="006B6ADC"/>
    <w:rsid w:val="006B6CA1"/>
    <w:rsid w:val="006B741D"/>
    <w:rsid w:val="006B7AAB"/>
    <w:rsid w:val="006B7F8D"/>
    <w:rsid w:val="006C0801"/>
    <w:rsid w:val="006C0804"/>
    <w:rsid w:val="006C0B3C"/>
    <w:rsid w:val="006C124D"/>
    <w:rsid w:val="006C1FEF"/>
    <w:rsid w:val="006C2268"/>
    <w:rsid w:val="006C2794"/>
    <w:rsid w:val="006C2D37"/>
    <w:rsid w:val="006C39B4"/>
    <w:rsid w:val="006C4867"/>
    <w:rsid w:val="006C48F8"/>
    <w:rsid w:val="006C4C5D"/>
    <w:rsid w:val="006C4D08"/>
    <w:rsid w:val="006C4D1A"/>
    <w:rsid w:val="006C536C"/>
    <w:rsid w:val="006C5C1F"/>
    <w:rsid w:val="006C7527"/>
    <w:rsid w:val="006C7852"/>
    <w:rsid w:val="006C790D"/>
    <w:rsid w:val="006C7BB5"/>
    <w:rsid w:val="006CFFAE"/>
    <w:rsid w:val="006D0629"/>
    <w:rsid w:val="006D09B8"/>
    <w:rsid w:val="006D0E7C"/>
    <w:rsid w:val="006D1151"/>
    <w:rsid w:val="006D1505"/>
    <w:rsid w:val="006D1D14"/>
    <w:rsid w:val="006D3132"/>
    <w:rsid w:val="006D3463"/>
    <w:rsid w:val="006D3A58"/>
    <w:rsid w:val="006D3A93"/>
    <w:rsid w:val="006D497A"/>
    <w:rsid w:val="006D51EF"/>
    <w:rsid w:val="006D5918"/>
    <w:rsid w:val="006D5AA9"/>
    <w:rsid w:val="006D6CD5"/>
    <w:rsid w:val="006D71E9"/>
    <w:rsid w:val="006D7C43"/>
    <w:rsid w:val="006E0511"/>
    <w:rsid w:val="006E0E5D"/>
    <w:rsid w:val="006E1261"/>
    <w:rsid w:val="006E17A5"/>
    <w:rsid w:val="006E280F"/>
    <w:rsid w:val="006E2E02"/>
    <w:rsid w:val="006E3555"/>
    <w:rsid w:val="006E3710"/>
    <w:rsid w:val="006E3A9C"/>
    <w:rsid w:val="006E3E38"/>
    <w:rsid w:val="006E44BF"/>
    <w:rsid w:val="006E491C"/>
    <w:rsid w:val="006E49F0"/>
    <w:rsid w:val="006E4C42"/>
    <w:rsid w:val="006E4D5F"/>
    <w:rsid w:val="006E4E2D"/>
    <w:rsid w:val="006E5087"/>
    <w:rsid w:val="006E54DC"/>
    <w:rsid w:val="006E58CE"/>
    <w:rsid w:val="006E59D0"/>
    <w:rsid w:val="006E5B03"/>
    <w:rsid w:val="006E5EE8"/>
    <w:rsid w:val="006E6A6D"/>
    <w:rsid w:val="006E6B58"/>
    <w:rsid w:val="006E7537"/>
    <w:rsid w:val="006E790A"/>
    <w:rsid w:val="006F035C"/>
    <w:rsid w:val="006F0797"/>
    <w:rsid w:val="006F0839"/>
    <w:rsid w:val="006F095A"/>
    <w:rsid w:val="006F0B78"/>
    <w:rsid w:val="006F19A8"/>
    <w:rsid w:val="006F1C2A"/>
    <w:rsid w:val="006F2836"/>
    <w:rsid w:val="006F2C9D"/>
    <w:rsid w:val="006F2F05"/>
    <w:rsid w:val="006F3630"/>
    <w:rsid w:val="006F48BC"/>
    <w:rsid w:val="006F560F"/>
    <w:rsid w:val="006F58F2"/>
    <w:rsid w:val="006F61CA"/>
    <w:rsid w:val="006F68D3"/>
    <w:rsid w:val="006F6AFC"/>
    <w:rsid w:val="006F7008"/>
    <w:rsid w:val="006F73C3"/>
    <w:rsid w:val="006F78FC"/>
    <w:rsid w:val="006F7A03"/>
    <w:rsid w:val="006F7B20"/>
    <w:rsid w:val="006F7B29"/>
    <w:rsid w:val="00701303"/>
    <w:rsid w:val="00701ACA"/>
    <w:rsid w:val="00701EFD"/>
    <w:rsid w:val="0070206A"/>
    <w:rsid w:val="007020F5"/>
    <w:rsid w:val="00702BD9"/>
    <w:rsid w:val="00702CBB"/>
    <w:rsid w:val="007030FF"/>
    <w:rsid w:val="00703C9D"/>
    <w:rsid w:val="007045B8"/>
    <w:rsid w:val="007045C5"/>
    <w:rsid w:val="00704A7D"/>
    <w:rsid w:val="0070516C"/>
    <w:rsid w:val="007053F8"/>
    <w:rsid w:val="00705422"/>
    <w:rsid w:val="00705C21"/>
    <w:rsid w:val="00705C52"/>
    <w:rsid w:val="00706498"/>
    <w:rsid w:val="00706C64"/>
    <w:rsid w:val="007073F5"/>
    <w:rsid w:val="007075F6"/>
    <w:rsid w:val="0070775C"/>
    <w:rsid w:val="0071040D"/>
    <w:rsid w:val="0071091C"/>
    <w:rsid w:val="0071097D"/>
    <w:rsid w:val="00711282"/>
    <w:rsid w:val="00711519"/>
    <w:rsid w:val="00711C19"/>
    <w:rsid w:val="00712F37"/>
    <w:rsid w:val="007139D4"/>
    <w:rsid w:val="00713A15"/>
    <w:rsid w:val="00716184"/>
    <w:rsid w:val="00716E9C"/>
    <w:rsid w:val="00716F79"/>
    <w:rsid w:val="00717202"/>
    <w:rsid w:val="00717B6B"/>
    <w:rsid w:val="00720063"/>
    <w:rsid w:val="00720266"/>
    <w:rsid w:val="00720923"/>
    <w:rsid w:val="0072127A"/>
    <w:rsid w:val="00721D71"/>
    <w:rsid w:val="0072246E"/>
    <w:rsid w:val="007228D1"/>
    <w:rsid w:val="00722C5C"/>
    <w:rsid w:val="00722D69"/>
    <w:rsid w:val="007237FB"/>
    <w:rsid w:val="00723F8B"/>
    <w:rsid w:val="0072402C"/>
    <w:rsid w:val="00724096"/>
    <w:rsid w:val="00724FEB"/>
    <w:rsid w:val="00725134"/>
    <w:rsid w:val="00725427"/>
    <w:rsid w:val="00725508"/>
    <w:rsid w:val="00725544"/>
    <w:rsid w:val="007262B7"/>
    <w:rsid w:val="0072689E"/>
    <w:rsid w:val="00726F97"/>
    <w:rsid w:val="00727808"/>
    <w:rsid w:val="00727E2D"/>
    <w:rsid w:val="00730052"/>
    <w:rsid w:val="00730182"/>
    <w:rsid w:val="007301F0"/>
    <w:rsid w:val="00731724"/>
    <w:rsid w:val="00732766"/>
    <w:rsid w:val="0073314A"/>
    <w:rsid w:val="0073355F"/>
    <w:rsid w:val="007338B7"/>
    <w:rsid w:val="00733CA1"/>
    <w:rsid w:val="00733E2A"/>
    <w:rsid w:val="007346B8"/>
    <w:rsid w:val="00734FF3"/>
    <w:rsid w:val="00735042"/>
    <w:rsid w:val="00735545"/>
    <w:rsid w:val="007359B6"/>
    <w:rsid w:val="00735B73"/>
    <w:rsid w:val="00736789"/>
    <w:rsid w:val="00736A70"/>
    <w:rsid w:val="00737F59"/>
    <w:rsid w:val="007400C1"/>
    <w:rsid w:val="00740519"/>
    <w:rsid w:val="00740583"/>
    <w:rsid w:val="00740A85"/>
    <w:rsid w:val="007415CD"/>
    <w:rsid w:val="00742402"/>
    <w:rsid w:val="00742563"/>
    <w:rsid w:val="007426DE"/>
    <w:rsid w:val="00742A51"/>
    <w:rsid w:val="007431A3"/>
    <w:rsid w:val="0074349C"/>
    <w:rsid w:val="0074386F"/>
    <w:rsid w:val="00743F44"/>
    <w:rsid w:val="00744292"/>
    <w:rsid w:val="007443F2"/>
    <w:rsid w:val="007446C2"/>
    <w:rsid w:val="00744D24"/>
    <w:rsid w:val="00744EF4"/>
    <w:rsid w:val="007451FA"/>
    <w:rsid w:val="00745625"/>
    <w:rsid w:val="0074563C"/>
    <w:rsid w:val="00745713"/>
    <w:rsid w:val="00745835"/>
    <w:rsid w:val="00745E95"/>
    <w:rsid w:val="00745EAF"/>
    <w:rsid w:val="007462CB"/>
    <w:rsid w:val="007466DC"/>
    <w:rsid w:val="00747D3E"/>
    <w:rsid w:val="0075073A"/>
    <w:rsid w:val="00750D7D"/>
    <w:rsid w:val="00751388"/>
    <w:rsid w:val="007519BE"/>
    <w:rsid w:val="007519F0"/>
    <w:rsid w:val="00752040"/>
    <w:rsid w:val="00752118"/>
    <w:rsid w:val="0075262D"/>
    <w:rsid w:val="00752B8C"/>
    <w:rsid w:val="00753126"/>
    <w:rsid w:val="007537BA"/>
    <w:rsid w:val="00753823"/>
    <w:rsid w:val="00754878"/>
    <w:rsid w:val="0075545E"/>
    <w:rsid w:val="00755527"/>
    <w:rsid w:val="00755B20"/>
    <w:rsid w:val="00756231"/>
    <w:rsid w:val="00757011"/>
    <w:rsid w:val="0075706D"/>
    <w:rsid w:val="00757788"/>
    <w:rsid w:val="00757914"/>
    <w:rsid w:val="0076007F"/>
    <w:rsid w:val="00760D5C"/>
    <w:rsid w:val="00760E8C"/>
    <w:rsid w:val="0076166C"/>
    <w:rsid w:val="00761AE5"/>
    <w:rsid w:val="00761EF9"/>
    <w:rsid w:val="00762B21"/>
    <w:rsid w:val="007630B5"/>
    <w:rsid w:val="007630D6"/>
    <w:rsid w:val="00763374"/>
    <w:rsid w:val="0076401E"/>
    <w:rsid w:val="0076429D"/>
    <w:rsid w:val="00764711"/>
    <w:rsid w:val="007647CE"/>
    <w:rsid w:val="00764CB5"/>
    <w:rsid w:val="00764E62"/>
    <w:rsid w:val="00765557"/>
    <w:rsid w:val="007669E6"/>
    <w:rsid w:val="00767483"/>
    <w:rsid w:val="00767E36"/>
    <w:rsid w:val="00770297"/>
    <w:rsid w:val="007703B0"/>
    <w:rsid w:val="00771542"/>
    <w:rsid w:val="00771E71"/>
    <w:rsid w:val="007721B3"/>
    <w:rsid w:val="00772347"/>
    <w:rsid w:val="00772CDF"/>
    <w:rsid w:val="00772DF1"/>
    <w:rsid w:val="00773354"/>
    <w:rsid w:val="0077354E"/>
    <w:rsid w:val="00774770"/>
    <w:rsid w:val="007749B7"/>
    <w:rsid w:val="007753C7"/>
    <w:rsid w:val="007758F6"/>
    <w:rsid w:val="00775E90"/>
    <w:rsid w:val="0077619F"/>
    <w:rsid w:val="007766D8"/>
    <w:rsid w:val="007770CD"/>
    <w:rsid w:val="007775E0"/>
    <w:rsid w:val="007779E4"/>
    <w:rsid w:val="00777F11"/>
    <w:rsid w:val="007800CB"/>
    <w:rsid w:val="00780715"/>
    <w:rsid w:val="00781AA0"/>
    <w:rsid w:val="0078201D"/>
    <w:rsid w:val="007830EC"/>
    <w:rsid w:val="00783225"/>
    <w:rsid w:val="007833DB"/>
    <w:rsid w:val="00783AD8"/>
    <w:rsid w:val="00784136"/>
    <w:rsid w:val="00784246"/>
    <w:rsid w:val="0078436C"/>
    <w:rsid w:val="0078475E"/>
    <w:rsid w:val="00784AE5"/>
    <w:rsid w:val="00785AD5"/>
    <w:rsid w:val="00786CC9"/>
    <w:rsid w:val="007878B2"/>
    <w:rsid w:val="00787E23"/>
    <w:rsid w:val="00787E6F"/>
    <w:rsid w:val="00787EC4"/>
    <w:rsid w:val="00787F64"/>
    <w:rsid w:val="0079000F"/>
    <w:rsid w:val="00790032"/>
    <w:rsid w:val="007901DE"/>
    <w:rsid w:val="0079046E"/>
    <w:rsid w:val="007909ED"/>
    <w:rsid w:val="00790A4B"/>
    <w:rsid w:val="007913E9"/>
    <w:rsid w:val="00791D8C"/>
    <w:rsid w:val="00791F1F"/>
    <w:rsid w:val="007929EC"/>
    <w:rsid w:val="00793255"/>
    <w:rsid w:val="00793980"/>
    <w:rsid w:val="007939E3"/>
    <w:rsid w:val="0079419D"/>
    <w:rsid w:val="00795E09"/>
    <w:rsid w:val="00796207"/>
    <w:rsid w:val="0079666E"/>
    <w:rsid w:val="00796960"/>
    <w:rsid w:val="00796A16"/>
    <w:rsid w:val="00796A59"/>
    <w:rsid w:val="007972BB"/>
    <w:rsid w:val="00797391"/>
    <w:rsid w:val="007A06ED"/>
    <w:rsid w:val="007A1078"/>
    <w:rsid w:val="007A1E35"/>
    <w:rsid w:val="007A2B0B"/>
    <w:rsid w:val="007A3F88"/>
    <w:rsid w:val="007A4424"/>
    <w:rsid w:val="007A4D52"/>
    <w:rsid w:val="007A4F63"/>
    <w:rsid w:val="007A541C"/>
    <w:rsid w:val="007A5A3C"/>
    <w:rsid w:val="007A5B91"/>
    <w:rsid w:val="007A5CBE"/>
    <w:rsid w:val="007A5E62"/>
    <w:rsid w:val="007A6752"/>
    <w:rsid w:val="007A67A9"/>
    <w:rsid w:val="007A6A41"/>
    <w:rsid w:val="007A745E"/>
    <w:rsid w:val="007A747D"/>
    <w:rsid w:val="007A7695"/>
    <w:rsid w:val="007A76A8"/>
    <w:rsid w:val="007B00F9"/>
    <w:rsid w:val="007B01A6"/>
    <w:rsid w:val="007B0B67"/>
    <w:rsid w:val="007B0D5C"/>
    <w:rsid w:val="007B0DE7"/>
    <w:rsid w:val="007B0FB9"/>
    <w:rsid w:val="007B17E2"/>
    <w:rsid w:val="007B21FC"/>
    <w:rsid w:val="007B2392"/>
    <w:rsid w:val="007B26E4"/>
    <w:rsid w:val="007B29F6"/>
    <w:rsid w:val="007B32E0"/>
    <w:rsid w:val="007B43D0"/>
    <w:rsid w:val="007B4551"/>
    <w:rsid w:val="007B5456"/>
    <w:rsid w:val="007B55AE"/>
    <w:rsid w:val="007B5B4F"/>
    <w:rsid w:val="007B5C85"/>
    <w:rsid w:val="007B66C7"/>
    <w:rsid w:val="007B6D99"/>
    <w:rsid w:val="007B708E"/>
    <w:rsid w:val="007B7224"/>
    <w:rsid w:val="007B7225"/>
    <w:rsid w:val="007B77EC"/>
    <w:rsid w:val="007B7BFB"/>
    <w:rsid w:val="007B7E10"/>
    <w:rsid w:val="007B7FF9"/>
    <w:rsid w:val="007C010D"/>
    <w:rsid w:val="007C062A"/>
    <w:rsid w:val="007C06D0"/>
    <w:rsid w:val="007C1A06"/>
    <w:rsid w:val="007C1E65"/>
    <w:rsid w:val="007C1F09"/>
    <w:rsid w:val="007C2000"/>
    <w:rsid w:val="007C20DD"/>
    <w:rsid w:val="007C26F6"/>
    <w:rsid w:val="007C3F7D"/>
    <w:rsid w:val="007C4EDE"/>
    <w:rsid w:val="007C5507"/>
    <w:rsid w:val="007C559E"/>
    <w:rsid w:val="007C67E7"/>
    <w:rsid w:val="007C6915"/>
    <w:rsid w:val="007C6DF4"/>
    <w:rsid w:val="007C7567"/>
    <w:rsid w:val="007C7836"/>
    <w:rsid w:val="007D0280"/>
    <w:rsid w:val="007D03BE"/>
    <w:rsid w:val="007D0D1B"/>
    <w:rsid w:val="007D0F8A"/>
    <w:rsid w:val="007D113D"/>
    <w:rsid w:val="007D1290"/>
    <w:rsid w:val="007D167F"/>
    <w:rsid w:val="007D2326"/>
    <w:rsid w:val="007D25DD"/>
    <w:rsid w:val="007D26CF"/>
    <w:rsid w:val="007D33E7"/>
    <w:rsid w:val="007D3417"/>
    <w:rsid w:val="007D376C"/>
    <w:rsid w:val="007D3AAE"/>
    <w:rsid w:val="007D3DD2"/>
    <w:rsid w:val="007D4015"/>
    <w:rsid w:val="007D43EE"/>
    <w:rsid w:val="007D44A7"/>
    <w:rsid w:val="007D45C5"/>
    <w:rsid w:val="007D4897"/>
    <w:rsid w:val="007D506F"/>
    <w:rsid w:val="007D552B"/>
    <w:rsid w:val="007D5850"/>
    <w:rsid w:val="007D5CC0"/>
    <w:rsid w:val="007D6749"/>
    <w:rsid w:val="007D6FD6"/>
    <w:rsid w:val="007D77F5"/>
    <w:rsid w:val="007D7A61"/>
    <w:rsid w:val="007DD47F"/>
    <w:rsid w:val="007E030E"/>
    <w:rsid w:val="007E0762"/>
    <w:rsid w:val="007E0B19"/>
    <w:rsid w:val="007E14D1"/>
    <w:rsid w:val="007E1859"/>
    <w:rsid w:val="007E1B8B"/>
    <w:rsid w:val="007E2035"/>
    <w:rsid w:val="007E2956"/>
    <w:rsid w:val="007E2B22"/>
    <w:rsid w:val="007E33F2"/>
    <w:rsid w:val="007E3755"/>
    <w:rsid w:val="007E3C6E"/>
    <w:rsid w:val="007E46D1"/>
    <w:rsid w:val="007E4794"/>
    <w:rsid w:val="007E4FC7"/>
    <w:rsid w:val="007E50F7"/>
    <w:rsid w:val="007E5E27"/>
    <w:rsid w:val="007E5F22"/>
    <w:rsid w:val="007E605A"/>
    <w:rsid w:val="007E63DA"/>
    <w:rsid w:val="007E6882"/>
    <w:rsid w:val="007E6F50"/>
    <w:rsid w:val="007E74DF"/>
    <w:rsid w:val="007E7599"/>
    <w:rsid w:val="007F0235"/>
    <w:rsid w:val="007F08E0"/>
    <w:rsid w:val="007F0947"/>
    <w:rsid w:val="007F0B00"/>
    <w:rsid w:val="007F104A"/>
    <w:rsid w:val="007F1A22"/>
    <w:rsid w:val="007F1EF7"/>
    <w:rsid w:val="007F21F4"/>
    <w:rsid w:val="007F237E"/>
    <w:rsid w:val="007F2DF4"/>
    <w:rsid w:val="007F37F6"/>
    <w:rsid w:val="007F3BFC"/>
    <w:rsid w:val="007F405C"/>
    <w:rsid w:val="007F423E"/>
    <w:rsid w:val="007F42C1"/>
    <w:rsid w:val="007F47E3"/>
    <w:rsid w:val="007F483D"/>
    <w:rsid w:val="007F4F52"/>
    <w:rsid w:val="007F4F79"/>
    <w:rsid w:val="007F5623"/>
    <w:rsid w:val="007F59E6"/>
    <w:rsid w:val="007F5E0A"/>
    <w:rsid w:val="007F6272"/>
    <w:rsid w:val="007F6D94"/>
    <w:rsid w:val="007F7AE8"/>
    <w:rsid w:val="008000CC"/>
    <w:rsid w:val="00800331"/>
    <w:rsid w:val="00800398"/>
    <w:rsid w:val="00800613"/>
    <w:rsid w:val="00801373"/>
    <w:rsid w:val="00801504"/>
    <w:rsid w:val="00801D9E"/>
    <w:rsid w:val="00802833"/>
    <w:rsid w:val="00802C9C"/>
    <w:rsid w:val="00802EBB"/>
    <w:rsid w:val="00802F39"/>
    <w:rsid w:val="0080385B"/>
    <w:rsid w:val="0080461E"/>
    <w:rsid w:val="008047B8"/>
    <w:rsid w:val="00804973"/>
    <w:rsid w:val="00804EA6"/>
    <w:rsid w:val="008050E7"/>
    <w:rsid w:val="0080532B"/>
    <w:rsid w:val="0080546B"/>
    <w:rsid w:val="00805710"/>
    <w:rsid w:val="008067D4"/>
    <w:rsid w:val="0080765F"/>
    <w:rsid w:val="0080B1EF"/>
    <w:rsid w:val="008103AC"/>
    <w:rsid w:val="00810E18"/>
    <w:rsid w:val="00810E2C"/>
    <w:rsid w:val="00810F60"/>
    <w:rsid w:val="0081101C"/>
    <w:rsid w:val="008120C7"/>
    <w:rsid w:val="008126AC"/>
    <w:rsid w:val="00812A1C"/>
    <w:rsid w:val="008131AA"/>
    <w:rsid w:val="00813225"/>
    <w:rsid w:val="00813300"/>
    <w:rsid w:val="008134F3"/>
    <w:rsid w:val="00813C16"/>
    <w:rsid w:val="00814505"/>
    <w:rsid w:val="0081472D"/>
    <w:rsid w:val="0081479C"/>
    <w:rsid w:val="008154E1"/>
    <w:rsid w:val="00815BC1"/>
    <w:rsid w:val="008167D8"/>
    <w:rsid w:val="00816A14"/>
    <w:rsid w:val="00816BCD"/>
    <w:rsid w:val="00817259"/>
    <w:rsid w:val="008175C7"/>
    <w:rsid w:val="008175E0"/>
    <w:rsid w:val="0081765D"/>
    <w:rsid w:val="008176D9"/>
    <w:rsid w:val="008178DD"/>
    <w:rsid w:val="00817A0D"/>
    <w:rsid w:val="00817CD4"/>
    <w:rsid w:val="00817DAA"/>
    <w:rsid w:val="00820433"/>
    <w:rsid w:val="00821013"/>
    <w:rsid w:val="00821808"/>
    <w:rsid w:val="0082209F"/>
    <w:rsid w:val="00822B4B"/>
    <w:rsid w:val="00822C50"/>
    <w:rsid w:val="0082313B"/>
    <w:rsid w:val="00823BAB"/>
    <w:rsid w:val="00823D02"/>
    <w:rsid w:val="00823DD3"/>
    <w:rsid w:val="00824417"/>
    <w:rsid w:val="008248FB"/>
    <w:rsid w:val="00824914"/>
    <w:rsid w:val="008258AA"/>
    <w:rsid w:val="00825E2C"/>
    <w:rsid w:val="0082665C"/>
    <w:rsid w:val="00827C0A"/>
    <w:rsid w:val="00830181"/>
    <w:rsid w:val="00830632"/>
    <w:rsid w:val="00830691"/>
    <w:rsid w:val="008317F5"/>
    <w:rsid w:val="008324C6"/>
    <w:rsid w:val="0083314A"/>
    <w:rsid w:val="00833218"/>
    <w:rsid w:val="00833EDF"/>
    <w:rsid w:val="0083446E"/>
    <w:rsid w:val="00834CC8"/>
    <w:rsid w:val="0083572F"/>
    <w:rsid w:val="00835FEC"/>
    <w:rsid w:val="00836555"/>
    <w:rsid w:val="008365B0"/>
    <w:rsid w:val="00837572"/>
    <w:rsid w:val="00837761"/>
    <w:rsid w:val="00837E12"/>
    <w:rsid w:val="00840044"/>
    <w:rsid w:val="00840AA5"/>
    <w:rsid w:val="00840E2F"/>
    <w:rsid w:val="008414B8"/>
    <w:rsid w:val="008424C6"/>
    <w:rsid w:val="00842A1B"/>
    <w:rsid w:val="00842C0C"/>
    <w:rsid w:val="00842D0B"/>
    <w:rsid w:val="00842F3C"/>
    <w:rsid w:val="0084320A"/>
    <w:rsid w:val="00843A72"/>
    <w:rsid w:val="00843AF5"/>
    <w:rsid w:val="00845FBF"/>
    <w:rsid w:val="00846209"/>
    <w:rsid w:val="0084649D"/>
    <w:rsid w:val="00847041"/>
    <w:rsid w:val="0084739C"/>
    <w:rsid w:val="00847778"/>
    <w:rsid w:val="008479D9"/>
    <w:rsid w:val="00847E81"/>
    <w:rsid w:val="008496CA"/>
    <w:rsid w:val="00850037"/>
    <w:rsid w:val="0085010E"/>
    <w:rsid w:val="00852E22"/>
    <w:rsid w:val="0085300F"/>
    <w:rsid w:val="00853051"/>
    <w:rsid w:val="00853A40"/>
    <w:rsid w:val="008551B1"/>
    <w:rsid w:val="00856620"/>
    <w:rsid w:val="00856EF1"/>
    <w:rsid w:val="00856FCC"/>
    <w:rsid w:val="00857344"/>
    <w:rsid w:val="00857596"/>
    <w:rsid w:val="0086046C"/>
    <w:rsid w:val="00860493"/>
    <w:rsid w:val="00860B04"/>
    <w:rsid w:val="00861446"/>
    <w:rsid w:val="00861A4A"/>
    <w:rsid w:val="00861D24"/>
    <w:rsid w:val="008625C9"/>
    <w:rsid w:val="008630B5"/>
    <w:rsid w:val="00863F37"/>
    <w:rsid w:val="00863FCF"/>
    <w:rsid w:val="00864522"/>
    <w:rsid w:val="00864E8E"/>
    <w:rsid w:val="008662D2"/>
    <w:rsid w:val="00866302"/>
    <w:rsid w:val="00867116"/>
    <w:rsid w:val="0086728E"/>
    <w:rsid w:val="00870C99"/>
    <w:rsid w:val="008718A4"/>
    <w:rsid w:val="008721D3"/>
    <w:rsid w:val="00872E97"/>
    <w:rsid w:val="00873228"/>
    <w:rsid w:val="00873263"/>
    <w:rsid w:val="008732FB"/>
    <w:rsid w:val="0087350D"/>
    <w:rsid w:val="0087381D"/>
    <w:rsid w:val="00873873"/>
    <w:rsid w:val="00873921"/>
    <w:rsid w:val="00873C9F"/>
    <w:rsid w:val="00874783"/>
    <w:rsid w:val="00875335"/>
    <w:rsid w:val="008754B3"/>
    <w:rsid w:val="00875CD9"/>
    <w:rsid w:val="00875D0A"/>
    <w:rsid w:val="00875E19"/>
    <w:rsid w:val="00876587"/>
    <w:rsid w:val="00876760"/>
    <w:rsid w:val="00877C38"/>
    <w:rsid w:val="00877C6D"/>
    <w:rsid w:val="00880B21"/>
    <w:rsid w:val="00881C9E"/>
    <w:rsid w:val="00882115"/>
    <w:rsid w:val="00882A59"/>
    <w:rsid w:val="0088439D"/>
    <w:rsid w:val="00884921"/>
    <w:rsid w:val="00884E26"/>
    <w:rsid w:val="008859B4"/>
    <w:rsid w:val="00885DE1"/>
    <w:rsid w:val="00886535"/>
    <w:rsid w:val="00886D75"/>
    <w:rsid w:val="008878F4"/>
    <w:rsid w:val="008879CE"/>
    <w:rsid w:val="00887C03"/>
    <w:rsid w:val="00890477"/>
    <w:rsid w:val="00891A3E"/>
    <w:rsid w:val="00892AC3"/>
    <w:rsid w:val="00893244"/>
    <w:rsid w:val="00893511"/>
    <w:rsid w:val="0089392F"/>
    <w:rsid w:val="00893E14"/>
    <w:rsid w:val="00894938"/>
    <w:rsid w:val="008949DA"/>
    <w:rsid w:val="008952F0"/>
    <w:rsid w:val="0089624B"/>
    <w:rsid w:val="008973D0"/>
    <w:rsid w:val="008A0488"/>
    <w:rsid w:val="008A0704"/>
    <w:rsid w:val="008A0F9C"/>
    <w:rsid w:val="008A11AD"/>
    <w:rsid w:val="008A18C4"/>
    <w:rsid w:val="008A1918"/>
    <w:rsid w:val="008A1BFD"/>
    <w:rsid w:val="008A1C1A"/>
    <w:rsid w:val="008A202F"/>
    <w:rsid w:val="008A2205"/>
    <w:rsid w:val="008A27B9"/>
    <w:rsid w:val="008A2B2D"/>
    <w:rsid w:val="008A2BB1"/>
    <w:rsid w:val="008A2C02"/>
    <w:rsid w:val="008A2F0A"/>
    <w:rsid w:val="008A309E"/>
    <w:rsid w:val="008A464D"/>
    <w:rsid w:val="008A4B21"/>
    <w:rsid w:val="008A4B25"/>
    <w:rsid w:val="008A6C19"/>
    <w:rsid w:val="008A713C"/>
    <w:rsid w:val="008A760A"/>
    <w:rsid w:val="008A7A98"/>
    <w:rsid w:val="008B02DE"/>
    <w:rsid w:val="008B126B"/>
    <w:rsid w:val="008B13A6"/>
    <w:rsid w:val="008B1F63"/>
    <w:rsid w:val="008B1F9C"/>
    <w:rsid w:val="008B227F"/>
    <w:rsid w:val="008B2476"/>
    <w:rsid w:val="008B29E9"/>
    <w:rsid w:val="008B3688"/>
    <w:rsid w:val="008B394B"/>
    <w:rsid w:val="008B3D5E"/>
    <w:rsid w:val="008B3F1B"/>
    <w:rsid w:val="008B49DF"/>
    <w:rsid w:val="008B4B46"/>
    <w:rsid w:val="008B4E7D"/>
    <w:rsid w:val="008B59D7"/>
    <w:rsid w:val="008B5A3C"/>
    <w:rsid w:val="008B5E3C"/>
    <w:rsid w:val="008B64B4"/>
    <w:rsid w:val="008B6782"/>
    <w:rsid w:val="008B6ACF"/>
    <w:rsid w:val="008B6BE6"/>
    <w:rsid w:val="008B6DAA"/>
    <w:rsid w:val="008B7217"/>
    <w:rsid w:val="008BBC8F"/>
    <w:rsid w:val="008C0456"/>
    <w:rsid w:val="008C0E7E"/>
    <w:rsid w:val="008C102C"/>
    <w:rsid w:val="008C15A6"/>
    <w:rsid w:val="008C1D4D"/>
    <w:rsid w:val="008C2519"/>
    <w:rsid w:val="008C2596"/>
    <w:rsid w:val="008C2A1A"/>
    <w:rsid w:val="008C338F"/>
    <w:rsid w:val="008C3853"/>
    <w:rsid w:val="008C38FF"/>
    <w:rsid w:val="008C3C3A"/>
    <w:rsid w:val="008C3D18"/>
    <w:rsid w:val="008C4296"/>
    <w:rsid w:val="008C4431"/>
    <w:rsid w:val="008C4EB6"/>
    <w:rsid w:val="008C5AFA"/>
    <w:rsid w:val="008C5C12"/>
    <w:rsid w:val="008C5EAE"/>
    <w:rsid w:val="008C6ED4"/>
    <w:rsid w:val="008C70A5"/>
    <w:rsid w:val="008C74C7"/>
    <w:rsid w:val="008C7503"/>
    <w:rsid w:val="008D0134"/>
    <w:rsid w:val="008D06DE"/>
    <w:rsid w:val="008D08A6"/>
    <w:rsid w:val="008D0972"/>
    <w:rsid w:val="008D0D8B"/>
    <w:rsid w:val="008D1455"/>
    <w:rsid w:val="008D17A8"/>
    <w:rsid w:val="008D1F8B"/>
    <w:rsid w:val="008D2B4B"/>
    <w:rsid w:val="008D2B68"/>
    <w:rsid w:val="008D354F"/>
    <w:rsid w:val="008D4241"/>
    <w:rsid w:val="008D4E12"/>
    <w:rsid w:val="008D54FD"/>
    <w:rsid w:val="008D58E8"/>
    <w:rsid w:val="008D5EF3"/>
    <w:rsid w:val="008D5F4A"/>
    <w:rsid w:val="008D6502"/>
    <w:rsid w:val="008D6657"/>
    <w:rsid w:val="008D6669"/>
    <w:rsid w:val="008D6E27"/>
    <w:rsid w:val="008D7D8B"/>
    <w:rsid w:val="008E072D"/>
    <w:rsid w:val="008E0A62"/>
    <w:rsid w:val="008E0AC9"/>
    <w:rsid w:val="008E1C5F"/>
    <w:rsid w:val="008E23AA"/>
    <w:rsid w:val="008E28CB"/>
    <w:rsid w:val="008E2CA7"/>
    <w:rsid w:val="008E49C1"/>
    <w:rsid w:val="008E511A"/>
    <w:rsid w:val="008E60FA"/>
    <w:rsid w:val="008E62DE"/>
    <w:rsid w:val="008E75C3"/>
    <w:rsid w:val="008E78D5"/>
    <w:rsid w:val="008F1803"/>
    <w:rsid w:val="008F1D66"/>
    <w:rsid w:val="008F206D"/>
    <w:rsid w:val="008F21E4"/>
    <w:rsid w:val="008F25BC"/>
    <w:rsid w:val="008F2BE7"/>
    <w:rsid w:val="008F34E9"/>
    <w:rsid w:val="008F3DDF"/>
    <w:rsid w:val="008F4577"/>
    <w:rsid w:val="008F4A73"/>
    <w:rsid w:val="008F4C83"/>
    <w:rsid w:val="008F522A"/>
    <w:rsid w:val="008F5278"/>
    <w:rsid w:val="008F5356"/>
    <w:rsid w:val="008F60B5"/>
    <w:rsid w:val="008F6746"/>
    <w:rsid w:val="008F6774"/>
    <w:rsid w:val="008F73EA"/>
    <w:rsid w:val="008F797C"/>
    <w:rsid w:val="008F7BD8"/>
    <w:rsid w:val="009002A1"/>
    <w:rsid w:val="00900896"/>
    <w:rsid w:val="0090154C"/>
    <w:rsid w:val="00901F88"/>
    <w:rsid w:val="009021CF"/>
    <w:rsid w:val="0090258A"/>
    <w:rsid w:val="009025C0"/>
    <w:rsid w:val="00902CE5"/>
    <w:rsid w:val="00902EF8"/>
    <w:rsid w:val="00902F4D"/>
    <w:rsid w:val="00903401"/>
    <w:rsid w:val="00903503"/>
    <w:rsid w:val="00903AF4"/>
    <w:rsid w:val="00903E0E"/>
    <w:rsid w:val="009040E1"/>
    <w:rsid w:val="009042E0"/>
    <w:rsid w:val="009050F8"/>
    <w:rsid w:val="00905600"/>
    <w:rsid w:val="0090601E"/>
    <w:rsid w:val="0090664D"/>
    <w:rsid w:val="00906B0F"/>
    <w:rsid w:val="009074A3"/>
    <w:rsid w:val="009075EC"/>
    <w:rsid w:val="00907D98"/>
    <w:rsid w:val="00907E67"/>
    <w:rsid w:val="00910061"/>
    <w:rsid w:val="009105D9"/>
    <w:rsid w:val="00910C05"/>
    <w:rsid w:val="00911323"/>
    <w:rsid w:val="0091218E"/>
    <w:rsid w:val="0091299E"/>
    <w:rsid w:val="00912A81"/>
    <w:rsid w:val="00912DDD"/>
    <w:rsid w:val="00912F64"/>
    <w:rsid w:val="00913029"/>
    <w:rsid w:val="009131FB"/>
    <w:rsid w:val="00913615"/>
    <w:rsid w:val="00913B3C"/>
    <w:rsid w:val="009144D2"/>
    <w:rsid w:val="009146B6"/>
    <w:rsid w:val="00914767"/>
    <w:rsid w:val="009151EA"/>
    <w:rsid w:val="009162D6"/>
    <w:rsid w:val="0091732A"/>
    <w:rsid w:val="00917550"/>
    <w:rsid w:val="00917572"/>
    <w:rsid w:val="00917B72"/>
    <w:rsid w:val="00920467"/>
    <w:rsid w:val="00920B2D"/>
    <w:rsid w:val="00920D62"/>
    <w:rsid w:val="00920F8E"/>
    <w:rsid w:val="009212B6"/>
    <w:rsid w:val="00921AC0"/>
    <w:rsid w:val="00922905"/>
    <w:rsid w:val="0092327F"/>
    <w:rsid w:val="00923587"/>
    <w:rsid w:val="0092393B"/>
    <w:rsid w:val="00923AC4"/>
    <w:rsid w:val="00923CAC"/>
    <w:rsid w:val="0092420B"/>
    <w:rsid w:val="00926ACF"/>
    <w:rsid w:val="0092708B"/>
    <w:rsid w:val="00927323"/>
    <w:rsid w:val="009278FE"/>
    <w:rsid w:val="00927B00"/>
    <w:rsid w:val="00927E22"/>
    <w:rsid w:val="00930A09"/>
    <w:rsid w:val="00930D5E"/>
    <w:rsid w:val="00930F44"/>
    <w:rsid w:val="009317F6"/>
    <w:rsid w:val="00931F6F"/>
    <w:rsid w:val="009324EA"/>
    <w:rsid w:val="009339E0"/>
    <w:rsid w:val="00933CED"/>
    <w:rsid w:val="0093426C"/>
    <w:rsid w:val="009342AB"/>
    <w:rsid w:val="00935055"/>
    <w:rsid w:val="0093547E"/>
    <w:rsid w:val="009356D2"/>
    <w:rsid w:val="009357AF"/>
    <w:rsid w:val="00935F04"/>
    <w:rsid w:val="00935FDD"/>
    <w:rsid w:val="0093613D"/>
    <w:rsid w:val="00936F17"/>
    <w:rsid w:val="009411F3"/>
    <w:rsid w:val="00941234"/>
    <w:rsid w:val="009424A5"/>
    <w:rsid w:val="00942B4E"/>
    <w:rsid w:val="00943928"/>
    <w:rsid w:val="00943A2A"/>
    <w:rsid w:val="00943C05"/>
    <w:rsid w:val="00944F95"/>
    <w:rsid w:val="0094531D"/>
    <w:rsid w:val="009455BB"/>
    <w:rsid w:val="00946679"/>
    <w:rsid w:val="009466F4"/>
    <w:rsid w:val="00947006"/>
    <w:rsid w:val="00947778"/>
    <w:rsid w:val="00947873"/>
    <w:rsid w:val="0095064B"/>
    <w:rsid w:val="0095067B"/>
    <w:rsid w:val="0095068A"/>
    <w:rsid w:val="00950F28"/>
    <w:rsid w:val="00951086"/>
    <w:rsid w:val="00951ED1"/>
    <w:rsid w:val="00952232"/>
    <w:rsid w:val="00952465"/>
    <w:rsid w:val="00952677"/>
    <w:rsid w:val="00952842"/>
    <w:rsid w:val="00952DF9"/>
    <w:rsid w:val="00952E8D"/>
    <w:rsid w:val="00953B71"/>
    <w:rsid w:val="00953BAC"/>
    <w:rsid w:val="00953E69"/>
    <w:rsid w:val="00954C0A"/>
    <w:rsid w:val="00954D59"/>
    <w:rsid w:val="00955057"/>
    <w:rsid w:val="0095549A"/>
    <w:rsid w:val="009565E3"/>
    <w:rsid w:val="00956925"/>
    <w:rsid w:val="00957119"/>
    <w:rsid w:val="009578BF"/>
    <w:rsid w:val="00960881"/>
    <w:rsid w:val="009608B4"/>
    <w:rsid w:val="00960C2C"/>
    <w:rsid w:val="00961084"/>
    <w:rsid w:val="0096141A"/>
    <w:rsid w:val="00961BD9"/>
    <w:rsid w:val="00961D45"/>
    <w:rsid w:val="00962420"/>
    <w:rsid w:val="0096256E"/>
    <w:rsid w:val="00962746"/>
    <w:rsid w:val="0096274D"/>
    <w:rsid w:val="0096330E"/>
    <w:rsid w:val="00963AFF"/>
    <w:rsid w:val="00963FE4"/>
    <w:rsid w:val="00964475"/>
    <w:rsid w:val="00964687"/>
    <w:rsid w:val="009650C1"/>
    <w:rsid w:val="009651A2"/>
    <w:rsid w:val="00966A58"/>
    <w:rsid w:val="009675E1"/>
    <w:rsid w:val="009677DA"/>
    <w:rsid w:val="00967F2A"/>
    <w:rsid w:val="00970BC1"/>
    <w:rsid w:val="00971612"/>
    <w:rsid w:val="009718AE"/>
    <w:rsid w:val="00971EC3"/>
    <w:rsid w:val="0097203A"/>
    <w:rsid w:val="00972157"/>
    <w:rsid w:val="00973A29"/>
    <w:rsid w:val="00974FB5"/>
    <w:rsid w:val="009753E3"/>
    <w:rsid w:val="00975A87"/>
    <w:rsid w:val="00975DFC"/>
    <w:rsid w:val="00975FD1"/>
    <w:rsid w:val="009765DA"/>
    <w:rsid w:val="00976B25"/>
    <w:rsid w:val="00977201"/>
    <w:rsid w:val="0097743A"/>
    <w:rsid w:val="00977FD7"/>
    <w:rsid w:val="009804B3"/>
    <w:rsid w:val="009814CF"/>
    <w:rsid w:val="0098194D"/>
    <w:rsid w:val="00981C80"/>
    <w:rsid w:val="00981D3E"/>
    <w:rsid w:val="009820CF"/>
    <w:rsid w:val="009821D7"/>
    <w:rsid w:val="00982246"/>
    <w:rsid w:val="00982B8E"/>
    <w:rsid w:val="00983136"/>
    <w:rsid w:val="00983563"/>
    <w:rsid w:val="00984206"/>
    <w:rsid w:val="009842B5"/>
    <w:rsid w:val="00984ABE"/>
    <w:rsid w:val="0098571A"/>
    <w:rsid w:val="00985983"/>
    <w:rsid w:val="009859D3"/>
    <w:rsid w:val="009859E6"/>
    <w:rsid w:val="00985C64"/>
    <w:rsid w:val="00985C75"/>
    <w:rsid w:val="0098649A"/>
    <w:rsid w:val="00986CD7"/>
    <w:rsid w:val="00986EE0"/>
    <w:rsid w:val="00987403"/>
    <w:rsid w:val="00987ACC"/>
    <w:rsid w:val="00987C6D"/>
    <w:rsid w:val="00990AAD"/>
    <w:rsid w:val="00990FCC"/>
    <w:rsid w:val="0099100A"/>
    <w:rsid w:val="009914B7"/>
    <w:rsid w:val="00991628"/>
    <w:rsid w:val="00991C04"/>
    <w:rsid w:val="00991E24"/>
    <w:rsid w:val="00992B94"/>
    <w:rsid w:val="009934B7"/>
    <w:rsid w:val="009937BE"/>
    <w:rsid w:val="00993C20"/>
    <w:rsid w:val="009942C1"/>
    <w:rsid w:val="00995160"/>
    <w:rsid w:val="009953E0"/>
    <w:rsid w:val="00995516"/>
    <w:rsid w:val="0099556B"/>
    <w:rsid w:val="00995625"/>
    <w:rsid w:val="009957EA"/>
    <w:rsid w:val="00995960"/>
    <w:rsid w:val="00995FCA"/>
    <w:rsid w:val="009962D7"/>
    <w:rsid w:val="00996578"/>
    <w:rsid w:val="009968A1"/>
    <w:rsid w:val="00996EA8"/>
    <w:rsid w:val="00997738"/>
    <w:rsid w:val="00997AB4"/>
    <w:rsid w:val="00997B33"/>
    <w:rsid w:val="009A016F"/>
    <w:rsid w:val="009A1AF6"/>
    <w:rsid w:val="009A1BCF"/>
    <w:rsid w:val="009A1FD3"/>
    <w:rsid w:val="009A25E9"/>
    <w:rsid w:val="009A44C3"/>
    <w:rsid w:val="009A484B"/>
    <w:rsid w:val="009A49E1"/>
    <w:rsid w:val="009A5718"/>
    <w:rsid w:val="009A58F3"/>
    <w:rsid w:val="009A5ACD"/>
    <w:rsid w:val="009A5E24"/>
    <w:rsid w:val="009A5E48"/>
    <w:rsid w:val="009A6203"/>
    <w:rsid w:val="009A6E2A"/>
    <w:rsid w:val="009A7CF8"/>
    <w:rsid w:val="009B0B1D"/>
    <w:rsid w:val="009B293F"/>
    <w:rsid w:val="009B3325"/>
    <w:rsid w:val="009B3491"/>
    <w:rsid w:val="009B3715"/>
    <w:rsid w:val="009B3AB5"/>
    <w:rsid w:val="009B43C6"/>
    <w:rsid w:val="009B45F9"/>
    <w:rsid w:val="009B47DA"/>
    <w:rsid w:val="009B56CA"/>
    <w:rsid w:val="009B5770"/>
    <w:rsid w:val="009B599A"/>
    <w:rsid w:val="009B5B95"/>
    <w:rsid w:val="009B642C"/>
    <w:rsid w:val="009B6A4B"/>
    <w:rsid w:val="009B745D"/>
    <w:rsid w:val="009C0263"/>
    <w:rsid w:val="009C06CF"/>
    <w:rsid w:val="009C1204"/>
    <w:rsid w:val="009C1AAA"/>
    <w:rsid w:val="009C1C3A"/>
    <w:rsid w:val="009C2795"/>
    <w:rsid w:val="009C2A05"/>
    <w:rsid w:val="009C2DBC"/>
    <w:rsid w:val="009C2F54"/>
    <w:rsid w:val="009C30A3"/>
    <w:rsid w:val="009C338B"/>
    <w:rsid w:val="009C380C"/>
    <w:rsid w:val="009C4309"/>
    <w:rsid w:val="009C4340"/>
    <w:rsid w:val="009C47E7"/>
    <w:rsid w:val="009C4A8A"/>
    <w:rsid w:val="009C4AE9"/>
    <w:rsid w:val="009C582F"/>
    <w:rsid w:val="009C61E4"/>
    <w:rsid w:val="009C67D5"/>
    <w:rsid w:val="009C6B7E"/>
    <w:rsid w:val="009C6EDC"/>
    <w:rsid w:val="009C724B"/>
    <w:rsid w:val="009C775F"/>
    <w:rsid w:val="009D0283"/>
    <w:rsid w:val="009D0513"/>
    <w:rsid w:val="009D13AB"/>
    <w:rsid w:val="009D16A4"/>
    <w:rsid w:val="009D22A5"/>
    <w:rsid w:val="009D27C9"/>
    <w:rsid w:val="009D3AE2"/>
    <w:rsid w:val="009D4BDA"/>
    <w:rsid w:val="009D4CFE"/>
    <w:rsid w:val="009D5922"/>
    <w:rsid w:val="009D5A0A"/>
    <w:rsid w:val="009D5CCC"/>
    <w:rsid w:val="009D5D7E"/>
    <w:rsid w:val="009D5F14"/>
    <w:rsid w:val="009E0185"/>
    <w:rsid w:val="009E0BF4"/>
    <w:rsid w:val="009E1362"/>
    <w:rsid w:val="009E137E"/>
    <w:rsid w:val="009E1826"/>
    <w:rsid w:val="009E1B77"/>
    <w:rsid w:val="009E1C38"/>
    <w:rsid w:val="009E1D35"/>
    <w:rsid w:val="009E2147"/>
    <w:rsid w:val="009E21C6"/>
    <w:rsid w:val="009E25B9"/>
    <w:rsid w:val="009E2EFC"/>
    <w:rsid w:val="009E3863"/>
    <w:rsid w:val="009E3A11"/>
    <w:rsid w:val="009E4D77"/>
    <w:rsid w:val="009E5500"/>
    <w:rsid w:val="009E58C9"/>
    <w:rsid w:val="009E7756"/>
    <w:rsid w:val="009F04F2"/>
    <w:rsid w:val="009F066D"/>
    <w:rsid w:val="009F0903"/>
    <w:rsid w:val="009F0DBA"/>
    <w:rsid w:val="009F1803"/>
    <w:rsid w:val="009F19E5"/>
    <w:rsid w:val="009F1D41"/>
    <w:rsid w:val="009F1F44"/>
    <w:rsid w:val="009F2B9F"/>
    <w:rsid w:val="009F2D18"/>
    <w:rsid w:val="009F30C5"/>
    <w:rsid w:val="009F3C6E"/>
    <w:rsid w:val="009F3DE2"/>
    <w:rsid w:val="009F3E54"/>
    <w:rsid w:val="009F48D7"/>
    <w:rsid w:val="009F4A4B"/>
    <w:rsid w:val="009F4B73"/>
    <w:rsid w:val="009F50BA"/>
    <w:rsid w:val="009F57D1"/>
    <w:rsid w:val="009F5AD3"/>
    <w:rsid w:val="009F5AD4"/>
    <w:rsid w:val="009F5D38"/>
    <w:rsid w:val="009F66C8"/>
    <w:rsid w:val="009F740D"/>
    <w:rsid w:val="009F7492"/>
    <w:rsid w:val="009F7779"/>
    <w:rsid w:val="009F7AC1"/>
    <w:rsid w:val="00A006FF"/>
    <w:rsid w:val="00A00703"/>
    <w:rsid w:val="00A00C1D"/>
    <w:rsid w:val="00A01116"/>
    <w:rsid w:val="00A013D9"/>
    <w:rsid w:val="00A01A49"/>
    <w:rsid w:val="00A01DC7"/>
    <w:rsid w:val="00A0225E"/>
    <w:rsid w:val="00A02973"/>
    <w:rsid w:val="00A02B02"/>
    <w:rsid w:val="00A02F8A"/>
    <w:rsid w:val="00A03FB4"/>
    <w:rsid w:val="00A04586"/>
    <w:rsid w:val="00A048E7"/>
    <w:rsid w:val="00A04AC6"/>
    <w:rsid w:val="00A04B01"/>
    <w:rsid w:val="00A04F1F"/>
    <w:rsid w:val="00A05342"/>
    <w:rsid w:val="00A05355"/>
    <w:rsid w:val="00A054D3"/>
    <w:rsid w:val="00A05FF0"/>
    <w:rsid w:val="00A0628D"/>
    <w:rsid w:val="00A064DA"/>
    <w:rsid w:val="00A06C89"/>
    <w:rsid w:val="00A06F97"/>
    <w:rsid w:val="00A077CD"/>
    <w:rsid w:val="00A0B629"/>
    <w:rsid w:val="00A10AF4"/>
    <w:rsid w:val="00A10DCD"/>
    <w:rsid w:val="00A11036"/>
    <w:rsid w:val="00A121A9"/>
    <w:rsid w:val="00A122DD"/>
    <w:rsid w:val="00A12490"/>
    <w:rsid w:val="00A12855"/>
    <w:rsid w:val="00A129B1"/>
    <w:rsid w:val="00A136D2"/>
    <w:rsid w:val="00A13912"/>
    <w:rsid w:val="00A13B4E"/>
    <w:rsid w:val="00A13D91"/>
    <w:rsid w:val="00A14400"/>
    <w:rsid w:val="00A15106"/>
    <w:rsid w:val="00A153CB"/>
    <w:rsid w:val="00A15565"/>
    <w:rsid w:val="00A15697"/>
    <w:rsid w:val="00A158F2"/>
    <w:rsid w:val="00A15B30"/>
    <w:rsid w:val="00A169D1"/>
    <w:rsid w:val="00A16ADE"/>
    <w:rsid w:val="00A16D11"/>
    <w:rsid w:val="00A17405"/>
    <w:rsid w:val="00A17444"/>
    <w:rsid w:val="00A17DD5"/>
    <w:rsid w:val="00A200B6"/>
    <w:rsid w:val="00A20B31"/>
    <w:rsid w:val="00A20CB7"/>
    <w:rsid w:val="00A20F76"/>
    <w:rsid w:val="00A20FA8"/>
    <w:rsid w:val="00A214F0"/>
    <w:rsid w:val="00A21941"/>
    <w:rsid w:val="00A21B59"/>
    <w:rsid w:val="00A22587"/>
    <w:rsid w:val="00A22FB5"/>
    <w:rsid w:val="00A234D6"/>
    <w:rsid w:val="00A2350F"/>
    <w:rsid w:val="00A23640"/>
    <w:rsid w:val="00A23CB0"/>
    <w:rsid w:val="00A25351"/>
    <w:rsid w:val="00A2563C"/>
    <w:rsid w:val="00A25796"/>
    <w:rsid w:val="00A25E55"/>
    <w:rsid w:val="00A26ED9"/>
    <w:rsid w:val="00A26F28"/>
    <w:rsid w:val="00A27333"/>
    <w:rsid w:val="00A278FC"/>
    <w:rsid w:val="00A27F01"/>
    <w:rsid w:val="00A27FD2"/>
    <w:rsid w:val="00A301D8"/>
    <w:rsid w:val="00A304AE"/>
    <w:rsid w:val="00A30C01"/>
    <w:rsid w:val="00A3119F"/>
    <w:rsid w:val="00A312FA"/>
    <w:rsid w:val="00A3283A"/>
    <w:rsid w:val="00A32BA2"/>
    <w:rsid w:val="00A32CAA"/>
    <w:rsid w:val="00A32E73"/>
    <w:rsid w:val="00A3312B"/>
    <w:rsid w:val="00A33409"/>
    <w:rsid w:val="00A33D57"/>
    <w:rsid w:val="00A347CD"/>
    <w:rsid w:val="00A3515B"/>
    <w:rsid w:val="00A35222"/>
    <w:rsid w:val="00A35956"/>
    <w:rsid w:val="00A3596C"/>
    <w:rsid w:val="00A35BC3"/>
    <w:rsid w:val="00A36C13"/>
    <w:rsid w:val="00A37AFC"/>
    <w:rsid w:val="00A37E7B"/>
    <w:rsid w:val="00A37E8F"/>
    <w:rsid w:val="00A401D4"/>
    <w:rsid w:val="00A4057A"/>
    <w:rsid w:val="00A4076C"/>
    <w:rsid w:val="00A40B87"/>
    <w:rsid w:val="00A41A62"/>
    <w:rsid w:val="00A41C81"/>
    <w:rsid w:val="00A41D35"/>
    <w:rsid w:val="00A41DB0"/>
    <w:rsid w:val="00A4233E"/>
    <w:rsid w:val="00A4302E"/>
    <w:rsid w:val="00A4343B"/>
    <w:rsid w:val="00A43DA5"/>
    <w:rsid w:val="00A440D7"/>
    <w:rsid w:val="00A44C0E"/>
    <w:rsid w:val="00A44F84"/>
    <w:rsid w:val="00A452A1"/>
    <w:rsid w:val="00A45BEA"/>
    <w:rsid w:val="00A4629E"/>
    <w:rsid w:val="00A471D7"/>
    <w:rsid w:val="00A477A3"/>
    <w:rsid w:val="00A4792E"/>
    <w:rsid w:val="00A47A0A"/>
    <w:rsid w:val="00A50214"/>
    <w:rsid w:val="00A50467"/>
    <w:rsid w:val="00A50A44"/>
    <w:rsid w:val="00A512A2"/>
    <w:rsid w:val="00A51C6C"/>
    <w:rsid w:val="00A51ECC"/>
    <w:rsid w:val="00A53573"/>
    <w:rsid w:val="00A535F1"/>
    <w:rsid w:val="00A53C24"/>
    <w:rsid w:val="00A53E4B"/>
    <w:rsid w:val="00A54253"/>
    <w:rsid w:val="00A542CD"/>
    <w:rsid w:val="00A5471D"/>
    <w:rsid w:val="00A555B5"/>
    <w:rsid w:val="00A559EF"/>
    <w:rsid w:val="00A55BB6"/>
    <w:rsid w:val="00A5633D"/>
    <w:rsid w:val="00A56679"/>
    <w:rsid w:val="00A56C69"/>
    <w:rsid w:val="00A571BB"/>
    <w:rsid w:val="00A57461"/>
    <w:rsid w:val="00A5768A"/>
    <w:rsid w:val="00A5776B"/>
    <w:rsid w:val="00A57E22"/>
    <w:rsid w:val="00A57EDD"/>
    <w:rsid w:val="00A60108"/>
    <w:rsid w:val="00A604BF"/>
    <w:rsid w:val="00A6089B"/>
    <w:rsid w:val="00A60B58"/>
    <w:rsid w:val="00A60E42"/>
    <w:rsid w:val="00A616D0"/>
    <w:rsid w:val="00A61828"/>
    <w:rsid w:val="00A61F9B"/>
    <w:rsid w:val="00A628F6"/>
    <w:rsid w:val="00A62A67"/>
    <w:rsid w:val="00A62C00"/>
    <w:rsid w:val="00A62D4F"/>
    <w:rsid w:val="00A63132"/>
    <w:rsid w:val="00A63357"/>
    <w:rsid w:val="00A63D23"/>
    <w:rsid w:val="00A64037"/>
    <w:rsid w:val="00A6495F"/>
    <w:rsid w:val="00A64F07"/>
    <w:rsid w:val="00A65793"/>
    <w:rsid w:val="00A65AC6"/>
    <w:rsid w:val="00A65AFD"/>
    <w:rsid w:val="00A662CF"/>
    <w:rsid w:val="00A66E5A"/>
    <w:rsid w:val="00A672B1"/>
    <w:rsid w:val="00A677F3"/>
    <w:rsid w:val="00A67CB0"/>
    <w:rsid w:val="00A70228"/>
    <w:rsid w:val="00A704E1"/>
    <w:rsid w:val="00A715A3"/>
    <w:rsid w:val="00A71720"/>
    <w:rsid w:val="00A721B3"/>
    <w:rsid w:val="00A7221A"/>
    <w:rsid w:val="00A726DA"/>
    <w:rsid w:val="00A73097"/>
    <w:rsid w:val="00A731D3"/>
    <w:rsid w:val="00A73DFA"/>
    <w:rsid w:val="00A742C7"/>
    <w:rsid w:val="00A74DB1"/>
    <w:rsid w:val="00A7554B"/>
    <w:rsid w:val="00A75743"/>
    <w:rsid w:val="00A7590C"/>
    <w:rsid w:val="00A75A88"/>
    <w:rsid w:val="00A76418"/>
    <w:rsid w:val="00A766C6"/>
    <w:rsid w:val="00A76C6E"/>
    <w:rsid w:val="00A76C96"/>
    <w:rsid w:val="00A771D4"/>
    <w:rsid w:val="00A7722A"/>
    <w:rsid w:val="00A77360"/>
    <w:rsid w:val="00A77694"/>
    <w:rsid w:val="00A77F90"/>
    <w:rsid w:val="00A804CA"/>
    <w:rsid w:val="00A80B7C"/>
    <w:rsid w:val="00A80DD6"/>
    <w:rsid w:val="00A810BC"/>
    <w:rsid w:val="00A8192D"/>
    <w:rsid w:val="00A81C3C"/>
    <w:rsid w:val="00A82E44"/>
    <w:rsid w:val="00A82E78"/>
    <w:rsid w:val="00A83601"/>
    <w:rsid w:val="00A8397F"/>
    <w:rsid w:val="00A84493"/>
    <w:rsid w:val="00A845E1"/>
    <w:rsid w:val="00A84768"/>
    <w:rsid w:val="00A8531C"/>
    <w:rsid w:val="00A861BA"/>
    <w:rsid w:val="00A863EB"/>
    <w:rsid w:val="00A86BBC"/>
    <w:rsid w:val="00A86FF3"/>
    <w:rsid w:val="00A9095F"/>
    <w:rsid w:val="00A90D23"/>
    <w:rsid w:val="00A914C3"/>
    <w:rsid w:val="00A91AA1"/>
    <w:rsid w:val="00A92C98"/>
    <w:rsid w:val="00A92CFD"/>
    <w:rsid w:val="00A931AF"/>
    <w:rsid w:val="00A9330D"/>
    <w:rsid w:val="00A9353A"/>
    <w:rsid w:val="00A93810"/>
    <w:rsid w:val="00A93D2D"/>
    <w:rsid w:val="00A93E49"/>
    <w:rsid w:val="00A94379"/>
    <w:rsid w:val="00A94625"/>
    <w:rsid w:val="00A94F1E"/>
    <w:rsid w:val="00A952F5"/>
    <w:rsid w:val="00A953BE"/>
    <w:rsid w:val="00A95F86"/>
    <w:rsid w:val="00A96658"/>
    <w:rsid w:val="00A96B00"/>
    <w:rsid w:val="00A97002"/>
    <w:rsid w:val="00A97069"/>
    <w:rsid w:val="00A97542"/>
    <w:rsid w:val="00A9785D"/>
    <w:rsid w:val="00A97CCA"/>
    <w:rsid w:val="00A97D9D"/>
    <w:rsid w:val="00AA01E7"/>
    <w:rsid w:val="00AA03D9"/>
    <w:rsid w:val="00AA0842"/>
    <w:rsid w:val="00AA09C0"/>
    <w:rsid w:val="00AA0CE4"/>
    <w:rsid w:val="00AA19D2"/>
    <w:rsid w:val="00AA2019"/>
    <w:rsid w:val="00AA2186"/>
    <w:rsid w:val="00AA2207"/>
    <w:rsid w:val="00AA4713"/>
    <w:rsid w:val="00AA478F"/>
    <w:rsid w:val="00AA5196"/>
    <w:rsid w:val="00AA70D6"/>
    <w:rsid w:val="00AA7192"/>
    <w:rsid w:val="00AA7562"/>
    <w:rsid w:val="00AB0232"/>
    <w:rsid w:val="00AB0E17"/>
    <w:rsid w:val="00AB0F34"/>
    <w:rsid w:val="00AB1078"/>
    <w:rsid w:val="00AB168C"/>
    <w:rsid w:val="00AB175E"/>
    <w:rsid w:val="00AB18E0"/>
    <w:rsid w:val="00AB3464"/>
    <w:rsid w:val="00AB3572"/>
    <w:rsid w:val="00AB4579"/>
    <w:rsid w:val="00AB4A89"/>
    <w:rsid w:val="00AB4B17"/>
    <w:rsid w:val="00AB4DEA"/>
    <w:rsid w:val="00AB4ED6"/>
    <w:rsid w:val="00AB5493"/>
    <w:rsid w:val="00AB6394"/>
    <w:rsid w:val="00AB6878"/>
    <w:rsid w:val="00AB6B81"/>
    <w:rsid w:val="00AB6F93"/>
    <w:rsid w:val="00AB76FD"/>
    <w:rsid w:val="00ABEBBD"/>
    <w:rsid w:val="00AC02E8"/>
    <w:rsid w:val="00AC03B3"/>
    <w:rsid w:val="00AC070F"/>
    <w:rsid w:val="00AC17F4"/>
    <w:rsid w:val="00AC2078"/>
    <w:rsid w:val="00AC2091"/>
    <w:rsid w:val="00AC260A"/>
    <w:rsid w:val="00AC2875"/>
    <w:rsid w:val="00AC36B5"/>
    <w:rsid w:val="00AC39B5"/>
    <w:rsid w:val="00AC39D0"/>
    <w:rsid w:val="00AC3BE7"/>
    <w:rsid w:val="00AC43F4"/>
    <w:rsid w:val="00AC52BD"/>
    <w:rsid w:val="00AC5398"/>
    <w:rsid w:val="00AC55FF"/>
    <w:rsid w:val="00AC5A8A"/>
    <w:rsid w:val="00AC5C83"/>
    <w:rsid w:val="00AC6297"/>
    <w:rsid w:val="00AC6FE1"/>
    <w:rsid w:val="00AC727F"/>
    <w:rsid w:val="00AC7497"/>
    <w:rsid w:val="00AC788D"/>
    <w:rsid w:val="00AC7C47"/>
    <w:rsid w:val="00AC7DCF"/>
    <w:rsid w:val="00AD05FB"/>
    <w:rsid w:val="00AD075D"/>
    <w:rsid w:val="00AD0860"/>
    <w:rsid w:val="00AD15F6"/>
    <w:rsid w:val="00AD1A35"/>
    <w:rsid w:val="00AD1C03"/>
    <w:rsid w:val="00AD210F"/>
    <w:rsid w:val="00AD22AF"/>
    <w:rsid w:val="00AD365C"/>
    <w:rsid w:val="00AD374D"/>
    <w:rsid w:val="00AD3796"/>
    <w:rsid w:val="00AD3A74"/>
    <w:rsid w:val="00AD3F18"/>
    <w:rsid w:val="00AD403E"/>
    <w:rsid w:val="00AD41C7"/>
    <w:rsid w:val="00AD4ADD"/>
    <w:rsid w:val="00AD4BD1"/>
    <w:rsid w:val="00AD4D8B"/>
    <w:rsid w:val="00AD5044"/>
    <w:rsid w:val="00AD514A"/>
    <w:rsid w:val="00AD5DF9"/>
    <w:rsid w:val="00AD647D"/>
    <w:rsid w:val="00AD672B"/>
    <w:rsid w:val="00AD687E"/>
    <w:rsid w:val="00AD6880"/>
    <w:rsid w:val="00AD6ECD"/>
    <w:rsid w:val="00AD7646"/>
    <w:rsid w:val="00AD7A44"/>
    <w:rsid w:val="00AE02FE"/>
    <w:rsid w:val="00AE07D5"/>
    <w:rsid w:val="00AE0FD0"/>
    <w:rsid w:val="00AE0FEC"/>
    <w:rsid w:val="00AE168F"/>
    <w:rsid w:val="00AE281E"/>
    <w:rsid w:val="00AE31A8"/>
    <w:rsid w:val="00AE31DC"/>
    <w:rsid w:val="00AE3A18"/>
    <w:rsid w:val="00AE489E"/>
    <w:rsid w:val="00AE51EB"/>
    <w:rsid w:val="00AE53A8"/>
    <w:rsid w:val="00AE5AE3"/>
    <w:rsid w:val="00AE6065"/>
    <w:rsid w:val="00AE62AC"/>
    <w:rsid w:val="00AE657C"/>
    <w:rsid w:val="00AE6ACC"/>
    <w:rsid w:val="00AE6D50"/>
    <w:rsid w:val="00AE7199"/>
    <w:rsid w:val="00AE7550"/>
    <w:rsid w:val="00AE7768"/>
    <w:rsid w:val="00AF0105"/>
    <w:rsid w:val="00AF022C"/>
    <w:rsid w:val="00AF0267"/>
    <w:rsid w:val="00AF037E"/>
    <w:rsid w:val="00AF0FD7"/>
    <w:rsid w:val="00AF10C7"/>
    <w:rsid w:val="00AF1254"/>
    <w:rsid w:val="00AF1EDD"/>
    <w:rsid w:val="00AF22BD"/>
    <w:rsid w:val="00AF27D7"/>
    <w:rsid w:val="00AF2F69"/>
    <w:rsid w:val="00AF308E"/>
    <w:rsid w:val="00AF321E"/>
    <w:rsid w:val="00AF341B"/>
    <w:rsid w:val="00AF36CE"/>
    <w:rsid w:val="00AF392E"/>
    <w:rsid w:val="00AF3C32"/>
    <w:rsid w:val="00AF4A0B"/>
    <w:rsid w:val="00AF5544"/>
    <w:rsid w:val="00AF5D0F"/>
    <w:rsid w:val="00AF5D9F"/>
    <w:rsid w:val="00AF6939"/>
    <w:rsid w:val="00AF6CBD"/>
    <w:rsid w:val="00AF6E76"/>
    <w:rsid w:val="00AF7858"/>
    <w:rsid w:val="00B00076"/>
    <w:rsid w:val="00B00938"/>
    <w:rsid w:val="00B009F9"/>
    <w:rsid w:val="00B00EB5"/>
    <w:rsid w:val="00B0117C"/>
    <w:rsid w:val="00B01C81"/>
    <w:rsid w:val="00B0236D"/>
    <w:rsid w:val="00B02A15"/>
    <w:rsid w:val="00B02F0B"/>
    <w:rsid w:val="00B02F37"/>
    <w:rsid w:val="00B04A0E"/>
    <w:rsid w:val="00B04D5A"/>
    <w:rsid w:val="00B051B5"/>
    <w:rsid w:val="00B061E4"/>
    <w:rsid w:val="00B063E9"/>
    <w:rsid w:val="00B06478"/>
    <w:rsid w:val="00B0663B"/>
    <w:rsid w:val="00B067B8"/>
    <w:rsid w:val="00B069CF"/>
    <w:rsid w:val="00B06BAA"/>
    <w:rsid w:val="00B06BD1"/>
    <w:rsid w:val="00B073ED"/>
    <w:rsid w:val="00B07583"/>
    <w:rsid w:val="00B07B36"/>
    <w:rsid w:val="00B10021"/>
    <w:rsid w:val="00B100EA"/>
    <w:rsid w:val="00B10788"/>
    <w:rsid w:val="00B110AA"/>
    <w:rsid w:val="00B117D1"/>
    <w:rsid w:val="00B11B1D"/>
    <w:rsid w:val="00B12D12"/>
    <w:rsid w:val="00B13473"/>
    <w:rsid w:val="00B13912"/>
    <w:rsid w:val="00B139EE"/>
    <w:rsid w:val="00B13B50"/>
    <w:rsid w:val="00B140C0"/>
    <w:rsid w:val="00B148FC"/>
    <w:rsid w:val="00B1508C"/>
    <w:rsid w:val="00B153DB"/>
    <w:rsid w:val="00B156B6"/>
    <w:rsid w:val="00B15A67"/>
    <w:rsid w:val="00B15CC3"/>
    <w:rsid w:val="00B15EB6"/>
    <w:rsid w:val="00B1620F"/>
    <w:rsid w:val="00B16701"/>
    <w:rsid w:val="00B16EC4"/>
    <w:rsid w:val="00B179AC"/>
    <w:rsid w:val="00B17FD4"/>
    <w:rsid w:val="00B215BE"/>
    <w:rsid w:val="00B21D62"/>
    <w:rsid w:val="00B22EF0"/>
    <w:rsid w:val="00B234F6"/>
    <w:rsid w:val="00B23820"/>
    <w:rsid w:val="00B23B04"/>
    <w:rsid w:val="00B23D1E"/>
    <w:rsid w:val="00B23D7A"/>
    <w:rsid w:val="00B24619"/>
    <w:rsid w:val="00B2477D"/>
    <w:rsid w:val="00B24939"/>
    <w:rsid w:val="00B251BD"/>
    <w:rsid w:val="00B257FB"/>
    <w:rsid w:val="00B25C27"/>
    <w:rsid w:val="00B262F9"/>
    <w:rsid w:val="00B26679"/>
    <w:rsid w:val="00B26913"/>
    <w:rsid w:val="00B27173"/>
    <w:rsid w:val="00B305C4"/>
    <w:rsid w:val="00B31123"/>
    <w:rsid w:val="00B31659"/>
    <w:rsid w:val="00B31746"/>
    <w:rsid w:val="00B317D4"/>
    <w:rsid w:val="00B31BD8"/>
    <w:rsid w:val="00B31FF4"/>
    <w:rsid w:val="00B3238F"/>
    <w:rsid w:val="00B326D7"/>
    <w:rsid w:val="00B337F8"/>
    <w:rsid w:val="00B33B8E"/>
    <w:rsid w:val="00B34C4D"/>
    <w:rsid w:val="00B34ED0"/>
    <w:rsid w:val="00B34EE1"/>
    <w:rsid w:val="00B34F9B"/>
    <w:rsid w:val="00B3635E"/>
    <w:rsid w:val="00B3732A"/>
    <w:rsid w:val="00B37C22"/>
    <w:rsid w:val="00B37CAF"/>
    <w:rsid w:val="00B4028C"/>
    <w:rsid w:val="00B407AD"/>
    <w:rsid w:val="00B41156"/>
    <w:rsid w:val="00B414E5"/>
    <w:rsid w:val="00B42070"/>
    <w:rsid w:val="00B422C8"/>
    <w:rsid w:val="00B42D71"/>
    <w:rsid w:val="00B43079"/>
    <w:rsid w:val="00B430C5"/>
    <w:rsid w:val="00B43607"/>
    <w:rsid w:val="00B43682"/>
    <w:rsid w:val="00B43B4F"/>
    <w:rsid w:val="00B441D9"/>
    <w:rsid w:val="00B4452B"/>
    <w:rsid w:val="00B44A3C"/>
    <w:rsid w:val="00B44E92"/>
    <w:rsid w:val="00B45163"/>
    <w:rsid w:val="00B45200"/>
    <w:rsid w:val="00B453D8"/>
    <w:rsid w:val="00B46652"/>
    <w:rsid w:val="00B4667E"/>
    <w:rsid w:val="00B47993"/>
    <w:rsid w:val="00B47DF2"/>
    <w:rsid w:val="00B47F7A"/>
    <w:rsid w:val="00B5004C"/>
    <w:rsid w:val="00B50DE0"/>
    <w:rsid w:val="00B50FA6"/>
    <w:rsid w:val="00B5186F"/>
    <w:rsid w:val="00B51B9A"/>
    <w:rsid w:val="00B5202D"/>
    <w:rsid w:val="00B52919"/>
    <w:rsid w:val="00B52D21"/>
    <w:rsid w:val="00B53B93"/>
    <w:rsid w:val="00B53BBF"/>
    <w:rsid w:val="00B53D52"/>
    <w:rsid w:val="00B544F7"/>
    <w:rsid w:val="00B54917"/>
    <w:rsid w:val="00B5539A"/>
    <w:rsid w:val="00B55FCD"/>
    <w:rsid w:val="00B575E7"/>
    <w:rsid w:val="00B57653"/>
    <w:rsid w:val="00B6035A"/>
    <w:rsid w:val="00B60838"/>
    <w:rsid w:val="00B60CB8"/>
    <w:rsid w:val="00B60FEF"/>
    <w:rsid w:val="00B61403"/>
    <w:rsid w:val="00B61834"/>
    <w:rsid w:val="00B6252F"/>
    <w:rsid w:val="00B626D6"/>
    <w:rsid w:val="00B629EB"/>
    <w:rsid w:val="00B6337F"/>
    <w:rsid w:val="00B636E2"/>
    <w:rsid w:val="00B6379C"/>
    <w:rsid w:val="00B64158"/>
    <w:rsid w:val="00B64388"/>
    <w:rsid w:val="00B6499C"/>
    <w:rsid w:val="00B65453"/>
    <w:rsid w:val="00B6547A"/>
    <w:rsid w:val="00B6647C"/>
    <w:rsid w:val="00B66584"/>
    <w:rsid w:val="00B66FF0"/>
    <w:rsid w:val="00B673A1"/>
    <w:rsid w:val="00B67595"/>
    <w:rsid w:val="00B7060A"/>
    <w:rsid w:val="00B70CE1"/>
    <w:rsid w:val="00B711D8"/>
    <w:rsid w:val="00B712A3"/>
    <w:rsid w:val="00B71A75"/>
    <w:rsid w:val="00B72379"/>
    <w:rsid w:val="00B732EF"/>
    <w:rsid w:val="00B735D1"/>
    <w:rsid w:val="00B74E05"/>
    <w:rsid w:val="00B74F4D"/>
    <w:rsid w:val="00B74F92"/>
    <w:rsid w:val="00B756AD"/>
    <w:rsid w:val="00B757E6"/>
    <w:rsid w:val="00B76E24"/>
    <w:rsid w:val="00B771A5"/>
    <w:rsid w:val="00B77E6E"/>
    <w:rsid w:val="00B80A8E"/>
    <w:rsid w:val="00B81015"/>
    <w:rsid w:val="00B8171F"/>
    <w:rsid w:val="00B81D17"/>
    <w:rsid w:val="00B8200F"/>
    <w:rsid w:val="00B8225E"/>
    <w:rsid w:val="00B822B9"/>
    <w:rsid w:val="00B822D2"/>
    <w:rsid w:val="00B8286C"/>
    <w:rsid w:val="00B82A9E"/>
    <w:rsid w:val="00B830D0"/>
    <w:rsid w:val="00B834D8"/>
    <w:rsid w:val="00B83982"/>
    <w:rsid w:val="00B840BE"/>
    <w:rsid w:val="00B84496"/>
    <w:rsid w:val="00B8621B"/>
    <w:rsid w:val="00B867CB"/>
    <w:rsid w:val="00B86D62"/>
    <w:rsid w:val="00B8781E"/>
    <w:rsid w:val="00B87B74"/>
    <w:rsid w:val="00B909CA"/>
    <w:rsid w:val="00B91059"/>
    <w:rsid w:val="00B9112D"/>
    <w:rsid w:val="00B91726"/>
    <w:rsid w:val="00B91963"/>
    <w:rsid w:val="00B91E74"/>
    <w:rsid w:val="00B920B5"/>
    <w:rsid w:val="00B9214D"/>
    <w:rsid w:val="00B92DB9"/>
    <w:rsid w:val="00B92E9E"/>
    <w:rsid w:val="00B93329"/>
    <w:rsid w:val="00B93396"/>
    <w:rsid w:val="00B933FD"/>
    <w:rsid w:val="00B93C51"/>
    <w:rsid w:val="00B93CAD"/>
    <w:rsid w:val="00B95E06"/>
    <w:rsid w:val="00B95E70"/>
    <w:rsid w:val="00B97178"/>
    <w:rsid w:val="00B97B94"/>
    <w:rsid w:val="00B97CE7"/>
    <w:rsid w:val="00BA000C"/>
    <w:rsid w:val="00BA029A"/>
    <w:rsid w:val="00BA198B"/>
    <w:rsid w:val="00BA2B54"/>
    <w:rsid w:val="00BA3E4D"/>
    <w:rsid w:val="00BA3F50"/>
    <w:rsid w:val="00BA415B"/>
    <w:rsid w:val="00BA44DD"/>
    <w:rsid w:val="00BA45ED"/>
    <w:rsid w:val="00BA504F"/>
    <w:rsid w:val="00BA5343"/>
    <w:rsid w:val="00BA54CA"/>
    <w:rsid w:val="00BA6754"/>
    <w:rsid w:val="00BA7AD2"/>
    <w:rsid w:val="00BA7C4D"/>
    <w:rsid w:val="00BB037C"/>
    <w:rsid w:val="00BB07A3"/>
    <w:rsid w:val="00BB09CF"/>
    <w:rsid w:val="00BB09E6"/>
    <w:rsid w:val="00BB0DD7"/>
    <w:rsid w:val="00BB11B7"/>
    <w:rsid w:val="00BB1960"/>
    <w:rsid w:val="00BB1DA7"/>
    <w:rsid w:val="00BB2163"/>
    <w:rsid w:val="00BB2256"/>
    <w:rsid w:val="00BB2828"/>
    <w:rsid w:val="00BB29BA"/>
    <w:rsid w:val="00BB2A56"/>
    <w:rsid w:val="00BB2BC4"/>
    <w:rsid w:val="00BB2C15"/>
    <w:rsid w:val="00BB2E1D"/>
    <w:rsid w:val="00BB3568"/>
    <w:rsid w:val="00BB3A35"/>
    <w:rsid w:val="00BB3FF2"/>
    <w:rsid w:val="00BB43F6"/>
    <w:rsid w:val="00BB44AD"/>
    <w:rsid w:val="00BB4BC7"/>
    <w:rsid w:val="00BB4D03"/>
    <w:rsid w:val="00BB566F"/>
    <w:rsid w:val="00BB61C3"/>
    <w:rsid w:val="00BB6527"/>
    <w:rsid w:val="00BB6EC7"/>
    <w:rsid w:val="00BB7D0C"/>
    <w:rsid w:val="00BC03E0"/>
    <w:rsid w:val="00BC12B4"/>
    <w:rsid w:val="00BC1520"/>
    <w:rsid w:val="00BC1A82"/>
    <w:rsid w:val="00BC20D9"/>
    <w:rsid w:val="00BC21AE"/>
    <w:rsid w:val="00BC2B78"/>
    <w:rsid w:val="00BC2FC8"/>
    <w:rsid w:val="00BC3CDF"/>
    <w:rsid w:val="00BC3E42"/>
    <w:rsid w:val="00BC3F7A"/>
    <w:rsid w:val="00BC46A2"/>
    <w:rsid w:val="00BC4824"/>
    <w:rsid w:val="00BC49E8"/>
    <w:rsid w:val="00BC54FD"/>
    <w:rsid w:val="00BC5C0E"/>
    <w:rsid w:val="00BC79AC"/>
    <w:rsid w:val="00BD095D"/>
    <w:rsid w:val="00BD1756"/>
    <w:rsid w:val="00BD1787"/>
    <w:rsid w:val="00BD2664"/>
    <w:rsid w:val="00BD2D8F"/>
    <w:rsid w:val="00BD30CD"/>
    <w:rsid w:val="00BD3FDE"/>
    <w:rsid w:val="00BD41F2"/>
    <w:rsid w:val="00BD473A"/>
    <w:rsid w:val="00BD50FB"/>
    <w:rsid w:val="00BD5637"/>
    <w:rsid w:val="00BD5E16"/>
    <w:rsid w:val="00BD60B2"/>
    <w:rsid w:val="00BD65F4"/>
    <w:rsid w:val="00BD7B38"/>
    <w:rsid w:val="00BE0267"/>
    <w:rsid w:val="00BE059A"/>
    <w:rsid w:val="00BE1422"/>
    <w:rsid w:val="00BE1604"/>
    <w:rsid w:val="00BE16FA"/>
    <w:rsid w:val="00BE1908"/>
    <w:rsid w:val="00BE1B7E"/>
    <w:rsid w:val="00BE1CA8"/>
    <w:rsid w:val="00BE26F8"/>
    <w:rsid w:val="00BE2EEB"/>
    <w:rsid w:val="00BE3A82"/>
    <w:rsid w:val="00BE3EA1"/>
    <w:rsid w:val="00BE52B0"/>
    <w:rsid w:val="00BE5B23"/>
    <w:rsid w:val="00BE5B9E"/>
    <w:rsid w:val="00BE5C90"/>
    <w:rsid w:val="00BE646E"/>
    <w:rsid w:val="00BE683E"/>
    <w:rsid w:val="00BE6964"/>
    <w:rsid w:val="00BE6B1D"/>
    <w:rsid w:val="00BE754A"/>
    <w:rsid w:val="00BE7C33"/>
    <w:rsid w:val="00BF13B8"/>
    <w:rsid w:val="00BF1DBC"/>
    <w:rsid w:val="00BF241D"/>
    <w:rsid w:val="00BF2764"/>
    <w:rsid w:val="00BF2923"/>
    <w:rsid w:val="00BF2DD0"/>
    <w:rsid w:val="00BF2EB1"/>
    <w:rsid w:val="00BF391F"/>
    <w:rsid w:val="00BF3A9C"/>
    <w:rsid w:val="00BF3B79"/>
    <w:rsid w:val="00BF40FD"/>
    <w:rsid w:val="00BF41EC"/>
    <w:rsid w:val="00BF535C"/>
    <w:rsid w:val="00BF57DD"/>
    <w:rsid w:val="00BF5890"/>
    <w:rsid w:val="00BF651C"/>
    <w:rsid w:val="00BF689D"/>
    <w:rsid w:val="00BF6AFD"/>
    <w:rsid w:val="00BF7260"/>
    <w:rsid w:val="00C0078E"/>
    <w:rsid w:val="00C00DEA"/>
    <w:rsid w:val="00C00EC2"/>
    <w:rsid w:val="00C01760"/>
    <w:rsid w:val="00C019F2"/>
    <w:rsid w:val="00C02B7C"/>
    <w:rsid w:val="00C03096"/>
    <w:rsid w:val="00C03314"/>
    <w:rsid w:val="00C03444"/>
    <w:rsid w:val="00C03D2C"/>
    <w:rsid w:val="00C041E3"/>
    <w:rsid w:val="00C043C0"/>
    <w:rsid w:val="00C04C2B"/>
    <w:rsid w:val="00C0504A"/>
    <w:rsid w:val="00C05B55"/>
    <w:rsid w:val="00C05C17"/>
    <w:rsid w:val="00C05C46"/>
    <w:rsid w:val="00C05FAD"/>
    <w:rsid w:val="00C0616E"/>
    <w:rsid w:val="00C06235"/>
    <w:rsid w:val="00C06BA4"/>
    <w:rsid w:val="00C0706E"/>
    <w:rsid w:val="00C100B7"/>
    <w:rsid w:val="00C107FF"/>
    <w:rsid w:val="00C1088D"/>
    <w:rsid w:val="00C1175D"/>
    <w:rsid w:val="00C11BB7"/>
    <w:rsid w:val="00C11C25"/>
    <w:rsid w:val="00C11F06"/>
    <w:rsid w:val="00C1284F"/>
    <w:rsid w:val="00C128EC"/>
    <w:rsid w:val="00C12A27"/>
    <w:rsid w:val="00C12BA3"/>
    <w:rsid w:val="00C13804"/>
    <w:rsid w:val="00C1425C"/>
    <w:rsid w:val="00C14B7C"/>
    <w:rsid w:val="00C152E7"/>
    <w:rsid w:val="00C15F63"/>
    <w:rsid w:val="00C16516"/>
    <w:rsid w:val="00C16689"/>
    <w:rsid w:val="00C16F72"/>
    <w:rsid w:val="00C1725A"/>
    <w:rsid w:val="00C1767B"/>
    <w:rsid w:val="00C20E5A"/>
    <w:rsid w:val="00C20F78"/>
    <w:rsid w:val="00C2101B"/>
    <w:rsid w:val="00C21674"/>
    <w:rsid w:val="00C21BA3"/>
    <w:rsid w:val="00C22473"/>
    <w:rsid w:val="00C22542"/>
    <w:rsid w:val="00C22A56"/>
    <w:rsid w:val="00C22B43"/>
    <w:rsid w:val="00C234B7"/>
    <w:rsid w:val="00C2364A"/>
    <w:rsid w:val="00C248A6"/>
    <w:rsid w:val="00C24B6D"/>
    <w:rsid w:val="00C251A2"/>
    <w:rsid w:val="00C252B4"/>
    <w:rsid w:val="00C2679C"/>
    <w:rsid w:val="00C26C07"/>
    <w:rsid w:val="00C26FB2"/>
    <w:rsid w:val="00C270ED"/>
    <w:rsid w:val="00C275C2"/>
    <w:rsid w:val="00C2764D"/>
    <w:rsid w:val="00C30DB4"/>
    <w:rsid w:val="00C314EA"/>
    <w:rsid w:val="00C31D68"/>
    <w:rsid w:val="00C31DEB"/>
    <w:rsid w:val="00C3224D"/>
    <w:rsid w:val="00C327F7"/>
    <w:rsid w:val="00C32827"/>
    <w:rsid w:val="00C32F20"/>
    <w:rsid w:val="00C3402F"/>
    <w:rsid w:val="00C34290"/>
    <w:rsid w:val="00C342E1"/>
    <w:rsid w:val="00C34AE3"/>
    <w:rsid w:val="00C359BE"/>
    <w:rsid w:val="00C3606C"/>
    <w:rsid w:val="00C3682E"/>
    <w:rsid w:val="00C36C44"/>
    <w:rsid w:val="00C36E8A"/>
    <w:rsid w:val="00C37852"/>
    <w:rsid w:val="00C37C9C"/>
    <w:rsid w:val="00C405E0"/>
    <w:rsid w:val="00C40841"/>
    <w:rsid w:val="00C41044"/>
    <w:rsid w:val="00C41529"/>
    <w:rsid w:val="00C41A3A"/>
    <w:rsid w:val="00C42ADC"/>
    <w:rsid w:val="00C42B32"/>
    <w:rsid w:val="00C42C4B"/>
    <w:rsid w:val="00C436D1"/>
    <w:rsid w:val="00C4422D"/>
    <w:rsid w:val="00C4456F"/>
    <w:rsid w:val="00C44B5F"/>
    <w:rsid w:val="00C44FE8"/>
    <w:rsid w:val="00C45732"/>
    <w:rsid w:val="00C466F8"/>
    <w:rsid w:val="00C47BFB"/>
    <w:rsid w:val="00C47DEE"/>
    <w:rsid w:val="00C47E0E"/>
    <w:rsid w:val="00C5005A"/>
    <w:rsid w:val="00C5032B"/>
    <w:rsid w:val="00C50CB7"/>
    <w:rsid w:val="00C50EAB"/>
    <w:rsid w:val="00C51A80"/>
    <w:rsid w:val="00C52662"/>
    <w:rsid w:val="00C52861"/>
    <w:rsid w:val="00C530DE"/>
    <w:rsid w:val="00C53780"/>
    <w:rsid w:val="00C53B0F"/>
    <w:rsid w:val="00C53C67"/>
    <w:rsid w:val="00C54239"/>
    <w:rsid w:val="00C549F5"/>
    <w:rsid w:val="00C54B7B"/>
    <w:rsid w:val="00C54F26"/>
    <w:rsid w:val="00C559F1"/>
    <w:rsid w:val="00C55C4B"/>
    <w:rsid w:val="00C562F0"/>
    <w:rsid w:val="00C567FC"/>
    <w:rsid w:val="00C56C4B"/>
    <w:rsid w:val="00C56E24"/>
    <w:rsid w:val="00C56E9C"/>
    <w:rsid w:val="00C57579"/>
    <w:rsid w:val="00C57D5C"/>
    <w:rsid w:val="00C57DA2"/>
    <w:rsid w:val="00C57F6F"/>
    <w:rsid w:val="00C600D0"/>
    <w:rsid w:val="00C6070F"/>
    <w:rsid w:val="00C60AA0"/>
    <w:rsid w:val="00C60BBD"/>
    <w:rsid w:val="00C62031"/>
    <w:rsid w:val="00C624E6"/>
    <w:rsid w:val="00C62A57"/>
    <w:rsid w:val="00C62AD4"/>
    <w:rsid w:val="00C62EE5"/>
    <w:rsid w:val="00C62F77"/>
    <w:rsid w:val="00C6323D"/>
    <w:rsid w:val="00C63252"/>
    <w:rsid w:val="00C636A8"/>
    <w:rsid w:val="00C63A5C"/>
    <w:rsid w:val="00C63E43"/>
    <w:rsid w:val="00C6424D"/>
    <w:rsid w:val="00C64513"/>
    <w:rsid w:val="00C65684"/>
    <w:rsid w:val="00C65915"/>
    <w:rsid w:val="00C660C0"/>
    <w:rsid w:val="00C66266"/>
    <w:rsid w:val="00C6692F"/>
    <w:rsid w:val="00C671CA"/>
    <w:rsid w:val="00C679C6"/>
    <w:rsid w:val="00C67A20"/>
    <w:rsid w:val="00C67DC9"/>
    <w:rsid w:val="00C708EC"/>
    <w:rsid w:val="00C70B0C"/>
    <w:rsid w:val="00C70DA2"/>
    <w:rsid w:val="00C714E8"/>
    <w:rsid w:val="00C720E3"/>
    <w:rsid w:val="00C7256B"/>
    <w:rsid w:val="00C72ADE"/>
    <w:rsid w:val="00C72C0A"/>
    <w:rsid w:val="00C73CB6"/>
    <w:rsid w:val="00C7453E"/>
    <w:rsid w:val="00C74595"/>
    <w:rsid w:val="00C745A2"/>
    <w:rsid w:val="00C74706"/>
    <w:rsid w:val="00C74F71"/>
    <w:rsid w:val="00C75019"/>
    <w:rsid w:val="00C75733"/>
    <w:rsid w:val="00C75E13"/>
    <w:rsid w:val="00C7657C"/>
    <w:rsid w:val="00C76A85"/>
    <w:rsid w:val="00C77612"/>
    <w:rsid w:val="00C77AF4"/>
    <w:rsid w:val="00C77F5B"/>
    <w:rsid w:val="00C80153"/>
    <w:rsid w:val="00C801AF"/>
    <w:rsid w:val="00C8041B"/>
    <w:rsid w:val="00C8130A"/>
    <w:rsid w:val="00C8142C"/>
    <w:rsid w:val="00C814B0"/>
    <w:rsid w:val="00C81588"/>
    <w:rsid w:val="00C8198E"/>
    <w:rsid w:val="00C819E4"/>
    <w:rsid w:val="00C81D58"/>
    <w:rsid w:val="00C81E26"/>
    <w:rsid w:val="00C8234D"/>
    <w:rsid w:val="00C827FF"/>
    <w:rsid w:val="00C8292D"/>
    <w:rsid w:val="00C83491"/>
    <w:rsid w:val="00C838BC"/>
    <w:rsid w:val="00C84FA7"/>
    <w:rsid w:val="00C85735"/>
    <w:rsid w:val="00C863E1"/>
    <w:rsid w:val="00C8703E"/>
    <w:rsid w:val="00C87475"/>
    <w:rsid w:val="00C87784"/>
    <w:rsid w:val="00C87BA9"/>
    <w:rsid w:val="00C87E05"/>
    <w:rsid w:val="00C90A19"/>
    <w:rsid w:val="00C9111F"/>
    <w:rsid w:val="00C91466"/>
    <w:rsid w:val="00C914A4"/>
    <w:rsid w:val="00C9151D"/>
    <w:rsid w:val="00C92407"/>
    <w:rsid w:val="00C92C48"/>
    <w:rsid w:val="00C92DE7"/>
    <w:rsid w:val="00C93F2A"/>
    <w:rsid w:val="00C93F8A"/>
    <w:rsid w:val="00C94466"/>
    <w:rsid w:val="00C94C8C"/>
    <w:rsid w:val="00C94DF1"/>
    <w:rsid w:val="00C957FD"/>
    <w:rsid w:val="00C95B3D"/>
    <w:rsid w:val="00C96A89"/>
    <w:rsid w:val="00C97046"/>
    <w:rsid w:val="00C9797E"/>
    <w:rsid w:val="00CA0E25"/>
    <w:rsid w:val="00CA1614"/>
    <w:rsid w:val="00CA22CD"/>
    <w:rsid w:val="00CA23A7"/>
    <w:rsid w:val="00CA28C3"/>
    <w:rsid w:val="00CA2A49"/>
    <w:rsid w:val="00CA2E6D"/>
    <w:rsid w:val="00CA3AE0"/>
    <w:rsid w:val="00CA43BF"/>
    <w:rsid w:val="00CA44BA"/>
    <w:rsid w:val="00CA55E4"/>
    <w:rsid w:val="00CA75D4"/>
    <w:rsid w:val="00CB0FAC"/>
    <w:rsid w:val="00CB11B3"/>
    <w:rsid w:val="00CB1D3E"/>
    <w:rsid w:val="00CB2785"/>
    <w:rsid w:val="00CB2E91"/>
    <w:rsid w:val="00CB33A7"/>
    <w:rsid w:val="00CB39EC"/>
    <w:rsid w:val="00CB3E11"/>
    <w:rsid w:val="00CB407D"/>
    <w:rsid w:val="00CB46F0"/>
    <w:rsid w:val="00CB4D6D"/>
    <w:rsid w:val="00CB4D8D"/>
    <w:rsid w:val="00CB564F"/>
    <w:rsid w:val="00CB59E8"/>
    <w:rsid w:val="00CB7026"/>
    <w:rsid w:val="00CB7EB5"/>
    <w:rsid w:val="00CC023E"/>
    <w:rsid w:val="00CC082F"/>
    <w:rsid w:val="00CC0DEC"/>
    <w:rsid w:val="00CC12B7"/>
    <w:rsid w:val="00CC2432"/>
    <w:rsid w:val="00CC2880"/>
    <w:rsid w:val="00CC2BA1"/>
    <w:rsid w:val="00CC2CCD"/>
    <w:rsid w:val="00CC2DB7"/>
    <w:rsid w:val="00CC33B2"/>
    <w:rsid w:val="00CC352C"/>
    <w:rsid w:val="00CC358C"/>
    <w:rsid w:val="00CC3C61"/>
    <w:rsid w:val="00CC42A0"/>
    <w:rsid w:val="00CC4C83"/>
    <w:rsid w:val="00CC5094"/>
    <w:rsid w:val="00CC51A9"/>
    <w:rsid w:val="00CC55E0"/>
    <w:rsid w:val="00CC5AD9"/>
    <w:rsid w:val="00CC6472"/>
    <w:rsid w:val="00CC6A80"/>
    <w:rsid w:val="00CC7521"/>
    <w:rsid w:val="00CC78C4"/>
    <w:rsid w:val="00CC7941"/>
    <w:rsid w:val="00CC7C8C"/>
    <w:rsid w:val="00CC7D39"/>
    <w:rsid w:val="00CD00C0"/>
    <w:rsid w:val="00CD275E"/>
    <w:rsid w:val="00CD28C3"/>
    <w:rsid w:val="00CD352B"/>
    <w:rsid w:val="00CD4204"/>
    <w:rsid w:val="00CD429E"/>
    <w:rsid w:val="00CD45C2"/>
    <w:rsid w:val="00CD4807"/>
    <w:rsid w:val="00CD4C00"/>
    <w:rsid w:val="00CD51F1"/>
    <w:rsid w:val="00CD65D0"/>
    <w:rsid w:val="00CD6796"/>
    <w:rsid w:val="00CE0166"/>
    <w:rsid w:val="00CE098E"/>
    <w:rsid w:val="00CE1114"/>
    <w:rsid w:val="00CE1AD4"/>
    <w:rsid w:val="00CE1B15"/>
    <w:rsid w:val="00CE1BB2"/>
    <w:rsid w:val="00CE1E9F"/>
    <w:rsid w:val="00CE1EC4"/>
    <w:rsid w:val="00CE23BC"/>
    <w:rsid w:val="00CE23FC"/>
    <w:rsid w:val="00CE26BB"/>
    <w:rsid w:val="00CE3203"/>
    <w:rsid w:val="00CE32B2"/>
    <w:rsid w:val="00CE455C"/>
    <w:rsid w:val="00CE517C"/>
    <w:rsid w:val="00CE51B8"/>
    <w:rsid w:val="00CE533A"/>
    <w:rsid w:val="00CE5A41"/>
    <w:rsid w:val="00CE6650"/>
    <w:rsid w:val="00CE68A3"/>
    <w:rsid w:val="00CE7796"/>
    <w:rsid w:val="00CE7B39"/>
    <w:rsid w:val="00CF027E"/>
    <w:rsid w:val="00CF0B36"/>
    <w:rsid w:val="00CF1221"/>
    <w:rsid w:val="00CF16EF"/>
    <w:rsid w:val="00CF1C85"/>
    <w:rsid w:val="00CF1D6B"/>
    <w:rsid w:val="00CF1F40"/>
    <w:rsid w:val="00CF22D5"/>
    <w:rsid w:val="00CF25DA"/>
    <w:rsid w:val="00CF3121"/>
    <w:rsid w:val="00CF3B65"/>
    <w:rsid w:val="00CF3B78"/>
    <w:rsid w:val="00CF433B"/>
    <w:rsid w:val="00CF4581"/>
    <w:rsid w:val="00CF459A"/>
    <w:rsid w:val="00CF5AA6"/>
    <w:rsid w:val="00CF669D"/>
    <w:rsid w:val="00CF736C"/>
    <w:rsid w:val="00D00E78"/>
    <w:rsid w:val="00D01379"/>
    <w:rsid w:val="00D0142A"/>
    <w:rsid w:val="00D01439"/>
    <w:rsid w:val="00D02907"/>
    <w:rsid w:val="00D02B97"/>
    <w:rsid w:val="00D03BC2"/>
    <w:rsid w:val="00D03D94"/>
    <w:rsid w:val="00D04BD6"/>
    <w:rsid w:val="00D05040"/>
    <w:rsid w:val="00D05600"/>
    <w:rsid w:val="00D05793"/>
    <w:rsid w:val="00D06805"/>
    <w:rsid w:val="00D06B55"/>
    <w:rsid w:val="00D07C8D"/>
    <w:rsid w:val="00D1119B"/>
    <w:rsid w:val="00D11E96"/>
    <w:rsid w:val="00D12B30"/>
    <w:rsid w:val="00D12C87"/>
    <w:rsid w:val="00D12F0B"/>
    <w:rsid w:val="00D1316D"/>
    <w:rsid w:val="00D132AF"/>
    <w:rsid w:val="00D13979"/>
    <w:rsid w:val="00D13CEF"/>
    <w:rsid w:val="00D1434F"/>
    <w:rsid w:val="00D14595"/>
    <w:rsid w:val="00D1565E"/>
    <w:rsid w:val="00D165B0"/>
    <w:rsid w:val="00D16A89"/>
    <w:rsid w:val="00D17245"/>
    <w:rsid w:val="00D1725B"/>
    <w:rsid w:val="00D1734A"/>
    <w:rsid w:val="00D17417"/>
    <w:rsid w:val="00D175D8"/>
    <w:rsid w:val="00D1DDEF"/>
    <w:rsid w:val="00D202B1"/>
    <w:rsid w:val="00D20567"/>
    <w:rsid w:val="00D21A13"/>
    <w:rsid w:val="00D21CFF"/>
    <w:rsid w:val="00D22189"/>
    <w:rsid w:val="00D22190"/>
    <w:rsid w:val="00D224A6"/>
    <w:rsid w:val="00D22679"/>
    <w:rsid w:val="00D22FA6"/>
    <w:rsid w:val="00D237CC"/>
    <w:rsid w:val="00D24176"/>
    <w:rsid w:val="00D24435"/>
    <w:rsid w:val="00D24618"/>
    <w:rsid w:val="00D24ADF"/>
    <w:rsid w:val="00D24C49"/>
    <w:rsid w:val="00D24D3C"/>
    <w:rsid w:val="00D24ED4"/>
    <w:rsid w:val="00D2504C"/>
    <w:rsid w:val="00D25B17"/>
    <w:rsid w:val="00D260C6"/>
    <w:rsid w:val="00D260F9"/>
    <w:rsid w:val="00D26C72"/>
    <w:rsid w:val="00D277DD"/>
    <w:rsid w:val="00D27F81"/>
    <w:rsid w:val="00D27FDE"/>
    <w:rsid w:val="00D30306"/>
    <w:rsid w:val="00D30B2B"/>
    <w:rsid w:val="00D30DE2"/>
    <w:rsid w:val="00D3108E"/>
    <w:rsid w:val="00D3110D"/>
    <w:rsid w:val="00D3169A"/>
    <w:rsid w:val="00D31BAB"/>
    <w:rsid w:val="00D33F59"/>
    <w:rsid w:val="00D33FDE"/>
    <w:rsid w:val="00D340FE"/>
    <w:rsid w:val="00D342E2"/>
    <w:rsid w:val="00D349B5"/>
    <w:rsid w:val="00D34B64"/>
    <w:rsid w:val="00D34CAD"/>
    <w:rsid w:val="00D34E51"/>
    <w:rsid w:val="00D34F26"/>
    <w:rsid w:val="00D3518D"/>
    <w:rsid w:val="00D351F6"/>
    <w:rsid w:val="00D35490"/>
    <w:rsid w:val="00D357DE"/>
    <w:rsid w:val="00D35906"/>
    <w:rsid w:val="00D36290"/>
    <w:rsid w:val="00D36939"/>
    <w:rsid w:val="00D40A0C"/>
    <w:rsid w:val="00D40C36"/>
    <w:rsid w:val="00D41013"/>
    <w:rsid w:val="00D41906"/>
    <w:rsid w:val="00D424D1"/>
    <w:rsid w:val="00D425F8"/>
    <w:rsid w:val="00D430AA"/>
    <w:rsid w:val="00D44037"/>
    <w:rsid w:val="00D44493"/>
    <w:rsid w:val="00D446BC"/>
    <w:rsid w:val="00D44EC0"/>
    <w:rsid w:val="00D45483"/>
    <w:rsid w:val="00D454FD"/>
    <w:rsid w:val="00D45626"/>
    <w:rsid w:val="00D45A7C"/>
    <w:rsid w:val="00D46409"/>
    <w:rsid w:val="00D465AD"/>
    <w:rsid w:val="00D46842"/>
    <w:rsid w:val="00D468FB"/>
    <w:rsid w:val="00D46974"/>
    <w:rsid w:val="00D472E9"/>
    <w:rsid w:val="00D47B2F"/>
    <w:rsid w:val="00D506DF"/>
    <w:rsid w:val="00D509B3"/>
    <w:rsid w:val="00D51EE6"/>
    <w:rsid w:val="00D52852"/>
    <w:rsid w:val="00D528BE"/>
    <w:rsid w:val="00D52FF8"/>
    <w:rsid w:val="00D531C1"/>
    <w:rsid w:val="00D5352A"/>
    <w:rsid w:val="00D53754"/>
    <w:rsid w:val="00D54565"/>
    <w:rsid w:val="00D5552D"/>
    <w:rsid w:val="00D566D0"/>
    <w:rsid w:val="00D56B8F"/>
    <w:rsid w:val="00D56F8D"/>
    <w:rsid w:val="00D573BC"/>
    <w:rsid w:val="00D57422"/>
    <w:rsid w:val="00D60D8D"/>
    <w:rsid w:val="00D6202B"/>
    <w:rsid w:val="00D62DB1"/>
    <w:rsid w:val="00D63FCA"/>
    <w:rsid w:val="00D6487C"/>
    <w:rsid w:val="00D66521"/>
    <w:rsid w:val="00D66671"/>
    <w:rsid w:val="00D66FFE"/>
    <w:rsid w:val="00D6745F"/>
    <w:rsid w:val="00D67737"/>
    <w:rsid w:val="00D7061B"/>
    <w:rsid w:val="00D713DE"/>
    <w:rsid w:val="00D71B04"/>
    <w:rsid w:val="00D72088"/>
    <w:rsid w:val="00D72F2F"/>
    <w:rsid w:val="00D730BB"/>
    <w:rsid w:val="00D73184"/>
    <w:rsid w:val="00D73D5B"/>
    <w:rsid w:val="00D74451"/>
    <w:rsid w:val="00D7461C"/>
    <w:rsid w:val="00D74AA8"/>
    <w:rsid w:val="00D74AD4"/>
    <w:rsid w:val="00D76398"/>
    <w:rsid w:val="00D76A3A"/>
    <w:rsid w:val="00D77131"/>
    <w:rsid w:val="00D77248"/>
    <w:rsid w:val="00D80115"/>
    <w:rsid w:val="00D8047D"/>
    <w:rsid w:val="00D805C0"/>
    <w:rsid w:val="00D806A1"/>
    <w:rsid w:val="00D80FAB"/>
    <w:rsid w:val="00D81789"/>
    <w:rsid w:val="00D817F2"/>
    <w:rsid w:val="00D81937"/>
    <w:rsid w:val="00D81A5B"/>
    <w:rsid w:val="00D81DAE"/>
    <w:rsid w:val="00D82D4A"/>
    <w:rsid w:val="00D8449B"/>
    <w:rsid w:val="00D856FF"/>
    <w:rsid w:val="00D85A23"/>
    <w:rsid w:val="00D85AA9"/>
    <w:rsid w:val="00D85E3E"/>
    <w:rsid w:val="00D86044"/>
    <w:rsid w:val="00D86084"/>
    <w:rsid w:val="00D866BB"/>
    <w:rsid w:val="00D86EDA"/>
    <w:rsid w:val="00D8776C"/>
    <w:rsid w:val="00D87A72"/>
    <w:rsid w:val="00D9040B"/>
    <w:rsid w:val="00D90DDB"/>
    <w:rsid w:val="00D90E2F"/>
    <w:rsid w:val="00D90E4F"/>
    <w:rsid w:val="00D911D1"/>
    <w:rsid w:val="00D91A8E"/>
    <w:rsid w:val="00D91DF7"/>
    <w:rsid w:val="00D920FA"/>
    <w:rsid w:val="00D9216E"/>
    <w:rsid w:val="00D92692"/>
    <w:rsid w:val="00D92DFE"/>
    <w:rsid w:val="00D935D8"/>
    <w:rsid w:val="00D93A5B"/>
    <w:rsid w:val="00D93BC7"/>
    <w:rsid w:val="00D94A0E"/>
    <w:rsid w:val="00D958EC"/>
    <w:rsid w:val="00D95C90"/>
    <w:rsid w:val="00D95C95"/>
    <w:rsid w:val="00D96B94"/>
    <w:rsid w:val="00D96D44"/>
    <w:rsid w:val="00D9710B"/>
    <w:rsid w:val="00D97197"/>
    <w:rsid w:val="00D973C1"/>
    <w:rsid w:val="00D9783D"/>
    <w:rsid w:val="00DA0008"/>
    <w:rsid w:val="00DA4603"/>
    <w:rsid w:val="00DA4777"/>
    <w:rsid w:val="00DA4AA5"/>
    <w:rsid w:val="00DA4D9B"/>
    <w:rsid w:val="00DA4E97"/>
    <w:rsid w:val="00DA500D"/>
    <w:rsid w:val="00DA5558"/>
    <w:rsid w:val="00DA58DC"/>
    <w:rsid w:val="00DA5A1F"/>
    <w:rsid w:val="00DA6F50"/>
    <w:rsid w:val="00DA7078"/>
    <w:rsid w:val="00DA712C"/>
    <w:rsid w:val="00DA76BB"/>
    <w:rsid w:val="00DADE1C"/>
    <w:rsid w:val="00DB04E9"/>
    <w:rsid w:val="00DB0ADF"/>
    <w:rsid w:val="00DB194A"/>
    <w:rsid w:val="00DB1E59"/>
    <w:rsid w:val="00DB2DDA"/>
    <w:rsid w:val="00DB3092"/>
    <w:rsid w:val="00DB3264"/>
    <w:rsid w:val="00DB345C"/>
    <w:rsid w:val="00DB3828"/>
    <w:rsid w:val="00DB3C95"/>
    <w:rsid w:val="00DB49AA"/>
    <w:rsid w:val="00DB49C0"/>
    <w:rsid w:val="00DB5182"/>
    <w:rsid w:val="00DB55E8"/>
    <w:rsid w:val="00DB6BB5"/>
    <w:rsid w:val="00DB7281"/>
    <w:rsid w:val="00DB7A01"/>
    <w:rsid w:val="00DB7E2F"/>
    <w:rsid w:val="00DB7E49"/>
    <w:rsid w:val="00DC116A"/>
    <w:rsid w:val="00DC16AB"/>
    <w:rsid w:val="00DC185C"/>
    <w:rsid w:val="00DC2251"/>
    <w:rsid w:val="00DC266E"/>
    <w:rsid w:val="00DC2C53"/>
    <w:rsid w:val="00DC2E92"/>
    <w:rsid w:val="00DC2FD2"/>
    <w:rsid w:val="00DC31BA"/>
    <w:rsid w:val="00DC4450"/>
    <w:rsid w:val="00DC4E47"/>
    <w:rsid w:val="00DC5702"/>
    <w:rsid w:val="00DC675B"/>
    <w:rsid w:val="00DC739F"/>
    <w:rsid w:val="00DC73F5"/>
    <w:rsid w:val="00DC7468"/>
    <w:rsid w:val="00DC753B"/>
    <w:rsid w:val="00DC7ACC"/>
    <w:rsid w:val="00DC7CBB"/>
    <w:rsid w:val="00DD02F7"/>
    <w:rsid w:val="00DD0D72"/>
    <w:rsid w:val="00DD183C"/>
    <w:rsid w:val="00DD1871"/>
    <w:rsid w:val="00DD1C7C"/>
    <w:rsid w:val="00DD20F4"/>
    <w:rsid w:val="00DD2105"/>
    <w:rsid w:val="00DD23DD"/>
    <w:rsid w:val="00DD2886"/>
    <w:rsid w:val="00DD2947"/>
    <w:rsid w:val="00DD2FDC"/>
    <w:rsid w:val="00DD33B0"/>
    <w:rsid w:val="00DD3517"/>
    <w:rsid w:val="00DD4043"/>
    <w:rsid w:val="00DD47F8"/>
    <w:rsid w:val="00DD4FF5"/>
    <w:rsid w:val="00DD5444"/>
    <w:rsid w:val="00DD5B31"/>
    <w:rsid w:val="00DD5E60"/>
    <w:rsid w:val="00DD743F"/>
    <w:rsid w:val="00DE10BE"/>
    <w:rsid w:val="00DE14AD"/>
    <w:rsid w:val="00DE14C2"/>
    <w:rsid w:val="00DE14F6"/>
    <w:rsid w:val="00DE22C1"/>
    <w:rsid w:val="00DE2856"/>
    <w:rsid w:val="00DE29A9"/>
    <w:rsid w:val="00DE325E"/>
    <w:rsid w:val="00DE32ED"/>
    <w:rsid w:val="00DE3AE2"/>
    <w:rsid w:val="00DE3D71"/>
    <w:rsid w:val="00DE425B"/>
    <w:rsid w:val="00DE4672"/>
    <w:rsid w:val="00DE49EF"/>
    <w:rsid w:val="00DE52DF"/>
    <w:rsid w:val="00DE5A05"/>
    <w:rsid w:val="00DE5CDF"/>
    <w:rsid w:val="00DE5CF9"/>
    <w:rsid w:val="00DE5EF2"/>
    <w:rsid w:val="00DE6B31"/>
    <w:rsid w:val="00DE7CAE"/>
    <w:rsid w:val="00DF08B8"/>
    <w:rsid w:val="00DF0B22"/>
    <w:rsid w:val="00DF0CD2"/>
    <w:rsid w:val="00DF1090"/>
    <w:rsid w:val="00DF134B"/>
    <w:rsid w:val="00DF1501"/>
    <w:rsid w:val="00DF1D47"/>
    <w:rsid w:val="00DF1DF4"/>
    <w:rsid w:val="00DF2444"/>
    <w:rsid w:val="00DF24C6"/>
    <w:rsid w:val="00DF270C"/>
    <w:rsid w:val="00DF27D0"/>
    <w:rsid w:val="00DF2C6E"/>
    <w:rsid w:val="00DF3E72"/>
    <w:rsid w:val="00DF4240"/>
    <w:rsid w:val="00DF4E7B"/>
    <w:rsid w:val="00DF4FD7"/>
    <w:rsid w:val="00DF5735"/>
    <w:rsid w:val="00DF59B9"/>
    <w:rsid w:val="00DF61E6"/>
    <w:rsid w:val="00DF6645"/>
    <w:rsid w:val="00DF780B"/>
    <w:rsid w:val="00DF7E35"/>
    <w:rsid w:val="00E000AB"/>
    <w:rsid w:val="00E00113"/>
    <w:rsid w:val="00E002B8"/>
    <w:rsid w:val="00E00AD6"/>
    <w:rsid w:val="00E00C82"/>
    <w:rsid w:val="00E01022"/>
    <w:rsid w:val="00E01054"/>
    <w:rsid w:val="00E01191"/>
    <w:rsid w:val="00E024FB"/>
    <w:rsid w:val="00E02D23"/>
    <w:rsid w:val="00E038E4"/>
    <w:rsid w:val="00E03DFE"/>
    <w:rsid w:val="00E0507C"/>
    <w:rsid w:val="00E054C3"/>
    <w:rsid w:val="00E0561A"/>
    <w:rsid w:val="00E0595B"/>
    <w:rsid w:val="00E06B33"/>
    <w:rsid w:val="00E06B85"/>
    <w:rsid w:val="00E075CB"/>
    <w:rsid w:val="00E0768B"/>
    <w:rsid w:val="00E0771C"/>
    <w:rsid w:val="00E07853"/>
    <w:rsid w:val="00E07DAD"/>
    <w:rsid w:val="00E07FFB"/>
    <w:rsid w:val="00E106EE"/>
    <w:rsid w:val="00E10EDE"/>
    <w:rsid w:val="00E11ABD"/>
    <w:rsid w:val="00E11C62"/>
    <w:rsid w:val="00E11F0B"/>
    <w:rsid w:val="00E122A2"/>
    <w:rsid w:val="00E124FE"/>
    <w:rsid w:val="00E127A4"/>
    <w:rsid w:val="00E128FD"/>
    <w:rsid w:val="00E12D01"/>
    <w:rsid w:val="00E131EE"/>
    <w:rsid w:val="00E133D2"/>
    <w:rsid w:val="00E13C11"/>
    <w:rsid w:val="00E15031"/>
    <w:rsid w:val="00E157DD"/>
    <w:rsid w:val="00E1593F"/>
    <w:rsid w:val="00E15C2A"/>
    <w:rsid w:val="00E15D3F"/>
    <w:rsid w:val="00E16C8F"/>
    <w:rsid w:val="00E1702D"/>
    <w:rsid w:val="00E1779C"/>
    <w:rsid w:val="00E178A8"/>
    <w:rsid w:val="00E17B77"/>
    <w:rsid w:val="00E17BCE"/>
    <w:rsid w:val="00E17C30"/>
    <w:rsid w:val="00E207FB"/>
    <w:rsid w:val="00E210A6"/>
    <w:rsid w:val="00E21ABE"/>
    <w:rsid w:val="00E21D4A"/>
    <w:rsid w:val="00E2212C"/>
    <w:rsid w:val="00E221B5"/>
    <w:rsid w:val="00E2223C"/>
    <w:rsid w:val="00E22FD8"/>
    <w:rsid w:val="00E2303F"/>
    <w:rsid w:val="00E23462"/>
    <w:rsid w:val="00E2363C"/>
    <w:rsid w:val="00E238F5"/>
    <w:rsid w:val="00E23F9E"/>
    <w:rsid w:val="00E2495C"/>
    <w:rsid w:val="00E25537"/>
    <w:rsid w:val="00E26692"/>
    <w:rsid w:val="00E26EA8"/>
    <w:rsid w:val="00E308B7"/>
    <w:rsid w:val="00E31661"/>
    <w:rsid w:val="00E31E01"/>
    <w:rsid w:val="00E32534"/>
    <w:rsid w:val="00E3282B"/>
    <w:rsid w:val="00E328B7"/>
    <w:rsid w:val="00E32B16"/>
    <w:rsid w:val="00E33492"/>
    <w:rsid w:val="00E3440A"/>
    <w:rsid w:val="00E34B4C"/>
    <w:rsid w:val="00E3558A"/>
    <w:rsid w:val="00E3563B"/>
    <w:rsid w:val="00E359F3"/>
    <w:rsid w:val="00E35A59"/>
    <w:rsid w:val="00E35C8A"/>
    <w:rsid w:val="00E36025"/>
    <w:rsid w:val="00E3669B"/>
    <w:rsid w:val="00E36D5E"/>
    <w:rsid w:val="00E36D8D"/>
    <w:rsid w:val="00E36E1E"/>
    <w:rsid w:val="00E3753F"/>
    <w:rsid w:val="00E37BA0"/>
    <w:rsid w:val="00E404C2"/>
    <w:rsid w:val="00E407C0"/>
    <w:rsid w:val="00E40F1F"/>
    <w:rsid w:val="00E40F69"/>
    <w:rsid w:val="00E41CE2"/>
    <w:rsid w:val="00E41D97"/>
    <w:rsid w:val="00E41F97"/>
    <w:rsid w:val="00E424CC"/>
    <w:rsid w:val="00E428D1"/>
    <w:rsid w:val="00E44115"/>
    <w:rsid w:val="00E4460B"/>
    <w:rsid w:val="00E447F9"/>
    <w:rsid w:val="00E44CD1"/>
    <w:rsid w:val="00E44F9B"/>
    <w:rsid w:val="00E45383"/>
    <w:rsid w:val="00E458BD"/>
    <w:rsid w:val="00E45EFA"/>
    <w:rsid w:val="00E46075"/>
    <w:rsid w:val="00E46CA3"/>
    <w:rsid w:val="00E50051"/>
    <w:rsid w:val="00E50C93"/>
    <w:rsid w:val="00E50EF5"/>
    <w:rsid w:val="00E51464"/>
    <w:rsid w:val="00E52002"/>
    <w:rsid w:val="00E53D92"/>
    <w:rsid w:val="00E53E69"/>
    <w:rsid w:val="00E54168"/>
    <w:rsid w:val="00E54B9B"/>
    <w:rsid w:val="00E558FC"/>
    <w:rsid w:val="00E55FB6"/>
    <w:rsid w:val="00E57334"/>
    <w:rsid w:val="00E574DA"/>
    <w:rsid w:val="00E57E7B"/>
    <w:rsid w:val="00E603E3"/>
    <w:rsid w:val="00E60889"/>
    <w:rsid w:val="00E608F0"/>
    <w:rsid w:val="00E6115C"/>
    <w:rsid w:val="00E61E9B"/>
    <w:rsid w:val="00E62DA1"/>
    <w:rsid w:val="00E62FA5"/>
    <w:rsid w:val="00E630CE"/>
    <w:rsid w:val="00E63162"/>
    <w:rsid w:val="00E6345D"/>
    <w:rsid w:val="00E637D2"/>
    <w:rsid w:val="00E63F2B"/>
    <w:rsid w:val="00E64AE5"/>
    <w:rsid w:val="00E652E6"/>
    <w:rsid w:val="00E652FF"/>
    <w:rsid w:val="00E66248"/>
    <w:rsid w:val="00E66920"/>
    <w:rsid w:val="00E66CD2"/>
    <w:rsid w:val="00E672EB"/>
    <w:rsid w:val="00E673F0"/>
    <w:rsid w:val="00E67F49"/>
    <w:rsid w:val="00E702DF"/>
    <w:rsid w:val="00E708E6"/>
    <w:rsid w:val="00E72A5C"/>
    <w:rsid w:val="00E72BBA"/>
    <w:rsid w:val="00E7410E"/>
    <w:rsid w:val="00E74280"/>
    <w:rsid w:val="00E742D6"/>
    <w:rsid w:val="00E74A3D"/>
    <w:rsid w:val="00E74ACD"/>
    <w:rsid w:val="00E750EA"/>
    <w:rsid w:val="00E7761E"/>
    <w:rsid w:val="00E80570"/>
    <w:rsid w:val="00E806BE"/>
    <w:rsid w:val="00E80891"/>
    <w:rsid w:val="00E80C57"/>
    <w:rsid w:val="00E81148"/>
    <w:rsid w:val="00E8135E"/>
    <w:rsid w:val="00E8199A"/>
    <w:rsid w:val="00E82528"/>
    <w:rsid w:val="00E82D46"/>
    <w:rsid w:val="00E82FCD"/>
    <w:rsid w:val="00E83043"/>
    <w:rsid w:val="00E83292"/>
    <w:rsid w:val="00E83A68"/>
    <w:rsid w:val="00E84032"/>
    <w:rsid w:val="00E84D47"/>
    <w:rsid w:val="00E84EE4"/>
    <w:rsid w:val="00E86000"/>
    <w:rsid w:val="00E8619D"/>
    <w:rsid w:val="00E8662B"/>
    <w:rsid w:val="00E86C3D"/>
    <w:rsid w:val="00E86DD3"/>
    <w:rsid w:val="00E86EDD"/>
    <w:rsid w:val="00E87243"/>
    <w:rsid w:val="00E87386"/>
    <w:rsid w:val="00E87405"/>
    <w:rsid w:val="00E879B0"/>
    <w:rsid w:val="00E87D18"/>
    <w:rsid w:val="00E903A4"/>
    <w:rsid w:val="00E9049B"/>
    <w:rsid w:val="00E904FA"/>
    <w:rsid w:val="00E906D3"/>
    <w:rsid w:val="00E907A4"/>
    <w:rsid w:val="00E9155C"/>
    <w:rsid w:val="00E91988"/>
    <w:rsid w:val="00E91AAA"/>
    <w:rsid w:val="00E92289"/>
    <w:rsid w:val="00E9268E"/>
    <w:rsid w:val="00E9310A"/>
    <w:rsid w:val="00E93455"/>
    <w:rsid w:val="00E934C5"/>
    <w:rsid w:val="00E9390E"/>
    <w:rsid w:val="00E9392E"/>
    <w:rsid w:val="00E93BBC"/>
    <w:rsid w:val="00E93C93"/>
    <w:rsid w:val="00E93EC4"/>
    <w:rsid w:val="00E94284"/>
    <w:rsid w:val="00E94894"/>
    <w:rsid w:val="00E9558B"/>
    <w:rsid w:val="00E957F5"/>
    <w:rsid w:val="00E95A75"/>
    <w:rsid w:val="00E95D5F"/>
    <w:rsid w:val="00E95D61"/>
    <w:rsid w:val="00E961EE"/>
    <w:rsid w:val="00E96212"/>
    <w:rsid w:val="00E96727"/>
    <w:rsid w:val="00E973B9"/>
    <w:rsid w:val="00E974B9"/>
    <w:rsid w:val="00E9785A"/>
    <w:rsid w:val="00E9792C"/>
    <w:rsid w:val="00E97DBE"/>
    <w:rsid w:val="00EA009C"/>
    <w:rsid w:val="00EA06A1"/>
    <w:rsid w:val="00EA0D4B"/>
    <w:rsid w:val="00EA1588"/>
    <w:rsid w:val="00EA26FC"/>
    <w:rsid w:val="00EA2F28"/>
    <w:rsid w:val="00EA3306"/>
    <w:rsid w:val="00EA45FE"/>
    <w:rsid w:val="00EA4752"/>
    <w:rsid w:val="00EA4C5E"/>
    <w:rsid w:val="00EA56F2"/>
    <w:rsid w:val="00EA6528"/>
    <w:rsid w:val="00EA6AB2"/>
    <w:rsid w:val="00EA6CF2"/>
    <w:rsid w:val="00EA7C8E"/>
    <w:rsid w:val="00EB0B66"/>
    <w:rsid w:val="00EB0EA5"/>
    <w:rsid w:val="00EB0FD1"/>
    <w:rsid w:val="00EB156D"/>
    <w:rsid w:val="00EB1B17"/>
    <w:rsid w:val="00EB1C7D"/>
    <w:rsid w:val="00EB3051"/>
    <w:rsid w:val="00EB3368"/>
    <w:rsid w:val="00EB35AE"/>
    <w:rsid w:val="00EB3883"/>
    <w:rsid w:val="00EB4E70"/>
    <w:rsid w:val="00EB51A6"/>
    <w:rsid w:val="00EB5248"/>
    <w:rsid w:val="00EB5CCA"/>
    <w:rsid w:val="00EB66DA"/>
    <w:rsid w:val="00EB6BC5"/>
    <w:rsid w:val="00EB7525"/>
    <w:rsid w:val="00EB7782"/>
    <w:rsid w:val="00EB7C54"/>
    <w:rsid w:val="00EB7C96"/>
    <w:rsid w:val="00EC0477"/>
    <w:rsid w:val="00EC0E48"/>
    <w:rsid w:val="00EC148D"/>
    <w:rsid w:val="00EC1AF0"/>
    <w:rsid w:val="00EC33C0"/>
    <w:rsid w:val="00EC3540"/>
    <w:rsid w:val="00EC3583"/>
    <w:rsid w:val="00EC377C"/>
    <w:rsid w:val="00EC377D"/>
    <w:rsid w:val="00EC41FF"/>
    <w:rsid w:val="00EC45AE"/>
    <w:rsid w:val="00EC4A50"/>
    <w:rsid w:val="00EC5481"/>
    <w:rsid w:val="00EC5560"/>
    <w:rsid w:val="00EC5DCD"/>
    <w:rsid w:val="00EC63E5"/>
    <w:rsid w:val="00EC64F7"/>
    <w:rsid w:val="00EC6EE6"/>
    <w:rsid w:val="00EC78E0"/>
    <w:rsid w:val="00ED02CA"/>
    <w:rsid w:val="00ED0421"/>
    <w:rsid w:val="00ED07C0"/>
    <w:rsid w:val="00ED0821"/>
    <w:rsid w:val="00ED0DD5"/>
    <w:rsid w:val="00ED163D"/>
    <w:rsid w:val="00ED30E3"/>
    <w:rsid w:val="00ED3228"/>
    <w:rsid w:val="00ED3B83"/>
    <w:rsid w:val="00ED3C95"/>
    <w:rsid w:val="00ED415D"/>
    <w:rsid w:val="00ED4168"/>
    <w:rsid w:val="00ED42F7"/>
    <w:rsid w:val="00ED46F2"/>
    <w:rsid w:val="00ED51AE"/>
    <w:rsid w:val="00ED5A45"/>
    <w:rsid w:val="00ED6358"/>
    <w:rsid w:val="00ED65A3"/>
    <w:rsid w:val="00ED7448"/>
    <w:rsid w:val="00ED763C"/>
    <w:rsid w:val="00EE0310"/>
    <w:rsid w:val="00EE0C37"/>
    <w:rsid w:val="00EE0D84"/>
    <w:rsid w:val="00EE1F04"/>
    <w:rsid w:val="00EE2015"/>
    <w:rsid w:val="00EE2796"/>
    <w:rsid w:val="00EE4106"/>
    <w:rsid w:val="00EE4DBF"/>
    <w:rsid w:val="00EE51B5"/>
    <w:rsid w:val="00EE53D9"/>
    <w:rsid w:val="00EE5465"/>
    <w:rsid w:val="00EE5A3F"/>
    <w:rsid w:val="00EE6992"/>
    <w:rsid w:val="00EE6BC3"/>
    <w:rsid w:val="00EE6DBB"/>
    <w:rsid w:val="00EE72F3"/>
    <w:rsid w:val="00EF06E4"/>
    <w:rsid w:val="00EF0842"/>
    <w:rsid w:val="00EF0C34"/>
    <w:rsid w:val="00EF1487"/>
    <w:rsid w:val="00EF2063"/>
    <w:rsid w:val="00EF20EC"/>
    <w:rsid w:val="00EF2DD0"/>
    <w:rsid w:val="00EF38E2"/>
    <w:rsid w:val="00EF41EB"/>
    <w:rsid w:val="00EF440C"/>
    <w:rsid w:val="00EF4512"/>
    <w:rsid w:val="00EF4676"/>
    <w:rsid w:val="00EF4D96"/>
    <w:rsid w:val="00EF4F84"/>
    <w:rsid w:val="00EF56BD"/>
    <w:rsid w:val="00EF5AFA"/>
    <w:rsid w:val="00EF5B70"/>
    <w:rsid w:val="00EF5C5B"/>
    <w:rsid w:val="00EF5D7B"/>
    <w:rsid w:val="00EF6278"/>
    <w:rsid w:val="00EF73A4"/>
    <w:rsid w:val="00EF78AB"/>
    <w:rsid w:val="00F00443"/>
    <w:rsid w:val="00F00761"/>
    <w:rsid w:val="00F00BF7"/>
    <w:rsid w:val="00F020D3"/>
    <w:rsid w:val="00F02CF9"/>
    <w:rsid w:val="00F02D8C"/>
    <w:rsid w:val="00F03099"/>
    <w:rsid w:val="00F030A7"/>
    <w:rsid w:val="00F0357C"/>
    <w:rsid w:val="00F03972"/>
    <w:rsid w:val="00F04D9E"/>
    <w:rsid w:val="00F04F33"/>
    <w:rsid w:val="00F05A9F"/>
    <w:rsid w:val="00F05DF6"/>
    <w:rsid w:val="00F0616D"/>
    <w:rsid w:val="00F06487"/>
    <w:rsid w:val="00F0657F"/>
    <w:rsid w:val="00F0667D"/>
    <w:rsid w:val="00F066EA"/>
    <w:rsid w:val="00F06949"/>
    <w:rsid w:val="00F0791A"/>
    <w:rsid w:val="00F102A9"/>
    <w:rsid w:val="00F1095A"/>
    <w:rsid w:val="00F10AB1"/>
    <w:rsid w:val="00F10E08"/>
    <w:rsid w:val="00F118E0"/>
    <w:rsid w:val="00F129F9"/>
    <w:rsid w:val="00F14EF6"/>
    <w:rsid w:val="00F15276"/>
    <w:rsid w:val="00F1551A"/>
    <w:rsid w:val="00F1567C"/>
    <w:rsid w:val="00F161FC"/>
    <w:rsid w:val="00F170F8"/>
    <w:rsid w:val="00F17630"/>
    <w:rsid w:val="00F17A85"/>
    <w:rsid w:val="00F17C33"/>
    <w:rsid w:val="00F20096"/>
    <w:rsid w:val="00F207BF"/>
    <w:rsid w:val="00F211AD"/>
    <w:rsid w:val="00F21B84"/>
    <w:rsid w:val="00F21F02"/>
    <w:rsid w:val="00F22A8D"/>
    <w:rsid w:val="00F22F22"/>
    <w:rsid w:val="00F23963"/>
    <w:rsid w:val="00F23C30"/>
    <w:rsid w:val="00F2494F"/>
    <w:rsid w:val="00F24EA8"/>
    <w:rsid w:val="00F255DD"/>
    <w:rsid w:val="00F25703"/>
    <w:rsid w:val="00F258F5"/>
    <w:rsid w:val="00F25CB3"/>
    <w:rsid w:val="00F25F42"/>
    <w:rsid w:val="00F267C4"/>
    <w:rsid w:val="00F269B6"/>
    <w:rsid w:val="00F27217"/>
    <w:rsid w:val="00F275B0"/>
    <w:rsid w:val="00F275E5"/>
    <w:rsid w:val="00F276FE"/>
    <w:rsid w:val="00F277DA"/>
    <w:rsid w:val="00F30463"/>
    <w:rsid w:val="00F306BD"/>
    <w:rsid w:val="00F316AA"/>
    <w:rsid w:val="00F3276D"/>
    <w:rsid w:val="00F32EB1"/>
    <w:rsid w:val="00F33585"/>
    <w:rsid w:val="00F33A8C"/>
    <w:rsid w:val="00F33F33"/>
    <w:rsid w:val="00F34BDF"/>
    <w:rsid w:val="00F35396"/>
    <w:rsid w:val="00F355D5"/>
    <w:rsid w:val="00F35B86"/>
    <w:rsid w:val="00F36392"/>
    <w:rsid w:val="00F36C0E"/>
    <w:rsid w:val="00F379C7"/>
    <w:rsid w:val="00F4074C"/>
    <w:rsid w:val="00F4084D"/>
    <w:rsid w:val="00F40EB9"/>
    <w:rsid w:val="00F40F15"/>
    <w:rsid w:val="00F41676"/>
    <w:rsid w:val="00F41828"/>
    <w:rsid w:val="00F41979"/>
    <w:rsid w:val="00F42C97"/>
    <w:rsid w:val="00F42F7E"/>
    <w:rsid w:val="00F4306A"/>
    <w:rsid w:val="00F43705"/>
    <w:rsid w:val="00F43E3C"/>
    <w:rsid w:val="00F4454F"/>
    <w:rsid w:val="00F44A11"/>
    <w:rsid w:val="00F44D49"/>
    <w:rsid w:val="00F456C3"/>
    <w:rsid w:val="00F45B41"/>
    <w:rsid w:val="00F460A4"/>
    <w:rsid w:val="00F46821"/>
    <w:rsid w:val="00F46AE7"/>
    <w:rsid w:val="00F476E2"/>
    <w:rsid w:val="00F479BB"/>
    <w:rsid w:val="00F47CA9"/>
    <w:rsid w:val="00F47F51"/>
    <w:rsid w:val="00F50430"/>
    <w:rsid w:val="00F507C1"/>
    <w:rsid w:val="00F50A6D"/>
    <w:rsid w:val="00F50FC2"/>
    <w:rsid w:val="00F50FED"/>
    <w:rsid w:val="00F51074"/>
    <w:rsid w:val="00F5109B"/>
    <w:rsid w:val="00F512BF"/>
    <w:rsid w:val="00F5138B"/>
    <w:rsid w:val="00F52553"/>
    <w:rsid w:val="00F53481"/>
    <w:rsid w:val="00F534FE"/>
    <w:rsid w:val="00F53C7F"/>
    <w:rsid w:val="00F548DF"/>
    <w:rsid w:val="00F54E1D"/>
    <w:rsid w:val="00F5739B"/>
    <w:rsid w:val="00F6125B"/>
    <w:rsid w:val="00F613B8"/>
    <w:rsid w:val="00F617AB"/>
    <w:rsid w:val="00F61EE7"/>
    <w:rsid w:val="00F631F8"/>
    <w:rsid w:val="00F632B7"/>
    <w:rsid w:val="00F63951"/>
    <w:rsid w:val="00F63B9F"/>
    <w:rsid w:val="00F63BA8"/>
    <w:rsid w:val="00F63FF1"/>
    <w:rsid w:val="00F6412C"/>
    <w:rsid w:val="00F6425A"/>
    <w:rsid w:val="00F64801"/>
    <w:rsid w:val="00F65231"/>
    <w:rsid w:val="00F657F6"/>
    <w:rsid w:val="00F65922"/>
    <w:rsid w:val="00F666BB"/>
    <w:rsid w:val="00F66715"/>
    <w:rsid w:val="00F669DE"/>
    <w:rsid w:val="00F66D76"/>
    <w:rsid w:val="00F6705A"/>
    <w:rsid w:val="00F673FA"/>
    <w:rsid w:val="00F6785E"/>
    <w:rsid w:val="00F70067"/>
    <w:rsid w:val="00F70BED"/>
    <w:rsid w:val="00F70E15"/>
    <w:rsid w:val="00F72277"/>
    <w:rsid w:val="00F72441"/>
    <w:rsid w:val="00F7279B"/>
    <w:rsid w:val="00F73234"/>
    <w:rsid w:val="00F73A93"/>
    <w:rsid w:val="00F73B89"/>
    <w:rsid w:val="00F74A7B"/>
    <w:rsid w:val="00F7508C"/>
    <w:rsid w:val="00F75539"/>
    <w:rsid w:val="00F75F71"/>
    <w:rsid w:val="00F75FA7"/>
    <w:rsid w:val="00F766C3"/>
    <w:rsid w:val="00F766FC"/>
    <w:rsid w:val="00F767DB"/>
    <w:rsid w:val="00F76987"/>
    <w:rsid w:val="00F769CF"/>
    <w:rsid w:val="00F76FFF"/>
    <w:rsid w:val="00F7732A"/>
    <w:rsid w:val="00F80C2C"/>
    <w:rsid w:val="00F81A7C"/>
    <w:rsid w:val="00F825B1"/>
    <w:rsid w:val="00F833FE"/>
    <w:rsid w:val="00F83A2A"/>
    <w:rsid w:val="00F83DC3"/>
    <w:rsid w:val="00F84E1C"/>
    <w:rsid w:val="00F85CE1"/>
    <w:rsid w:val="00F86782"/>
    <w:rsid w:val="00F86A0C"/>
    <w:rsid w:val="00F8728A"/>
    <w:rsid w:val="00F874F6"/>
    <w:rsid w:val="00F875BC"/>
    <w:rsid w:val="00F875F9"/>
    <w:rsid w:val="00F87E64"/>
    <w:rsid w:val="00F90570"/>
    <w:rsid w:val="00F90AD4"/>
    <w:rsid w:val="00F90B3B"/>
    <w:rsid w:val="00F91107"/>
    <w:rsid w:val="00F91C43"/>
    <w:rsid w:val="00F921A8"/>
    <w:rsid w:val="00F92E31"/>
    <w:rsid w:val="00F93A5E"/>
    <w:rsid w:val="00F950C9"/>
    <w:rsid w:val="00F955D8"/>
    <w:rsid w:val="00F96BD5"/>
    <w:rsid w:val="00F978AE"/>
    <w:rsid w:val="00FA0052"/>
    <w:rsid w:val="00FA015D"/>
    <w:rsid w:val="00FA033B"/>
    <w:rsid w:val="00FA0588"/>
    <w:rsid w:val="00FA1109"/>
    <w:rsid w:val="00FA18FD"/>
    <w:rsid w:val="00FA1E8A"/>
    <w:rsid w:val="00FA2006"/>
    <w:rsid w:val="00FA20B8"/>
    <w:rsid w:val="00FA2910"/>
    <w:rsid w:val="00FA2A7D"/>
    <w:rsid w:val="00FA2E04"/>
    <w:rsid w:val="00FA33A8"/>
    <w:rsid w:val="00FA3419"/>
    <w:rsid w:val="00FA38B5"/>
    <w:rsid w:val="00FA3A69"/>
    <w:rsid w:val="00FA4795"/>
    <w:rsid w:val="00FA4E1C"/>
    <w:rsid w:val="00FA4E6C"/>
    <w:rsid w:val="00FA4FD7"/>
    <w:rsid w:val="00FA5307"/>
    <w:rsid w:val="00FA55F9"/>
    <w:rsid w:val="00FA56FC"/>
    <w:rsid w:val="00FA5DE8"/>
    <w:rsid w:val="00FA6248"/>
    <w:rsid w:val="00FA675B"/>
    <w:rsid w:val="00FA677F"/>
    <w:rsid w:val="00FA7316"/>
    <w:rsid w:val="00FA7B20"/>
    <w:rsid w:val="00FA7B67"/>
    <w:rsid w:val="00FA7B9B"/>
    <w:rsid w:val="00FA7D28"/>
    <w:rsid w:val="00FA7EC8"/>
    <w:rsid w:val="00FB088D"/>
    <w:rsid w:val="00FB1891"/>
    <w:rsid w:val="00FB1932"/>
    <w:rsid w:val="00FB1E16"/>
    <w:rsid w:val="00FB2428"/>
    <w:rsid w:val="00FB279C"/>
    <w:rsid w:val="00FB4057"/>
    <w:rsid w:val="00FB46B9"/>
    <w:rsid w:val="00FB4CBD"/>
    <w:rsid w:val="00FB509F"/>
    <w:rsid w:val="00FB547D"/>
    <w:rsid w:val="00FB5657"/>
    <w:rsid w:val="00FB5D17"/>
    <w:rsid w:val="00FB60EA"/>
    <w:rsid w:val="00FB6660"/>
    <w:rsid w:val="00FB6BFD"/>
    <w:rsid w:val="00FB715B"/>
    <w:rsid w:val="00FB7A83"/>
    <w:rsid w:val="00FC0A73"/>
    <w:rsid w:val="00FC0EF5"/>
    <w:rsid w:val="00FC11C7"/>
    <w:rsid w:val="00FC1325"/>
    <w:rsid w:val="00FC1CC6"/>
    <w:rsid w:val="00FC1DA5"/>
    <w:rsid w:val="00FC27CF"/>
    <w:rsid w:val="00FC2CE4"/>
    <w:rsid w:val="00FC2D42"/>
    <w:rsid w:val="00FC3E61"/>
    <w:rsid w:val="00FC4346"/>
    <w:rsid w:val="00FC4A3D"/>
    <w:rsid w:val="00FC4EB9"/>
    <w:rsid w:val="00FC4EEE"/>
    <w:rsid w:val="00FC5B28"/>
    <w:rsid w:val="00FC5DA3"/>
    <w:rsid w:val="00FC5DB1"/>
    <w:rsid w:val="00FC5DC2"/>
    <w:rsid w:val="00FC6173"/>
    <w:rsid w:val="00FC61B9"/>
    <w:rsid w:val="00FC6DC6"/>
    <w:rsid w:val="00FC7349"/>
    <w:rsid w:val="00FC76CD"/>
    <w:rsid w:val="00FC7AFB"/>
    <w:rsid w:val="00FD0CB6"/>
    <w:rsid w:val="00FD253E"/>
    <w:rsid w:val="00FD2BD3"/>
    <w:rsid w:val="00FD34D4"/>
    <w:rsid w:val="00FD372B"/>
    <w:rsid w:val="00FD3804"/>
    <w:rsid w:val="00FD3D8D"/>
    <w:rsid w:val="00FD3DC0"/>
    <w:rsid w:val="00FD46E0"/>
    <w:rsid w:val="00FD4C95"/>
    <w:rsid w:val="00FD4CD8"/>
    <w:rsid w:val="00FD5AFC"/>
    <w:rsid w:val="00FD5D95"/>
    <w:rsid w:val="00FD66EF"/>
    <w:rsid w:val="00FD7486"/>
    <w:rsid w:val="00FD75E5"/>
    <w:rsid w:val="00FD7766"/>
    <w:rsid w:val="00FD7C89"/>
    <w:rsid w:val="00FE02EC"/>
    <w:rsid w:val="00FE042B"/>
    <w:rsid w:val="00FE0F63"/>
    <w:rsid w:val="00FE1507"/>
    <w:rsid w:val="00FE18FC"/>
    <w:rsid w:val="00FE1957"/>
    <w:rsid w:val="00FE1A82"/>
    <w:rsid w:val="00FE1CD6"/>
    <w:rsid w:val="00FE1DEB"/>
    <w:rsid w:val="00FE20E4"/>
    <w:rsid w:val="00FE2D53"/>
    <w:rsid w:val="00FE2F1B"/>
    <w:rsid w:val="00FE3AB0"/>
    <w:rsid w:val="00FE3B6D"/>
    <w:rsid w:val="00FE47D0"/>
    <w:rsid w:val="00FE52A4"/>
    <w:rsid w:val="00FE5460"/>
    <w:rsid w:val="00FE589F"/>
    <w:rsid w:val="00FE5BD9"/>
    <w:rsid w:val="00FE5CF3"/>
    <w:rsid w:val="00FE5D2A"/>
    <w:rsid w:val="00FE60DB"/>
    <w:rsid w:val="00FE63A5"/>
    <w:rsid w:val="00FE66F2"/>
    <w:rsid w:val="00FE698B"/>
    <w:rsid w:val="00FE6CC6"/>
    <w:rsid w:val="00FE7192"/>
    <w:rsid w:val="00FE78EB"/>
    <w:rsid w:val="00FE7966"/>
    <w:rsid w:val="00FF015F"/>
    <w:rsid w:val="00FF02F6"/>
    <w:rsid w:val="00FF0720"/>
    <w:rsid w:val="00FF0B6D"/>
    <w:rsid w:val="00FF0D70"/>
    <w:rsid w:val="00FF12CC"/>
    <w:rsid w:val="00FF1DC7"/>
    <w:rsid w:val="00FF1F15"/>
    <w:rsid w:val="00FF2370"/>
    <w:rsid w:val="00FF2383"/>
    <w:rsid w:val="00FF2B35"/>
    <w:rsid w:val="00FF2CB0"/>
    <w:rsid w:val="00FF2DFB"/>
    <w:rsid w:val="00FF321E"/>
    <w:rsid w:val="00FF46BF"/>
    <w:rsid w:val="00FF49C6"/>
    <w:rsid w:val="00FF4ED4"/>
    <w:rsid w:val="00FF4F8B"/>
    <w:rsid w:val="00FF523C"/>
    <w:rsid w:val="00FF5762"/>
    <w:rsid w:val="00FF5C04"/>
    <w:rsid w:val="00FF5D50"/>
    <w:rsid w:val="00FF6813"/>
    <w:rsid w:val="00FF6933"/>
    <w:rsid w:val="00FF69F5"/>
    <w:rsid w:val="00FF7551"/>
    <w:rsid w:val="00FF7C46"/>
    <w:rsid w:val="00FF7FAC"/>
    <w:rsid w:val="010552A9"/>
    <w:rsid w:val="010A3CDE"/>
    <w:rsid w:val="010E0ACA"/>
    <w:rsid w:val="011F434B"/>
    <w:rsid w:val="01200CDA"/>
    <w:rsid w:val="0123E048"/>
    <w:rsid w:val="014C46A8"/>
    <w:rsid w:val="01516EF7"/>
    <w:rsid w:val="01585762"/>
    <w:rsid w:val="015A79FC"/>
    <w:rsid w:val="01664A6A"/>
    <w:rsid w:val="016DBC21"/>
    <w:rsid w:val="017286A9"/>
    <w:rsid w:val="017C091F"/>
    <w:rsid w:val="017EB014"/>
    <w:rsid w:val="017F5961"/>
    <w:rsid w:val="01822417"/>
    <w:rsid w:val="018FE3FC"/>
    <w:rsid w:val="01A0840A"/>
    <w:rsid w:val="01B0A837"/>
    <w:rsid w:val="01B2684E"/>
    <w:rsid w:val="01BF9345"/>
    <w:rsid w:val="01C14C19"/>
    <w:rsid w:val="01C3B9DC"/>
    <w:rsid w:val="01C3F233"/>
    <w:rsid w:val="01D486FF"/>
    <w:rsid w:val="01DB621F"/>
    <w:rsid w:val="01F493A3"/>
    <w:rsid w:val="01F9B385"/>
    <w:rsid w:val="01FFE6E9"/>
    <w:rsid w:val="020892B7"/>
    <w:rsid w:val="0208FD56"/>
    <w:rsid w:val="020ABEB1"/>
    <w:rsid w:val="020AF855"/>
    <w:rsid w:val="020C80EF"/>
    <w:rsid w:val="0221A882"/>
    <w:rsid w:val="022E3543"/>
    <w:rsid w:val="022EC63E"/>
    <w:rsid w:val="0238C5B4"/>
    <w:rsid w:val="02439D48"/>
    <w:rsid w:val="024978D1"/>
    <w:rsid w:val="0249F339"/>
    <w:rsid w:val="024D6DF7"/>
    <w:rsid w:val="025AEBD2"/>
    <w:rsid w:val="0269591D"/>
    <w:rsid w:val="026A336A"/>
    <w:rsid w:val="027104EB"/>
    <w:rsid w:val="0276BDEA"/>
    <w:rsid w:val="02912A55"/>
    <w:rsid w:val="029A607B"/>
    <w:rsid w:val="02A24F73"/>
    <w:rsid w:val="02A74AA3"/>
    <w:rsid w:val="02AC268D"/>
    <w:rsid w:val="02AD15B8"/>
    <w:rsid w:val="02B95795"/>
    <w:rsid w:val="02BCE26C"/>
    <w:rsid w:val="02D54207"/>
    <w:rsid w:val="02D783E0"/>
    <w:rsid w:val="02DBC28A"/>
    <w:rsid w:val="02E0095F"/>
    <w:rsid w:val="02ECBB36"/>
    <w:rsid w:val="02EE6A64"/>
    <w:rsid w:val="02F88653"/>
    <w:rsid w:val="03015AA4"/>
    <w:rsid w:val="030874F5"/>
    <w:rsid w:val="03160FE9"/>
    <w:rsid w:val="03178DA9"/>
    <w:rsid w:val="032A7D64"/>
    <w:rsid w:val="033F7EEA"/>
    <w:rsid w:val="0341F7A0"/>
    <w:rsid w:val="03474A92"/>
    <w:rsid w:val="03497C82"/>
    <w:rsid w:val="0353CFB8"/>
    <w:rsid w:val="03556CD5"/>
    <w:rsid w:val="03681BAC"/>
    <w:rsid w:val="03744918"/>
    <w:rsid w:val="0379A809"/>
    <w:rsid w:val="0379AE52"/>
    <w:rsid w:val="038B346F"/>
    <w:rsid w:val="0390BDE7"/>
    <w:rsid w:val="03A0E991"/>
    <w:rsid w:val="03A79865"/>
    <w:rsid w:val="03A7EEC3"/>
    <w:rsid w:val="03ABD6BE"/>
    <w:rsid w:val="03AF8904"/>
    <w:rsid w:val="03B08899"/>
    <w:rsid w:val="03B21EE6"/>
    <w:rsid w:val="03C714F5"/>
    <w:rsid w:val="03C83340"/>
    <w:rsid w:val="03CDE5E2"/>
    <w:rsid w:val="03D2D2B8"/>
    <w:rsid w:val="03D9427A"/>
    <w:rsid w:val="03DC6949"/>
    <w:rsid w:val="03E39FC2"/>
    <w:rsid w:val="03F77930"/>
    <w:rsid w:val="03FBFD01"/>
    <w:rsid w:val="03FFDCAD"/>
    <w:rsid w:val="0403B495"/>
    <w:rsid w:val="0409EB6E"/>
    <w:rsid w:val="041CCA1F"/>
    <w:rsid w:val="042E08CA"/>
    <w:rsid w:val="042F9D75"/>
    <w:rsid w:val="0430BCAC"/>
    <w:rsid w:val="04339A5C"/>
    <w:rsid w:val="0450CB97"/>
    <w:rsid w:val="04535806"/>
    <w:rsid w:val="0454B97E"/>
    <w:rsid w:val="0457731D"/>
    <w:rsid w:val="0459C7AD"/>
    <w:rsid w:val="045BEC8D"/>
    <w:rsid w:val="0461E86D"/>
    <w:rsid w:val="046A03CA"/>
    <w:rsid w:val="046BAB35"/>
    <w:rsid w:val="047DE10C"/>
    <w:rsid w:val="04849A20"/>
    <w:rsid w:val="0486A21E"/>
    <w:rsid w:val="048FFECF"/>
    <w:rsid w:val="0491EECE"/>
    <w:rsid w:val="04921651"/>
    <w:rsid w:val="04A64D6E"/>
    <w:rsid w:val="04A6B651"/>
    <w:rsid w:val="04AE0135"/>
    <w:rsid w:val="04C3381B"/>
    <w:rsid w:val="04C93D43"/>
    <w:rsid w:val="04CB074A"/>
    <w:rsid w:val="04D857B1"/>
    <w:rsid w:val="04E8DF8F"/>
    <w:rsid w:val="04EBE98E"/>
    <w:rsid w:val="04EEA607"/>
    <w:rsid w:val="04F7D0AC"/>
    <w:rsid w:val="04F9E86F"/>
    <w:rsid w:val="04FCA2B6"/>
    <w:rsid w:val="04FCBC65"/>
    <w:rsid w:val="0500D8FC"/>
    <w:rsid w:val="051C212A"/>
    <w:rsid w:val="0524E61B"/>
    <w:rsid w:val="05258515"/>
    <w:rsid w:val="05297B4A"/>
    <w:rsid w:val="05308412"/>
    <w:rsid w:val="05311A8F"/>
    <w:rsid w:val="05347456"/>
    <w:rsid w:val="0545A01A"/>
    <w:rsid w:val="054A4BF6"/>
    <w:rsid w:val="05643263"/>
    <w:rsid w:val="0565F34C"/>
    <w:rsid w:val="05690129"/>
    <w:rsid w:val="056C8725"/>
    <w:rsid w:val="057386B2"/>
    <w:rsid w:val="05774D62"/>
    <w:rsid w:val="057BE464"/>
    <w:rsid w:val="05833426"/>
    <w:rsid w:val="058947A7"/>
    <w:rsid w:val="058E07ED"/>
    <w:rsid w:val="0596CAE1"/>
    <w:rsid w:val="059A2B42"/>
    <w:rsid w:val="05A1082B"/>
    <w:rsid w:val="05B0060A"/>
    <w:rsid w:val="05BE7D2D"/>
    <w:rsid w:val="05C119CA"/>
    <w:rsid w:val="05C90B33"/>
    <w:rsid w:val="05CF2EA5"/>
    <w:rsid w:val="05D6F020"/>
    <w:rsid w:val="05E1DCE0"/>
    <w:rsid w:val="05E23295"/>
    <w:rsid w:val="05F32E0E"/>
    <w:rsid w:val="05F6CBD5"/>
    <w:rsid w:val="05F70467"/>
    <w:rsid w:val="05FC2214"/>
    <w:rsid w:val="0604EE68"/>
    <w:rsid w:val="06067900"/>
    <w:rsid w:val="062577D9"/>
    <w:rsid w:val="065573B5"/>
    <w:rsid w:val="06569BAB"/>
    <w:rsid w:val="0663224E"/>
    <w:rsid w:val="066C0F98"/>
    <w:rsid w:val="06705D51"/>
    <w:rsid w:val="0689A74E"/>
    <w:rsid w:val="068D3FE0"/>
    <w:rsid w:val="068F600E"/>
    <w:rsid w:val="069DE5DC"/>
    <w:rsid w:val="06AD5E60"/>
    <w:rsid w:val="06B5A2EF"/>
    <w:rsid w:val="06C50A8F"/>
    <w:rsid w:val="06CA1786"/>
    <w:rsid w:val="06CE2BDC"/>
    <w:rsid w:val="06D195E1"/>
    <w:rsid w:val="06DC6A5F"/>
    <w:rsid w:val="06E1C78A"/>
    <w:rsid w:val="06E509BE"/>
    <w:rsid w:val="06E6EEA8"/>
    <w:rsid w:val="06FA337B"/>
    <w:rsid w:val="07017978"/>
    <w:rsid w:val="0702924E"/>
    <w:rsid w:val="07089627"/>
    <w:rsid w:val="07138FD9"/>
    <w:rsid w:val="071EA0AF"/>
    <w:rsid w:val="0722B610"/>
    <w:rsid w:val="0726BE79"/>
    <w:rsid w:val="0729317B"/>
    <w:rsid w:val="072E5CF5"/>
    <w:rsid w:val="07325A7E"/>
    <w:rsid w:val="07333E8B"/>
    <w:rsid w:val="0737DCAA"/>
    <w:rsid w:val="073CCA40"/>
    <w:rsid w:val="073E26D9"/>
    <w:rsid w:val="075B8BB4"/>
    <w:rsid w:val="075D8E6C"/>
    <w:rsid w:val="076585FE"/>
    <w:rsid w:val="0767AB94"/>
    <w:rsid w:val="076E347B"/>
    <w:rsid w:val="0786EB33"/>
    <w:rsid w:val="0789AE40"/>
    <w:rsid w:val="079021F2"/>
    <w:rsid w:val="07A03411"/>
    <w:rsid w:val="07B017F9"/>
    <w:rsid w:val="07B47033"/>
    <w:rsid w:val="07C2D129"/>
    <w:rsid w:val="07C2F978"/>
    <w:rsid w:val="07D17CD4"/>
    <w:rsid w:val="07D4D532"/>
    <w:rsid w:val="07DA2447"/>
    <w:rsid w:val="07EA43C8"/>
    <w:rsid w:val="07F2BC22"/>
    <w:rsid w:val="07FBE519"/>
    <w:rsid w:val="0808B9B5"/>
    <w:rsid w:val="081D815C"/>
    <w:rsid w:val="08203A68"/>
    <w:rsid w:val="08307030"/>
    <w:rsid w:val="083A7297"/>
    <w:rsid w:val="084A992D"/>
    <w:rsid w:val="084BDC05"/>
    <w:rsid w:val="085B14B7"/>
    <w:rsid w:val="085B4E30"/>
    <w:rsid w:val="08663BA7"/>
    <w:rsid w:val="0866E9AD"/>
    <w:rsid w:val="08728BE6"/>
    <w:rsid w:val="087366C9"/>
    <w:rsid w:val="08818479"/>
    <w:rsid w:val="0887831B"/>
    <w:rsid w:val="088CB3F6"/>
    <w:rsid w:val="0891DD4A"/>
    <w:rsid w:val="089B95BF"/>
    <w:rsid w:val="08A0B7D2"/>
    <w:rsid w:val="08A3A8D8"/>
    <w:rsid w:val="08A40381"/>
    <w:rsid w:val="08A44DEF"/>
    <w:rsid w:val="08A5D136"/>
    <w:rsid w:val="08B494AC"/>
    <w:rsid w:val="08B4AF26"/>
    <w:rsid w:val="08B87214"/>
    <w:rsid w:val="08CD44EA"/>
    <w:rsid w:val="08CD5287"/>
    <w:rsid w:val="08CEC95E"/>
    <w:rsid w:val="08D44565"/>
    <w:rsid w:val="08E4E56A"/>
    <w:rsid w:val="08F3C5D4"/>
    <w:rsid w:val="08F6C631"/>
    <w:rsid w:val="08FD1420"/>
    <w:rsid w:val="0906ACB2"/>
    <w:rsid w:val="0914B0C1"/>
    <w:rsid w:val="091B9407"/>
    <w:rsid w:val="092385DD"/>
    <w:rsid w:val="0926E1B4"/>
    <w:rsid w:val="0928AD9B"/>
    <w:rsid w:val="0943AA7D"/>
    <w:rsid w:val="095C814F"/>
    <w:rsid w:val="09719847"/>
    <w:rsid w:val="0978ED5A"/>
    <w:rsid w:val="098C7A1B"/>
    <w:rsid w:val="098E2FD7"/>
    <w:rsid w:val="098F0C94"/>
    <w:rsid w:val="09B3E81C"/>
    <w:rsid w:val="09BA5305"/>
    <w:rsid w:val="09C7CBE0"/>
    <w:rsid w:val="09C81DCB"/>
    <w:rsid w:val="09C970B1"/>
    <w:rsid w:val="09D8DAD0"/>
    <w:rsid w:val="09E83DDE"/>
    <w:rsid w:val="09E86D82"/>
    <w:rsid w:val="09EB73D4"/>
    <w:rsid w:val="09FE16E7"/>
    <w:rsid w:val="0A028129"/>
    <w:rsid w:val="0A0E663A"/>
    <w:rsid w:val="0A137156"/>
    <w:rsid w:val="0A178ECC"/>
    <w:rsid w:val="0A1B768D"/>
    <w:rsid w:val="0A1BC01E"/>
    <w:rsid w:val="0A1FE6A4"/>
    <w:rsid w:val="0A22B8F2"/>
    <w:rsid w:val="0A2B7274"/>
    <w:rsid w:val="0A320E02"/>
    <w:rsid w:val="0A59EBA7"/>
    <w:rsid w:val="0A5C5BF1"/>
    <w:rsid w:val="0A5C7195"/>
    <w:rsid w:val="0A603BB5"/>
    <w:rsid w:val="0A63957E"/>
    <w:rsid w:val="0A63BC70"/>
    <w:rsid w:val="0A63E661"/>
    <w:rsid w:val="0A773CA7"/>
    <w:rsid w:val="0A841CDA"/>
    <w:rsid w:val="0A9EA266"/>
    <w:rsid w:val="0AA62872"/>
    <w:rsid w:val="0AA9ED93"/>
    <w:rsid w:val="0AB1F469"/>
    <w:rsid w:val="0AB7C2C7"/>
    <w:rsid w:val="0ABB9798"/>
    <w:rsid w:val="0ABCF85E"/>
    <w:rsid w:val="0ACDA52F"/>
    <w:rsid w:val="0AD40FF5"/>
    <w:rsid w:val="0AD6E6CA"/>
    <w:rsid w:val="0AE84172"/>
    <w:rsid w:val="0AEA0CC3"/>
    <w:rsid w:val="0AEACE4F"/>
    <w:rsid w:val="0AEF6422"/>
    <w:rsid w:val="0AF0F4FA"/>
    <w:rsid w:val="0AF8E050"/>
    <w:rsid w:val="0AF9A8CB"/>
    <w:rsid w:val="0B09593D"/>
    <w:rsid w:val="0B163521"/>
    <w:rsid w:val="0B16F55E"/>
    <w:rsid w:val="0B1B1C5E"/>
    <w:rsid w:val="0B230435"/>
    <w:rsid w:val="0B362825"/>
    <w:rsid w:val="0B565C13"/>
    <w:rsid w:val="0B5F16C1"/>
    <w:rsid w:val="0B75ECFD"/>
    <w:rsid w:val="0B81DD93"/>
    <w:rsid w:val="0B8B4A85"/>
    <w:rsid w:val="0B93CD8A"/>
    <w:rsid w:val="0B948E34"/>
    <w:rsid w:val="0B9EBD92"/>
    <w:rsid w:val="0BA0E9D7"/>
    <w:rsid w:val="0BA63F10"/>
    <w:rsid w:val="0BAB6BE6"/>
    <w:rsid w:val="0BB39595"/>
    <w:rsid w:val="0BB62BFE"/>
    <w:rsid w:val="0BB7B81F"/>
    <w:rsid w:val="0BEA5DF5"/>
    <w:rsid w:val="0BED48AF"/>
    <w:rsid w:val="0BF9A37D"/>
    <w:rsid w:val="0C00C705"/>
    <w:rsid w:val="0C10FEE3"/>
    <w:rsid w:val="0C1EF11C"/>
    <w:rsid w:val="0C23478C"/>
    <w:rsid w:val="0C2AC628"/>
    <w:rsid w:val="0C2B164F"/>
    <w:rsid w:val="0C334E84"/>
    <w:rsid w:val="0C33718F"/>
    <w:rsid w:val="0C368400"/>
    <w:rsid w:val="0C495B85"/>
    <w:rsid w:val="0C4B1BD4"/>
    <w:rsid w:val="0C589EBC"/>
    <w:rsid w:val="0C61AA95"/>
    <w:rsid w:val="0C7C244D"/>
    <w:rsid w:val="0C873DFB"/>
    <w:rsid w:val="0CB440F1"/>
    <w:rsid w:val="0CBBAF55"/>
    <w:rsid w:val="0CBDF68F"/>
    <w:rsid w:val="0CDA832E"/>
    <w:rsid w:val="0CDA83E1"/>
    <w:rsid w:val="0CEF4C5A"/>
    <w:rsid w:val="0CF4EA96"/>
    <w:rsid w:val="0D007E6B"/>
    <w:rsid w:val="0D0CA048"/>
    <w:rsid w:val="0D0D7545"/>
    <w:rsid w:val="0D1181D5"/>
    <w:rsid w:val="0D1CBC9F"/>
    <w:rsid w:val="0D1D57E7"/>
    <w:rsid w:val="0D251A98"/>
    <w:rsid w:val="0D375365"/>
    <w:rsid w:val="0D37738A"/>
    <w:rsid w:val="0D472AB3"/>
    <w:rsid w:val="0D59116A"/>
    <w:rsid w:val="0D5A33DA"/>
    <w:rsid w:val="0D5A75BA"/>
    <w:rsid w:val="0D6C71AA"/>
    <w:rsid w:val="0D75B5AB"/>
    <w:rsid w:val="0D7CD292"/>
    <w:rsid w:val="0D81BEE1"/>
    <w:rsid w:val="0D842DAE"/>
    <w:rsid w:val="0D8F1A29"/>
    <w:rsid w:val="0D9005E3"/>
    <w:rsid w:val="0D910622"/>
    <w:rsid w:val="0D913CB8"/>
    <w:rsid w:val="0D95DF86"/>
    <w:rsid w:val="0DA901D5"/>
    <w:rsid w:val="0DACE611"/>
    <w:rsid w:val="0DB25F75"/>
    <w:rsid w:val="0DB3C679"/>
    <w:rsid w:val="0DD06DDF"/>
    <w:rsid w:val="0DD62990"/>
    <w:rsid w:val="0DEBCAE8"/>
    <w:rsid w:val="0E117357"/>
    <w:rsid w:val="0E15AE08"/>
    <w:rsid w:val="0E16BBAC"/>
    <w:rsid w:val="0E1D35EC"/>
    <w:rsid w:val="0E2B7C66"/>
    <w:rsid w:val="0E33C37E"/>
    <w:rsid w:val="0E41F8DE"/>
    <w:rsid w:val="0E439D11"/>
    <w:rsid w:val="0E4DA8DC"/>
    <w:rsid w:val="0E4FD047"/>
    <w:rsid w:val="0E61C834"/>
    <w:rsid w:val="0E6E0ADD"/>
    <w:rsid w:val="0E70F6BA"/>
    <w:rsid w:val="0E741FA1"/>
    <w:rsid w:val="0E7582DC"/>
    <w:rsid w:val="0E7EB1B9"/>
    <w:rsid w:val="0E8A8AC4"/>
    <w:rsid w:val="0E8D5DBC"/>
    <w:rsid w:val="0E8DC428"/>
    <w:rsid w:val="0E91616C"/>
    <w:rsid w:val="0EA6793E"/>
    <w:rsid w:val="0EA7EE13"/>
    <w:rsid w:val="0EA928CC"/>
    <w:rsid w:val="0EAD47F6"/>
    <w:rsid w:val="0EB10833"/>
    <w:rsid w:val="0EBF54FF"/>
    <w:rsid w:val="0EC1EEAA"/>
    <w:rsid w:val="0EC3B12B"/>
    <w:rsid w:val="0EC4AA05"/>
    <w:rsid w:val="0EC6B494"/>
    <w:rsid w:val="0ED13271"/>
    <w:rsid w:val="0ED29DA2"/>
    <w:rsid w:val="0ED844E9"/>
    <w:rsid w:val="0EF18E7F"/>
    <w:rsid w:val="0EF9B232"/>
    <w:rsid w:val="0F01FD51"/>
    <w:rsid w:val="0F0A10CF"/>
    <w:rsid w:val="0F17C1FF"/>
    <w:rsid w:val="0F19BBA0"/>
    <w:rsid w:val="0F1FD8CD"/>
    <w:rsid w:val="0F249C2E"/>
    <w:rsid w:val="0F276E54"/>
    <w:rsid w:val="0F3A0F04"/>
    <w:rsid w:val="0F45D3E5"/>
    <w:rsid w:val="0F46488E"/>
    <w:rsid w:val="0F560416"/>
    <w:rsid w:val="0F57660F"/>
    <w:rsid w:val="0F5BE6D4"/>
    <w:rsid w:val="0F5ED973"/>
    <w:rsid w:val="0F5EECCC"/>
    <w:rsid w:val="0F61F726"/>
    <w:rsid w:val="0F63F0B0"/>
    <w:rsid w:val="0F68976B"/>
    <w:rsid w:val="0F6B1C1C"/>
    <w:rsid w:val="0F6B4009"/>
    <w:rsid w:val="0F6FBA3B"/>
    <w:rsid w:val="0F7FFB83"/>
    <w:rsid w:val="0F81D2DD"/>
    <w:rsid w:val="0F83A9A1"/>
    <w:rsid w:val="0F83F4E9"/>
    <w:rsid w:val="0F8DE198"/>
    <w:rsid w:val="0FB6976F"/>
    <w:rsid w:val="0FB6EA1A"/>
    <w:rsid w:val="0FD01145"/>
    <w:rsid w:val="0FDE7A80"/>
    <w:rsid w:val="0FE1C1D7"/>
    <w:rsid w:val="0FEC51E2"/>
    <w:rsid w:val="0FECA19C"/>
    <w:rsid w:val="0FF31C3B"/>
    <w:rsid w:val="0FFB6477"/>
    <w:rsid w:val="0FFD0812"/>
    <w:rsid w:val="10178598"/>
    <w:rsid w:val="10299489"/>
    <w:rsid w:val="102D3DD9"/>
    <w:rsid w:val="1041A1D4"/>
    <w:rsid w:val="10420F23"/>
    <w:rsid w:val="104EEEA9"/>
    <w:rsid w:val="1053FE38"/>
    <w:rsid w:val="1059909F"/>
    <w:rsid w:val="106D546D"/>
    <w:rsid w:val="1072DDBD"/>
    <w:rsid w:val="1080CB8A"/>
    <w:rsid w:val="108394FC"/>
    <w:rsid w:val="10894F56"/>
    <w:rsid w:val="10A8674F"/>
    <w:rsid w:val="10ADAF23"/>
    <w:rsid w:val="10B90D26"/>
    <w:rsid w:val="10C33498"/>
    <w:rsid w:val="10CC3432"/>
    <w:rsid w:val="10E79793"/>
    <w:rsid w:val="10EDC2CD"/>
    <w:rsid w:val="10EEF4A2"/>
    <w:rsid w:val="10F715AF"/>
    <w:rsid w:val="10FDFA58"/>
    <w:rsid w:val="1101676F"/>
    <w:rsid w:val="11042335"/>
    <w:rsid w:val="11068D45"/>
    <w:rsid w:val="11069B5C"/>
    <w:rsid w:val="110E10C6"/>
    <w:rsid w:val="111082CA"/>
    <w:rsid w:val="11113B9C"/>
    <w:rsid w:val="1112C4C8"/>
    <w:rsid w:val="112871B0"/>
    <w:rsid w:val="11321CB9"/>
    <w:rsid w:val="115782F6"/>
    <w:rsid w:val="1162EB52"/>
    <w:rsid w:val="11704049"/>
    <w:rsid w:val="117FF020"/>
    <w:rsid w:val="118755A8"/>
    <w:rsid w:val="1187B281"/>
    <w:rsid w:val="11924CB0"/>
    <w:rsid w:val="119259DF"/>
    <w:rsid w:val="11A16114"/>
    <w:rsid w:val="11A5367C"/>
    <w:rsid w:val="11B0ABA3"/>
    <w:rsid w:val="11B65A91"/>
    <w:rsid w:val="11CC11AB"/>
    <w:rsid w:val="11D294F6"/>
    <w:rsid w:val="11E79327"/>
    <w:rsid w:val="11FD636A"/>
    <w:rsid w:val="120A704C"/>
    <w:rsid w:val="121DC8E6"/>
    <w:rsid w:val="122D97C4"/>
    <w:rsid w:val="123385CB"/>
    <w:rsid w:val="1234353A"/>
    <w:rsid w:val="1238087A"/>
    <w:rsid w:val="123DEA8F"/>
    <w:rsid w:val="123EE790"/>
    <w:rsid w:val="12492681"/>
    <w:rsid w:val="124F23D2"/>
    <w:rsid w:val="124F40FD"/>
    <w:rsid w:val="12585925"/>
    <w:rsid w:val="125B740F"/>
    <w:rsid w:val="126B3DBB"/>
    <w:rsid w:val="128E25BE"/>
    <w:rsid w:val="12985F20"/>
    <w:rsid w:val="129FF396"/>
    <w:rsid w:val="12AE0182"/>
    <w:rsid w:val="12B0FCEE"/>
    <w:rsid w:val="12B10B44"/>
    <w:rsid w:val="12B89746"/>
    <w:rsid w:val="12CEE2E2"/>
    <w:rsid w:val="12D5F790"/>
    <w:rsid w:val="12D8863A"/>
    <w:rsid w:val="12E003B0"/>
    <w:rsid w:val="12E05DBF"/>
    <w:rsid w:val="12E22EBF"/>
    <w:rsid w:val="12E5174B"/>
    <w:rsid w:val="12E74FEC"/>
    <w:rsid w:val="130DCB7B"/>
    <w:rsid w:val="1310387D"/>
    <w:rsid w:val="13170E34"/>
    <w:rsid w:val="133CC95E"/>
    <w:rsid w:val="1342D757"/>
    <w:rsid w:val="134B3F0D"/>
    <w:rsid w:val="134BA870"/>
    <w:rsid w:val="13532876"/>
    <w:rsid w:val="135ACA62"/>
    <w:rsid w:val="1372C885"/>
    <w:rsid w:val="1374FEE2"/>
    <w:rsid w:val="1379465D"/>
    <w:rsid w:val="137C5451"/>
    <w:rsid w:val="137E4B7D"/>
    <w:rsid w:val="138C4BE5"/>
    <w:rsid w:val="1392B99D"/>
    <w:rsid w:val="139B88E4"/>
    <w:rsid w:val="13B5DA60"/>
    <w:rsid w:val="13B85BD3"/>
    <w:rsid w:val="13BC3B81"/>
    <w:rsid w:val="13C7430B"/>
    <w:rsid w:val="13CFB853"/>
    <w:rsid w:val="13E1BDA5"/>
    <w:rsid w:val="13E7F8C5"/>
    <w:rsid w:val="140257BC"/>
    <w:rsid w:val="1404D752"/>
    <w:rsid w:val="1407E86C"/>
    <w:rsid w:val="1419F914"/>
    <w:rsid w:val="14248B74"/>
    <w:rsid w:val="142E0EEA"/>
    <w:rsid w:val="1444CEF9"/>
    <w:rsid w:val="145E01C4"/>
    <w:rsid w:val="146CEF06"/>
    <w:rsid w:val="1491E743"/>
    <w:rsid w:val="149549EB"/>
    <w:rsid w:val="149B48C2"/>
    <w:rsid w:val="14B06365"/>
    <w:rsid w:val="14C20708"/>
    <w:rsid w:val="14C2B8A6"/>
    <w:rsid w:val="14C90ED6"/>
    <w:rsid w:val="14CD1ADB"/>
    <w:rsid w:val="14DC5ADA"/>
    <w:rsid w:val="14E59513"/>
    <w:rsid w:val="14ECCC70"/>
    <w:rsid w:val="14F37958"/>
    <w:rsid w:val="14F8F572"/>
    <w:rsid w:val="14F9609B"/>
    <w:rsid w:val="14FFC068"/>
    <w:rsid w:val="15035977"/>
    <w:rsid w:val="1511B5A8"/>
    <w:rsid w:val="153D2CD4"/>
    <w:rsid w:val="1555BBF1"/>
    <w:rsid w:val="15607BA9"/>
    <w:rsid w:val="157146FD"/>
    <w:rsid w:val="1575BC3A"/>
    <w:rsid w:val="157B283B"/>
    <w:rsid w:val="157B4E35"/>
    <w:rsid w:val="157C71AB"/>
    <w:rsid w:val="15851890"/>
    <w:rsid w:val="15883AA9"/>
    <w:rsid w:val="15915FD2"/>
    <w:rsid w:val="1591E574"/>
    <w:rsid w:val="15A370D6"/>
    <w:rsid w:val="15A99AB7"/>
    <w:rsid w:val="15AE022E"/>
    <w:rsid w:val="15B4A9E4"/>
    <w:rsid w:val="15B72EA8"/>
    <w:rsid w:val="15BB2957"/>
    <w:rsid w:val="15BC71C1"/>
    <w:rsid w:val="15D08063"/>
    <w:rsid w:val="15DD4C39"/>
    <w:rsid w:val="15EEB1D4"/>
    <w:rsid w:val="15F38282"/>
    <w:rsid w:val="15F48065"/>
    <w:rsid w:val="15F543B0"/>
    <w:rsid w:val="15FB23F3"/>
    <w:rsid w:val="15FC1A19"/>
    <w:rsid w:val="16051E58"/>
    <w:rsid w:val="160A027F"/>
    <w:rsid w:val="1615A848"/>
    <w:rsid w:val="162B1B46"/>
    <w:rsid w:val="16352680"/>
    <w:rsid w:val="16388689"/>
    <w:rsid w:val="163983A3"/>
    <w:rsid w:val="163A0050"/>
    <w:rsid w:val="164E4BB4"/>
    <w:rsid w:val="1650B5E7"/>
    <w:rsid w:val="1671A0DB"/>
    <w:rsid w:val="16730137"/>
    <w:rsid w:val="1678A79F"/>
    <w:rsid w:val="1680E20F"/>
    <w:rsid w:val="16833153"/>
    <w:rsid w:val="1689DBB8"/>
    <w:rsid w:val="168F5D98"/>
    <w:rsid w:val="169B617A"/>
    <w:rsid w:val="16A4435E"/>
    <w:rsid w:val="16AB6F86"/>
    <w:rsid w:val="16BCE507"/>
    <w:rsid w:val="16BED739"/>
    <w:rsid w:val="16C182E0"/>
    <w:rsid w:val="16DE0331"/>
    <w:rsid w:val="16DF97E8"/>
    <w:rsid w:val="16F0C819"/>
    <w:rsid w:val="16F41008"/>
    <w:rsid w:val="16F9040D"/>
    <w:rsid w:val="16FDDD09"/>
    <w:rsid w:val="16FF8963"/>
    <w:rsid w:val="16FF9986"/>
    <w:rsid w:val="173AD5F2"/>
    <w:rsid w:val="174BA38F"/>
    <w:rsid w:val="174DAA73"/>
    <w:rsid w:val="1750EA39"/>
    <w:rsid w:val="1752FF09"/>
    <w:rsid w:val="1758CAF3"/>
    <w:rsid w:val="1763CC97"/>
    <w:rsid w:val="176426F7"/>
    <w:rsid w:val="1769D17D"/>
    <w:rsid w:val="177173A6"/>
    <w:rsid w:val="17746D87"/>
    <w:rsid w:val="17838E6E"/>
    <w:rsid w:val="17AC3576"/>
    <w:rsid w:val="17BA80AC"/>
    <w:rsid w:val="17BB29A8"/>
    <w:rsid w:val="17CEC218"/>
    <w:rsid w:val="17F59642"/>
    <w:rsid w:val="18050DE6"/>
    <w:rsid w:val="18105A2F"/>
    <w:rsid w:val="181A6F7D"/>
    <w:rsid w:val="181DD802"/>
    <w:rsid w:val="18270CE1"/>
    <w:rsid w:val="18356A93"/>
    <w:rsid w:val="183C9868"/>
    <w:rsid w:val="18466318"/>
    <w:rsid w:val="18493AC7"/>
    <w:rsid w:val="184B765A"/>
    <w:rsid w:val="184F2F55"/>
    <w:rsid w:val="18570581"/>
    <w:rsid w:val="1859A642"/>
    <w:rsid w:val="185A8A45"/>
    <w:rsid w:val="185DD67A"/>
    <w:rsid w:val="18688F0B"/>
    <w:rsid w:val="186D65A5"/>
    <w:rsid w:val="1876C8E1"/>
    <w:rsid w:val="18815D81"/>
    <w:rsid w:val="188E4783"/>
    <w:rsid w:val="189500B7"/>
    <w:rsid w:val="18956CD3"/>
    <w:rsid w:val="18AD11CA"/>
    <w:rsid w:val="18AD982C"/>
    <w:rsid w:val="18B2BBB9"/>
    <w:rsid w:val="18C98636"/>
    <w:rsid w:val="18D137B0"/>
    <w:rsid w:val="18E3DC88"/>
    <w:rsid w:val="18EC45CD"/>
    <w:rsid w:val="18EDB366"/>
    <w:rsid w:val="18FE3AC3"/>
    <w:rsid w:val="191B8CFD"/>
    <w:rsid w:val="19346C3E"/>
    <w:rsid w:val="193E3D2E"/>
    <w:rsid w:val="1945B410"/>
    <w:rsid w:val="194DAC89"/>
    <w:rsid w:val="1952A617"/>
    <w:rsid w:val="1965ED83"/>
    <w:rsid w:val="19817184"/>
    <w:rsid w:val="19871A01"/>
    <w:rsid w:val="198FC20B"/>
    <w:rsid w:val="1991159C"/>
    <w:rsid w:val="19B3A961"/>
    <w:rsid w:val="19BE2226"/>
    <w:rsid w:val="19D104CF"/>
    <w:rsid w:val="19D37089"/>
    <w:rsid w:val="19E397A0"/>
    <w:rsid w:val="19EC6A5C"/>
    <w:rsid w:val="19EC9067"/>
    <w:rsid w:val="19F07087"/>
    <w:rsid w:val="1A00ACEE"/>
    <w:rsid w:val="1A014E5A"/>
    <w:rsid w:val="1A079266"/>
    <w:rsid w:val="1A151408"/>
    <w:rsid w:val="1A181280"/>
    <w:rsid w:val="1A193947"/>
    <w:rsid w:val="1A2436DC"/>
    <w:rsid w:val="1A30D118"/>
    <w:rsid w:val="1A363698"/>
    <w:rsid w:val="1A466960"/>
    <w:rsid w:val="1A4E25B6"/>
    <w:rsid w:val="1A564554"/>
    <w:rsid w:val="1A6CED2C"/>
    <w:rsid w:val="1A821561"/>
    <w:rsid w:val="1A8636D4"/>
    <w:rsid w:val="1A90B058"/>
    <w:rsid w:val="1A923247"/>
    <w:rsid w:val="1AA54DB8"/>
    <w:rsid w:val="1AAEB23A"/>
    <w:rsid w:val="1ABF30E5"/>
    <w:rsid w:val="1ABF4703"/>
    <w:rsid w:val="1AD31C28"/>
    <w:rsid w:val="1ADE1A1E"/>
    <w:rsid w:val="1AE71F89"/>
    <w:rsid w:val="1AED9009"/>
    <w:rsid w:val="1AEFDE9E"/>
    <w:rsid w:val="1B00E975"/>
    <w:rsid w:val="1B0206C3"/>
    <w:rsid w:val="1B0CAAA1"/>
    <w:rsid w:val="1B154704"/>
    <w:rsid w:val="1B18AA8F"/>
    <w:rsid w:val="1B2D275A"/>
    <w:rsid w:val="1B36B3B6"/>
    <w:rsid w:val="1B4959EB"/>
    <w:rsid w:val="1B4E91B6"/>
    <w:rsid w:val="1B51F238"/>
    <w:rsid w:val="1B57A656"/>
    <w:rsid w:val="1B5E3A5B"/>
    <w:rsid w:val="1B651F50"/>
    <w:rsid w:val="1B65D46C"/>
    <w:rsid w:val="1B68CC4C"/>
    <w:rsid w:val="1B6B2050"/>
    <w:rsid w:val="1B6C4730"/>
    <w:rsid w:val="1B8C8A11"/>
    <w:rsid w:val="1B9655C4"/>
    <w:rsid w:val="1BB26CB3"/>
    <w:rsid w:val="1BBA6F3A"/>
    <w:rsid w:val="1BBF400A"/>
    <w:rsid w:val="1BBF7E75"/>
    <w:rsid w:val="1BBFFEBA"/>
    <w:rsid w:val="1BC1B5A2"/>
    <w:rsid w:val="1BC63822"/>
    <w:rsid w:val="1BC8D875"/>
    <w:rsid w:val="1BC9B921"/>
    <w:rsid w:val="1BD0920E"/>
    <w:rsid w:val="1BDDA4EC"/>
    <w:rsid w:val="1BE578B4"/>
    <w:rsid w:val="1BEB9B74"/>
    <w:rsid w:val="1BF31D8F"/>
    <w:rsid w:val="1BF583F9"/>
    <w:rsid w:val="1BF7BD98"/>
    <w:rsid w:val="1C12C676"/>
    <w:rsid w:val="1C15A965"/>
    <w:rsid w:val="1C1DDF01"/>
    <w:rsid w:val="1C24443B"/>
    <w:rsid w:val="1C39A165"/>
    <w:rsid w:val="1C3A8E61"/>
    <w:rsid w:val="1C40FB0B"/>
    <w:rsid w:val="1C494515"/>
    <w:rsid w:val="1C4E9EF8"/>
    <w:rsid w:val="1C4F4C7B"/>
    <w:rsid w:val="1C594D5E"/>
    <w:rsid w:val="1C5B0F41"/>
    <w:rsid w:val="1C5FAB78"/>
    <w:rsid w:val="1C60624A"/>
    <w:rsid w:val="1C68F91E"/>
    <w:rsid w:val="1C75BC17"/>
    <w:rsid w:val="1C82F431"/>
    <w:rsid w:val="1C84AB23"/>
    <w:rsid w:val="1C864700"/>
    <w:rsid w:val="1C8A57B2"/>
    <w:rsid w:val="1C8F92EF"/>
    <w:rsid w:val="1C96E3CF"/>
    <w:rsid w:val="1C9B3F51"/>
    <w:rsid w:val="1CA328B5"/>
    <w:rsid w:val="1CB76F1A"/>
    <w:rsid w:val="1CBB06B5"/>
    <w:rsid w:val="1CCBECFA"/>
    <w:rsid w:val="1CD6F418"/>
    <w:rsid w:val="1CE137B5"/>
    <w:rsid w:val="1CE8D051"/>
    <w:rsid w:val="1CFDD651"/>
    <w:rsid w:val="1D0D9BA4"/>
    <w:rsid w:val="1D1D2AD9"/>
    <w:rsid w:val="1D33E0FA"/>
    <w:rsid w:val="1D379FA0"/>
    <w:rsid w:val="1D472A3A"/>
    <w:rsid w:val="1D4A7245"/>
    <w:rsid w:val="1D4BDF90"/>
    <w:rsid w:val="1D4E100E"/>
    <w:rsid w:val="1D502E51"/>
    <w:rsid w:val="1D5624D2"/>
    <w:rsid w:val="1D63485C"/>
    <w:rsid w:val="1D6E0E14"/>
    <w:rsid w:val="1D831371"/>
    <w:rsid w:val="1D8421FC"/>
    <w:rsid w:val="1D8E7AE8"/>
    <w:rsid w:val="1D939E75"/>
    <w:rsid w:val="1DA3979A"/>
    <w:rsid w:val="1DACA5C2"/>
    <w:rsid w:val="1DB79159"/>
    <w:rsid w:val="1DB8A085"/>
    <w:rsid w:val="1DC19D98"/>
    <w:rsid w:val="1DD99232"/>
    <w:rsid w:val="1DE07757"/>
    <w:rsid w:val="1DF710E9"/>
    <w:rsid w:val="1E07ABA9"/>
    <w:rsid w:val="1E0D7E93"/>
    <w:rsid w:val="1E11DB89"/>
    <w:rsid w:val="1E143274"/>
    <w:rsid w:val="1E267665"/>
    <w:rsid w:val="1E2BF0C7"/>
    <w:rsid w:val="1E4A4136"/>
    <w:rsid w:val="1E4BD4E7"/>
    <w:rsid w:val="1E4D79F0"/>
    <w:rsid w:val="1E4D9E99"/>
    <w:rsid w:val="1E4DA5C4"/>
    <w:rsid w:val="1E4DF3C3"/>
    <w:rsid w:val="1E51DFCF"/>
    <w:rsid w:val="1E5F927A"/>
    <w:rsid w:val="1E6C4E02"/>
    <w:rsid w:val="1E7C5236"/>
    <w:rsid w:val="1E7E9957"/>
    <w:rsid w:val="1E8A53C9"/>
    <w:rsid w:val="1E8D0F1F"/>
    <w:rsid w:val="1E9874E8"/>
    <w:rsid w:val="1E9DAB37"/>
    <w:rsid w:val="1E9F329C"/>
    <w:rsid w:val="1EA7DED8"/>
    <w:rsid w:val="1EADD362"/>
    <w:rsid w:val="1EBAC8C9"/>
    <w:rsid w:val="1EBDE52F"/>
    <w:rsid w:val="1EC56A99"/>
    <w:rsid w:val="1EC8281C"/>
    <w:rsid w:val="1ECEEC94"/>
    <w:rsid w:val="1EDBFC34"/>
    <w:rsid w:val="1EE86474"/>
    <w:rsid w:val="1EFBF0C1"/>
    <w:rsid w:val="1F08BA41"/>
    <w:rsid w:val="1F0E428A"/>
    <w:rsid w:val="1F0FE2ED"/>
    <w:rsid w:val="1F1089F0"/>
    <w:rsid w:val="1F10908E"/>
    <w:rsid w:val="1F11F2B5"/>
    <w:rsid w:val="1F1B7F45"/>
    <w:rsid w:val="1F26535B"/>
    <w:rsid w:val="1F2C47A8"/>
    <w:rsid w:val="1F2E072A"/>
    <w:rsid w:val="1F395D50"/>
    <w:rsid w:val="1F458BEC"/>
    <w:rsid w:val="1F48A1CB"/>
    <w:rsid w:val="1F498686"/>
    <w:rsid w:val="1F4BA727"/>
    <w:rsid w:val="1F557BEC"/>
    <w:rsid w:val="1F58FBA1"/>
    <w:rsid w:val="1F72B9C8"/>
    <w:rsid w:val="1F74FD3D"/>
    <w:rsid w:val="1F7EB030"/>
    <w:rsid w:val="1F81A9B6"/>
    <w:rsid w:val="1F897472"/>
    <w:rsid w:val="1F8C77B5"/>
    <w:rsid w:val="1F90D4D1"/>
    <w:rsid w:val="1F9A5044"/>
    <w:rsid w:val="1F9B0AC3"/>
    <w:rsid w:val="1FA5C3FD"/>
    <w:rsid w:val="1FAD1910"/>
    <w:rsid w:val="1FB39969"/>
    <w:rsid w:val="1FBC0239"/>
    <w:rsid w:val="1FC11E6B"/>
    <w:rsid w:val="1FCD77BD"/>
    <w:rsid w:val="1FCEF4A9"/>
    <w:rsid w:val="1FD3E14E"/>
    <w:rsid w:val="1FDC059D"/>
    <w:rsid w:val="1FE3C23F"/>
    <w:rsid w:val="1FE58FED"/>
    <w:rsid w:val="1FE970E8"/>
    <w:rsid w:val="1FEC1BB2"/>
    <w:rsid w:val="1FF6B42B"/>
    <w:rsid w:val="1FFD5D0C"/>
    <w:rsid w:val="2005220F"/>
    <w:rsid w:val="2005C073"/>
    <w:rsid w:val="2036CF75"/>
    <w:rsid w:val="205578D1"/>
    <w:rsid w:val="2055F0C7"/>
    <w:rsid w:val="206674AA"/>
    <w:rsid w:val="2066C6BC"/>
    <w:rsid w:val="20672636"/>
    <w:rsid w:val="206A2CF3"/>
    <w:rsid w:val="206C06FE"/>
    <w:rsid w:val="2070DF9D"/>
    <w:rsid w:val="20768FE6"/>
    <w:rsid w:val="207714ED"/>
    <w:rsid w:val="207ED849"/>
    <w:rsid w:val="2084EE5F"/>
    <w:rsid w:val="208554BF"/>
    <w:rsid w:val="209E0EE4"/>
    <w:rsid w:val="20A5FE3D"/>
    <w:rsid w:val="20A74CD7"/>
    <w:rsid w:val="20C7DEEA"/>
    <w:rsid w:val="20C7DFC4"/>
    <w:rsid w:val="20C9616B"/>
    <w:rsid w:val="20D5F436"/>
    <w:rsid w:val="20D6FFFE"/>
    <w:rsid w:val="20DC7142"/>
    <w:rsid w:val="20EABB20"/>
    <w:rsid w:val="20ECB18C"/>
    <w:rsid w:val="20FBA137"/>
    <w:rsid w:val="21034418"/>
    <w:rsid w:val="2105DAC6"/>
    <w:rsid w:val="210DA670"/>
    <w:rsid w:val="2116D21A"/>
    <w:rsid w:val="211B1403"/>
    <w:rsid w:val="21210AAE"/>
    <w:rsid w:val="212512F9"/>
    <w:rsid w:val="212D3684"/>
    <w:rsid w:val="215A75D7"/>
    <w:rsid w:val="21614785"/>
    <w:rsid w:val="216D8468"/>
    <w:rsid w:val="2174A4BC"/>
    <w:rsid w:val="217A7A7A"/>
    <w:rsid w:val="217B2548"/>
    <w:rsid w:val="21871732"/>
    <w:rsid w:val="219FDF6D"/>
    <w:rsid w:val="21AB81A8"/>
    <w:rsid w:val="21AF78AD"/>
    <w:rsid w:val="21B20FAA"/>
    <w:rsid w:val="21B230A5"/>
    <w:rsid w:val="21DE71DA"/>
    <w:rsid w:val="21E36AEA"/>
    <w:rsid w:val="21F5234F"/>
    <w:rsid w:val="21F52C76"/>
    <w:rsid w:val="21F8AA33"/>
    <w:rsid w:val="21FEFC68"/>
    <w:rsid w:val="2203ECE4"/>
    <w:rsid w:val="220E0051"/>
    <w:rsid w:val="221DC28B"/>
    <w:rsid w:val="222AD089"/>
    <w:rsid w:val="222FC7AB"/>
    <w:rsid w:val="224053D0"/>
    <w:rsid w:val="22608955"/>
    <w:rsid w:val="2260DBAE"/>
    <w:rsid w:val="22638AF1"/>
    <w:rsid w:val="2275EFDA"/>
    <w:rsid w:val="22854605"/>
    <w:rsid w:val="2295877B"/>
    <w:rsid w:val="229A35D3"/>
    <w:rsid w:val="229D993C"/>
    <w:rsid w:val="22A77D98"/>
    <w:rsid w:val="22AE513C"/>
    <w:rsid w:val="22C10004"/>
    <w:rsid w:val="22CB88E4"/>
    <w:rsid w:val="22CC2489"/>
    <w:rsid w:val="22D0DC40"/>
    <w:rsid w:val="22D75645"/>
    <w:rsid w:val="22EE9390"/>
    <w:rsid w:val="23027915"/>
    <w:rsid w:val="2303BF18"/>
    <w:rsid w:val="230C8D50"/>
    <w:rsid w:val="2316CC63"/>
    <w:rsid w:val="2316E253"/>
    <w:rsid w:val="2328FEDE"/>
    <w:rsid w:val="23354793"/>
    <w:rsid w:val="235023E3"/>
    <w:rsid w:val="235342B5"/>
    <w:rsid w:val="2353E137"/>
    <w:rsid w:val="2356D399"/>
    <w:rsid w:val="23604BAF"/>
    <w:rsid w:val="2368F871"/>
    <w:rsid w:val="23791C20"/>
    <w:rsid w:val="237E2332"/>
    <w:rsid w:val="2394B3B5"/>
    <w:rsid w:val="2396B197"/>
    <w:rsid w:val="239B408B"/>
    <w:rsid w:val="23A9C93F"/>
    <w:rsid w:val="23AFA048"/>
    <w:rsid w:val="23B7CC10"/>
    <w:rsid w:val="23CB8C79"/>
    <w:rsid w:val="23D80051"/>
    <w:rsid w:val="23E258BA"/>
    <w:rsid w:val="23EC1141"/>
    <w:rsid w:val="23F0C95E"/>
    <w:rsid w:val="23FD3432"/>
    <w:rsid w:val="24057A41"/>
    <w:rsid w:val="240CAA9F"/>
    <w:rsid w:val="240FA716"/>
    <w:rsid w:val="241A72C6"/>
    <w:rsid w:val="241DD85B"/>
    <w:rsid w:val="24206811"/>
    <w:rsid w:val="24211088"/>
    <w:rsid w:val="2421DE8A"/>
    <w:rsid w:val="24240B78"/>
    <w:rsid w:val="243227E3"/>
    <w:rsid w:val="243DB3BB"/>
    <w:rsid w:val="24473F70"/>
    <w:rsid w:val="245124BF"/>
    <w:rsid w:val="245422F2"/>
    <w:rsid w:val="2456B661"/>
    <w:rsid w:val="2456F5AC"/>
    <w:rsid w:val="245A2C9C"/>
    <w:rsid w:val="245B5092"/>
    <w:rsid w:val="245F1A15"/>
    <w:rsid w:val="2463FE3A"/>
    <w:rsid w:val="246A6C7C"/>
    <w:rsid w:val="24752E79"/>
    <w:rsid w:val="24791DBC"/>
    <w:rsid w:val="24A3BD5E"/>
    <w:rsid w:val="24A50688"/>
    <w:rsid w:val="24AD7051"/>
    <w:rsid w:val="24BA95F4"/>
    <w:rsid w:val="24C2489B"/>
    <w:rsid w:val="24C45D26"/>
    <w:rsid w:val="24D19D6B"/>
    <w:rsid w:val="24E25EAA"/>
    <w:rsid w:val="24E47374"/>
    <w:rsid w:val="24EBF444"/>
    <w:rsid w:val="24F13984"/>
    <w:rsid w:val="24F29A11"/>
    <w:rsid w:val="24F4F441"/>
    <w:rsid w:val="24FA4C7F"/>
    <w:rsid w:val="2503D8AD"/>
    <w:rsid w:val="250A2DDC"/>
    <w:rsid w:val="251F0DF3"/>
    <w:rsid w:val="251F64C2"/>
    <w:rsid w:val="253D2F8F"/>
    <w:rsid w:val="253E98D0"/>
    <w:rsid w:val="253FAC82"/>
    <w:rsid w:val="254BAAAF"/>
    <w:rsid w:val="255531E4"/>
    <w:rsid w:val="25660DF8"/>
    <w:rsid w:val="256E5A41"/>
    <w:rsid w:val="25707FD4"/>
    <w:rsid w:val="257367EF"/>
    <w:rsid w:val="25875E82"/>
    <w:rsid w:val="25905724"/>
    <w:rsid w:val="25A4F30F"/>
    <w:rsid w:val="25B3F3EF"/>
    <w:rsid w:val="25B66989"/>
    <w:rsid w:val="25B6D407"/>
    <w:rsid w:val="25BAE8AB"/>
    <w:rsid w:val="25C982CD"/>
    <w:rsid w:val="25D1CAFD"/>
    <w:rsid w:val="25D48FC5"/>
    <w:rsid w:val="25DAF075"/>
    <w:rsid w:val="25E5958D"/>
    <w:rsid w:val="25E6ADC8"/>
    <w:rsid w:val="25EDFCB9"/>
    <w:rsid w:val="25FC801D"/>
    <w:rsid w:val="26094C80"/>
    <w:rsid w:val="260AFDD2"/>
    <w:rsid w:val="260DFDB1"/>
    <w:rsid w:val="26105DAC"/>
    <w:rsid w:val="2610DAFB"/>
    <w:rsid w:val="2614C0B2"/>
    <w:rsid w:val="26150581"/>
    <w:rsid w:val="2620190F"/>
    <w:rsid w:val="26207EDC"/>
    <w:rsid w:val="2620DE14"/>
    <w:rsid w:val="2621756C"/>
    <w:rsid w:val="2623B0A2"/>
    <w:rsid w:val="262471C2"/>
    <w:rsid w:val="2625093E"/>
    <w:rsid w:val="262DFDD6"/>
    <w:rsid w:val="2636EF31"/>
    <w:rsid w:val="26752941"/>
    <w:rsid w:val="26787774"/>
    <w:rsid w:val="2681593C"/>
    <w:rsid w:val="269C597B"/>
    <w:rsid w:val="26A0F11F"/>
    <w:rsid w:val="26A316AC"/>
    <w:rsid w:val="26A3AE24"/>
    <w:rsid w:val="26A6AD19"/>
    <w:rsid w:val="26B890C5"/>
    <w:rsid w:val="26C3C723"/>
    <w:rsid w:val="26CBF0E1"/>
    <w:rsid w:val="26CE1A80"/>
    <w:rsid w:val="26CED7CD"/>
    <w:rsid w:val="26D85248"/>
    <w:rsid w:val="26DC94C7"/>
    <w:rsid w:val="26DE6E5D"/>
    <w:rsid w:val="26EF1901"/>
    <w:rsid w:val="26F626DF"/>
    <w:rsid w:val="26F9EA82"/>
    <w:rsid w:val="26FE95C6"/>
    <w:rsid w:val="27038532"/>
    <w:rsid w:val="2710A9C7"/>
    <w:rsid w:val="27136128"/>
    <w:rsid w:val="2732FB20"/>
    <w:rsid w:val="27339E1D"/>
    <w:rsid w:val="274EBB82"/>
    <w:rsid w:val="27511BFE"/>
    <w:rsid w:val="275336AA"/>
    <w:rsid w:val="27536FA9"/>
    <w:rsid w:val="27645269"/>
    <w:rsid w:val="2766EDF9"/>
    <w:rsid w:val="276E2093"/>
    <w:rsid w:val="278580D1"/>
    <w:rsid w:val="278DB291"/>
    <w:rsid w:val="27A67413"/>
    <w:rsid w:val="27AA7CEE"/>
    <w:rsid w:val="27AE2EC8"/>
    <w:rsid w:val="27B35B00"/>
    <w:rsid w:val="27B55EE2"/>
    <w:rsid w:val="27BA88D5"/>
    <w:rsid w:val="27BE6D80"/>
    <w:rsid w:val="27C69381"/>
    <w:rsid w:val="27C966C7"/>
    <w:rsid w:val="27CA76E1"/>
    <w:rsid w:val="27E0D252"/>
    <w:rsid w:val="27E5BFEF"/>
    <w:rsid w:val="27EF3D4F"/>
    <w:rsid w:val="27EFAB35"/>
    <w:rsid w:val="27F11279"/>
    <w:rsid w:val="28150161"/>
    <w:rsid w:val="2815426F"/>
    <w:rsid w:val="28170CCE"/>
    <w:rsid w:val="28328FCC"/>
    <w:rsid w:val="284F0BF0"/>
    <w:rsid w:val="2850294A"/>
    <w:rsid w:val="2862C914"/>
    <w:rsid w:val="28650023"/>
    <w:rsid w:val="286D2E3B"/>
    <w:rsid w:val="286FE09E"/>
    <w:rsid w:val="2871BA4D"/>
    <w:rsid w:val="287F4C8C"/>
    <w:rsid w:val="2886D81B"/>
    <w:rsid w:val="2890F586"/>
    <w:rsid w:val="2896C74A"/>
    <w:rsid w:val="289A22A9"/>
    <w:rsid w:val="289FA629"/>
    <w:rsid w:val="28A11CF3"/>
    <w:rsid w:val="28A6E5B3"/>
    <w:rsid w:val="28AB3DAA"/>
    <w:rsid w:val="28C486B4"/>
    <w:rsid w:val="28C681A3"/>
    <w:rsid w:val="28C7E364"/>
    <w:rsid w:val="28CD613E"/>
    <w:rsid w:val="28EE4863"/>
    <w:rsid w:val="28EF14E3"/>
    <w:rsid w:val="28F1C5E2"/>
    <w:rsid w:val="2903816F"/>
    <w:rsid w:val="290850DC"/>
    <w:rsid w:val="290E5686"/>
    <w:rsid w:val="29162A49"/>
    <w:rsid w:val="29288BFC"/>
    <w:rsid w:val="292FF2CC"/>
    <w:rsid w:val="2930B1D3"/>
    <w:rsid w:val="293F2A12"/>
    <w:rsid w:val="294A70F3"/>
    <w:rsid w:val="294AD07C"/>
    <w:rsid w:val="29617113"/>
    <w:rsid w:val="29776E1E"/>
    <w:rsid w:val="29796130"/>
    <w:rsid w:val="29798C61"/>
    <w:rsid w:val="2983B71D"/>
    <w:rsid w:val="29845FBF"/>
    <w:rsid w:val="298C53DE"/>
    <w:rsid w:val="29A5FC66"/>
    <w:rsid w:val="29A79D66"/>
    <w:rsid w:val="29AD4879"/>
    <w:rsid w:val="29B1A614"/>
    <w:rsid w:val="29C9D472"/>
    <w:rsid w:val="29DAB727"/>
    <w:rsid w:val="29DF8DCA"/>
    <w:rsid w:val="29EAE580"/>
    <w:rsid w:val="29F021D5"/>
    <w:rsid w:val="29F11DF6"/>
    <w:rsid w:val="29FDBB0B"/>
    <w:rsid w:val="2A055AB1"/>
    <w:rsid w:val="2A0E7386"/>
    <w:rsid w:val="2A0FDEE4"/>
    <w:rsid w:val="2A1E8148"/>
    <w:rsid w:val="2A201019"/>
    <w:rsid w:val="2A20F7C1"/>
    <w:rsid w:val="2A2344CA"/>
    <w:rsid w:val="2A28A307"/>
    <w:rsid w:val="2A2A145F"/>
    <w:rsid w:val="2A2C2470"/>
    <w:rsid w:val="2A2C2E6F"/>
    <w:rsid w:val="2A334F02"/>
    <w:rsid w:val="2A35CE50"/>
    <w:rsid w:val="2A3DD04D"/>
    <w:rsid w:val="2A6A66C8"/>
    <w:rsid w:val="2A778A52"/>
    <w:rsid w:val="2A8A3C1A"/>
    <w:rsid w:val="2A8BE80E"/>
    <w:rsid w:val="2A94E02C"/>
    <w:rsid w:val="2AA51DE4"/>
    <w:rsid w:val="2AB46249"/>
    <w:rsid w:val="2ABA9651"/>
    <w:rsid w:val="2ACD9016"/>
    <w:rsid w:val="2ACE7A61"/>
    <w:rsid w:val="2AEDEEB1"/>
    <w:rsid w:val="2AF3C92B"/>
    <w:rsid w:val="2AF7DC71"/>
    <w:rsid w:val="2B0B0EA7"/>
    <w:rsid w:val="2B0CA2B9"/>
    <w:rsid w:val="2B0DE2D0"/>
    <w:rsid w:val="2B116534"/>
    <w:rsid w:val="2B1F42C6"/>
    <w:rsid w:val="2B2C4A4A"/>
    <w:rsid w:val="2B3F4923"/>
    <w:rsid w:val="2B47604A"/>
    <w:rsid w:val="2B58896F"/>
    <w:rsid w:val="2B5B805B"/>
    <w:rsid w:val="2B70F13F"/>
    <w:rsid w:val="2B7A1F1E"/>
    <w:rsid w:val="2B7F2DE8"/>
    <w:rsid w:val="2B95933E"/>
    <w:rsid w:val="2B9B98C6"/>
    <w:rsid w:val="2B9B9C08"/>
    <w:rsid w:val="2BAA75BD"/>
    <w:rsid w:val="2BB0EE35"/>
    <w:rsid w:val="2BB32D4A"/>
    <w:rsid w:val="2BB42F3F"/>
    <w:rsid w:val="2BB4FEF6"/>
    <w:rsid w:val="2BBDAC93"/>
    <w:rsid w:val="2BC60B7D"/>
    <w:rsid w:val="2BC70833"/>
    <w:rsid w:val="2BC80968"/>
    <w:rsid w:val="2BCA7183"/>
    <w:rsid w:val="2BD90F8E"/>
    <w:rsid w:val="2BD977C3"/>
    <w:rsid w:val="2BDAACFE"/>
    <w:rsid w:val="2BE371B4"/>
    <w:rsid w:val="2BEFB546"/>
    <w:rsid w:val="2BEFD25F"/>
    <w:rsid w:val="2BF2C6AB"/>
    <w:rsid w:val="2BF38A8A"/>
    <w:rsid w:val="2BF796A0"/>
    <w:rsid w:val="2BF8D10A"/>
    <w:rsid w:val="2BFCB707"/>
    <w:rsid w:val="2C0E0B0C"/>
    <w:rsid w:val="2C147DA3"/>
    <w:rsid w:val="2C27C6EC"/>
    <w:rsid w:val="2C2BDF98"/>
    <w:rsid w:val="2C2E9D7A"/>
    <w:rsid w:val="2C36CF37"/>
    <w:rsid w:val="2C3A323C"/>
    <w:rsid w:val="2C4154E1"/>
    <w:rsid w:val="2C50C991"/>
    <w:rsid w:val="2C581AFD"/>
    <w:rsid w:val="2C5D0590"/>
    <w:rsid w:val="2C60070B"/>
    <w:rsid w:val="2C60085A"/>
    <w:rsid w:val="2C681FEC"/>
    <w:rsid w:val="2C69D47A"/>
    <w:rsid w:val="2C703D97"/>
    <w:rsid w:val="2C73B28C"/>
    <w:rsid w:val="2C8F998C"/>
    <w:rsid w:val="2C8FCA37"/>
    <w:rsid w:val="2C97AE50"/>
    <w:rsid w:val="2C9CDF7D"/>
    <w:rsid w:val="2C9E416C"/>
    <w:rsid w:val="2CBF2825"/>
    <w:rsid w:val="2CC355A7"/>
    <w:rsid w:val="2CC75E1F"/>
    <w:rsid w:val="2CCAC0C4"/>
    <w:rsid w:val="2CCF6A3F"/>
    <w:rsid w:val="2CD3EE6B"/>
    <w:rsid w:val="2CD7785C"/>
    <w:rsid w:val="2CE7AD3E"/>
    <w:rsid w:val="2CE81069"/>
    <w:rsid w:val="2CFAF63B"/>
    <w:rsid w:val="2D221E2E"/>
    <w:rsid w:val="2D239E81"/>
    <w:rsid w:val="2D28FBDC"/>
    <w:rsid w:val="2D2976A0"/>
    <w:rsid w:val="2D330F5C"/>
    <w:rsid w:val="2D373C55"/>
    <w:rsid w:val="2D3EF217"/>
    <w:rsid w:val="2D474720"/>
    <w:rsid w:val="2D486461"/>
    <w:rsid w:val="2D504291"/>
    <w:rsid w:val="2D57C0F4"/>
    <w:rsid w:val="2D5C3BB2"/>
    <w:rsid w:val="2D6ABF9D"/>
    <w:rsid w:val="2D7409CD"/>
    <w:rsid w:val="2D7D71EF"/>
    <w:rsid w:val="2D8809BA"/>
    <w:rsid w:val="2D8AF3FD"/>
    <w:rsid w:val="2D922D79"/>
    <w:rsid w:val="2D92492C"/>
    <w:rsid w:val="2D95598E"/>
    <w:rsid w:val="2D983F4A"/>
    <w:rsid w:val="2D9F6FA8"/>
    <w:rsid w:val="2DCAA41D"/>
    <w:rsid w:val="2DCF8ED6"/>
    <w:rsid w:val="2DD130FB"/>
    <w:rsid w:val="2DD60178"/>
    <w:rsid w:val="2DDF3661"/>
    <w:rsid w:val="2DDFE1F3"/>
    <w:rsid w:val="2DE823BF"/>
    <w:rsid w:val="2DE9BA42"/>
    <w:rsid w:val="2DFA5BDF"/>
    <w:rsid w:val="2DFEF396"/>
    <w:rsid w:val="2E01D49D"/>
    <w:rsid w:val="2E103EBD"/>
    <w:rsid w:val="2E149EFA"/>
    <w:rsid w:val="2E17D086"/>
    <w:rsid w:val="2E1ED71D"/>
    <w:rsid w:val="2E232B64"/>
    <w:rsid w:val="2E2F1B91"/>
    <w:rsid w:val="2E3543B4"/>
    <w:rsid w:val="2E37F228"/>
    <w:rsid w:val="2E42B80E"/>
    <w:rsid w:val="2E435CDF"/>
    <w:rsid w:val="2E45C45C"/>
    <w:rsid w:val="2E4A3312"/>
    <w:rsid w:val="2E5D1C7A"/>
    <w:rsid w:val="2E5D3507"/>
    <w:rsid w:val="2E5FD34F"/>
    <w:rsid w:val="2E60FE33"/>
    <w:rsid w:val="2E7531F9"/>
    <w:rsid w:val="2E789D91"/>
    <w:rsid w:val="2E792B8C"/>
    <w:rsid w:val="2E7BD8D2"/>
    <w:rsid w:val="2E7DDBA8"/>
    <w:rsid w:val="2E80FE64"/>
    <w:rsid w:val="2E826497"/>
    <w:rsid w:val="2E852FA7"/>
    <w:rsid w:val="2E89AA4A"/>
    <w:rsid w:val="2E92F574"/>
    <w:rsid w:val="2E9C1C11"/>
    <w:rsid w:val="2EAC7703"/>
    <w:rsid w:val="2EBBB5C1"/>
    <w:rsid w:val="2EE60A26"/>
    <w:rsid w:val="2EE79B8D"/>
    <w:rsid w:val="2EEFC012"/>
    <w:rsid w:val="2EF0FBFE"/>
    <w:rsid w:val="2EF4BDAF"/>
    <w:rsid w:val="2F0464EF"/>
    <w:rsid w:val="2F0E509A"/>
    <w:rsid w:val="2F189785"/>
    <w:rsid w:val="2F255359"/>
    <w:rsid w:val="2F26C45E"/>
    <w:rsid w:val="2F3D1935"/>
    <w:rsid w:val="2F3F0A37"/>
    <w:rsid w:val="2F4AE4DD"/>
    <w:rsid w:val="2F55081B"/>
    <w:rsid w:val="2F58A43B"/>
    <w:rsid w:val="2F68369D"/>
    <w:rsid w:val="2F897180"/>
    <w:rsid w:val="2F8C38DB"/>
    <w:rsid w:val="2F90FC2C"/>
    <w:rsid w:val="2F9D9B6F"/>
    <w:rsid w:val="2FA442FA"/>
    <w:rsid w:val="2FA9B0D1"/>
    <w:rsid w:val="2FADBF22"/>
    <w:rsid w:val="2FB07934"/>
    <w:rsid w:val="2FB5FD54"/>
    <w:rsid w:val="2FBBCED7"/>
    <w:rsid w:val="2FCD1DC1"/>
    <w:rsid w:val="2FCE367A"/>
    <w:rsid w:val="2FD24A4F"/>
    <w:rsid w:val="2FD9E728"/>
    <w:rsid w:val="2FE1023E"/>
    <w:rsid w:val="2FE4E993"/>
    <w:rsid w:val="2FEED6A2"/>
    <w:rsid w:val="2FF8F130"/>
    <w:rsid w:val="3006F22C"/>
    <w:rsid w:val="3007D92A"/>
    <w:rsid w:val="300FC2FE"/>
    <w:rsid w:val="30294CF3"/>
    <w:rsid w:val="302B40EF"/>
    <w:rsid w:val="302B739A"/>
    <w:rsid w:val="302C14EF"/>
    <w:rsid w:val="303C2082"/>
    <w:rsid w:val="306368DF"/>
    <w:rsid w:val="306D1C43"/>
    <w:rsid w:val="306F34FE"/>
    <w:rsid w:val="30737E90"/>
    <w:rsid w:val="307E4C93"/>
    <w:rsid w:val="3084ED2D"/>
    <w:rsid w:val="30881D76"/>
    <w:rsid w:val="3088A1F2"/>
    <w:rsid w:val="308FCB2F"/>
    <w:rsid w:val="309177ED"/>
    <w:rsid w:val="30970966"/>
    <w:rsid w:val="30A854AC"/>
    <w:rsid w:val="30A94089"/>
    <w:rsid w:val="30B1E4FF"/>
    <w:rsid w:val="30B3E391"/>
    <w:rsid w:val="30B8EA2C"/>
    <w:rsid w:val="30C745C6"/>
    <w:rsid w:val="30CFDF57"/>
    <w:rsid w:val="30D93629"/>
    <w:rsid w:val="30DCA6CB"/>
    <w:rsid w:val="30E53758"/>
    <w:rsid w:val="30F3BFFC"/>
    <w:rsid w:val="30F5DF89"/>
    <w:rsid w:val="30F77E0D"/>
    <w:rsid w:val="30FF9390"/>
    <w:rsid w:val="3100C2CF"/>
    <w:rsid w:val="31048C95"/>
    <w:rsid w:val="31049FBE"/>
    <w:rsid w:val="3109BFE8"/>
    <w:rsid w:val="311466C5"/>
    <w:rsid w:val="311EAC4D"/>
    <w:rsid w:val="31213989"/>
    <w:rsid w:val="31340658"/>
    <w:rsid w:val="3134BCCA"/>
    <w:rsid w:val="31433077"/>
    <w:rsid w:val="314C3435"/>
    <w:rsid w:val="317AFDA1"/>
    <w:rsid w:val="318B0E11"/>
    <w:rsid w:val="318E12A0"/>
    <w:rsid w:val="319FCF84"/>
    <w:rsid w:val="31A19620"/>
    <w:rsid w:val="31A27600"/>
    <w:rsid w:val="31A540CA"/>
    <w:rsid w:val="31B983D3"/>
    <w:rsid w:val="31BD7D19"/>
    <w:rsid w:val="31BEB89D"/>
    <w:rsid w:val="31C1049F"/>
    <w:rsid w:val="31CEAC29"/>
    <w:rsid w:val="31E3E7A6"/>
    <w:rsid w:val="31EEB65D"/>
    <w:rsid w:val="31F0F1B6"/>
    <w:rsid w:val="32003133"/>
    <w:rsid w:val="320B055F"/>
    <w:rsid w:val="320BBE3C"/>
    <w:rsid w:val="321F280C"/>
    <w:rsid w:val="3225F16A"/>
    <w:rsid w:val="322BF9CA"/>
    <w:rsid w:val="3233B4EC"/>
    <w:rsid w:val="32355EAE"/>
    <w:rsid w:val="323CBE3C"/>
    <w:rsid w:val="325170C9"/>
    <w:rsid w:val="3251A963"/>
    <w:rsid w:val="326C5A27"/>
    <w:rsid w:val="32735EA7"/>
    <w:rsid w:val="327B9FCB"/>
    <w:rsid w:val="327BF7A6"/>
    <w:rsid w:val="327E6EEA"/>
    <w:rsid w:val="32851321"/>
    <w:rsid w:val="32875835"/>
    <w:rsid w:val="3287B1C3"/>
    <w:rsid w:val="3288156A"/>
    <w:rsid w:val="329348CB"/>
    <w:rsid w:val="32A6997C"/>
    <w:rsid w:val="32B90F40"/>
    <w:rsid w:val="32C36338"/>
    <w:rsid w:val="32C7CCF6"/>
    <w:rsid w:val="32D240D0"/>
    <w:rsid w:val="32D3BFAF"/>
    <w:rsid w:val="32E93386"/>
    <w:rsid w:val="32EEDA86"/>
    <w:rsid w:val="32F6E66A"/>
    <w:rsid w:val="32F8470A"/>
    <w:rsid w:val="33045EB9"/>
    <w:rsid w:val="33056E03"/>
    <w:rsid w:val="3308F6C7"/>
    <w:rsid w:val="3318487B"/>
    <w:rsid w:val="331AC933"/>
    <w:rsid w:val="332CEEB9"/>
    <w:rsid w:val="332D2349"/>
    <w:rsid w:val="333230D2"/>
    <w:rsid w:val="33377472"/>
    <w:rsid w:val="333BB325"/>
    <w:rsid w:val="334510C9"/>
    <w:rsid w:val="33473531"/>
    <w:rsid w:val="33536A16"/>
    <w:rsid w:val="335C139A"/>
    <w:rsid w:val="335E9C14"/>
    <w:rsid w:val="33747309"/>
    <w:rsid w:val="3380C469"/>
    <w:rsid w:val="339C6040"/>
    <w:rsid w:val="33A3AABB"/>
    <w:rsid w:val="33B37450"/>
    <w:rsid w:val="33BD8E62"/>
    <w:rsid w:val="33C25FEE"/>
    <w:rsid w:val="33CC2049"/>
    <w:rsid w:val="33D087A3"/>
    <w:rsid w:val="33D21496"/>
    <w:rsid w:val="33E2A26D"/>
    <w:rsid w:val="33E6099E"/>
    <w:rsid w:val="33EC9B55"/>
    <w:rsid w:val="33EDD770"/>
    <w:rsid w:val="33FE82ED"/>
    <w:rsid w:val="33FED5AE"/>
    <w:rsid w:val="33FFA990"/>
    <w:rsid w:val="3402AD82"/>
    <w:rsid w:val="3404A848"/>
    <w:rsid w:val="34092920"/>
    <w:rsid w:val="34204003"/>
    <w:rsid w:val="3423F03E"/>
    <w:rsid w:val="3437D3A7"/>
    <w:rsid w:val="3437FEAD"/>
    <w:rsid w:val="343C97B3"/>
    <w:rsid w:val="344283B6"/>
    <w:rsid w:val="3445CA17"/>
    <w:rsid w:val="34480DB1"/>
    <w:rsid w:val="3456D0B4"/>
    <w:rsid w:val="345C84AC"/>
    <w:rsid w:val="345CA46B"/>
    <w:rsid w:val="34684FB5"/>
    <w:rsid w:val="34757EFC"/>
    <w:rsid w:val="347AC829"/>
    <w:rsid w:val="347AE3A2"/>
    <w:rsid w:val="3488CE9F"/>
    <w:rsid w:val="348DDC07"/>
    <w:rsid w:val="349B7161"/>
    <w:rsid w:val="349F0D90"/>
    <w:rsid w:val="34A285A4"/>
    <w:rsid w:val="34AAF7C2"/>
    <w:rsid w:val="34B43476"/>
    <w:rsid w:val="34B833C1"/>
    <w:rsid w:val="34C7AD23"/>
    <w:rsid w:val="34C7DCB6"/>
    <w:rsid w:val="34C871BE"/>
    <w:rsid w:val="34C9C077"/>
    <w:rsid w:val="34CBFDAC"/>
    <w:rsid w:val="34CD0D54"/>
    <w:rsid w:val="34D2CFC6"/>
    <w:rsid w:val="34EC6C32"/>
    <w:rsid w:val="34EC9497"/>
    <w:rsid w:val="34F5A297"/>
    <w:rsid w:val="35050715"/>
    <w:rsid w:val="350FBBD4"/>
    <w:rsid w:val="3518A069"/>
    <w:rsid w:val="353CC1DD"/>
    <w:rsid w:val="35439342"/>
    <w:rsid w:val="3548D50C"/>
    <w:rsid w:val="3569588F"/>
    <w:rsid w:val="35744944"/>
    <w:rsid w:val="3578CA27"/>
    <w:rsid w:val="3581CC2B"/>
    <w:rsid w:val="35A3C2B0"/>
    <w:rsid w:val="35A69AE3"/>
    <w:rsid w:val="35AED916"/>
    <w:rsid w:val="35B3408D"/>
    <w:rsid w:val="35B9A0D5"/>
    <w:rsid w:val="35BB6934"/>
    <w:rsid w:val="35BC9971"/>
    <w:rsid w:val="35C131AE"/>
    <w:rsid w:val="35C6D9AE"/>
    <w:rsid w:val="35CBE20C"/>
    <w:rsid w:val="35E0F427"/>
    <w:rsid w:val="3613AE9F"/>
    <w:rsid w:val="361DE055"/>
    <w:rsid w:val="3632BFAE"/>
    <w:rsid w:val="3634D5D8"/>
    <w:rsid w:val="3653680E"/>
    <w:rsid w:val="36580E63"/>
    <w:rsid w:val="366AEDDE"/>
    <w:rsid w:val="366B32A4"/>
    <w:rsid w:val="366FED69"/>
    <w:rsid w:val="36736149"/>
    <w:rsid w:val="3677DAEF"/>
    <w:rsid w:val="3685EE98"/>
    <w:rsid w:val="368F0A13"/>
    <w:rsid w:val="36902E48"/>
    <w:rsid w:val="36907013"/>
    <w:rsid w:val="36AE31E5"/>
    <w:rsid w:val="36B39A1E"/>
    <w:rsid w:val="36BD5DC3"/>
    <w:rsid w:val="36DD8E77"/>
    <w:rsid w:val="36E03A30"/>
    <w:rsid w:val="36E8269B"/>
    <w:rsid w:val="36F405B8"/>
    <w:rsid w:val="36FB0E46"/>
    <w:rsid w:val="36FCEB6E"/>
    <w:rsid w:val="37022590"/>
    <w:rsid w:val="3706CC22"/>
    <w:rsid w:val="370A4CD0"/>
    <w:rsid w:val="370EA1F3"/>
    <w:rsid w:val="3715769B"/>
    <w:rsid w:val="371AAE9B"/>
    <w:rsid w:val="372F39B1"/>
    <w:rsid w:val="374D6DEE"/>
    <w:rsid w:val="37550BF8"/>
    <w:rsid w:val="375862A5"/>
    <w:rsid w:val="376050D9"/>
    <w:rsid w:val="377C09A3"/>
    <w:rsid w:val="37825B87"/>
    <w:rsid w:val="378347AF"/>
    <w:rsid w:val="378542B1"/>
    <w:rsid w:val="3788F329"/>
    <w:rsid w:val="378AD84F"/>
    <w:rsid w:val="3797E5F6"/>
    <w:rsid w:val="37A2291C"/>
    <w:rsid w:val="37AAD6EA"/>
    <w:rsid w:val="37B1D77D"/>
    <w:rsid w:val="37BAC4CD"/>
    <w:rsid w:val="37CFEE56"/>
    <w:rsid w:val="37E2730B"/>
    <w:rsid w:val="37FDF48A"/>
    <w:rsid w:val="38035904"/>
    <w:rsid w:val="38142819"/>
    <w:rsid w:val="3816DD16"/>
    <w:rsid w:val="38188D34"/>
    <w:rsid w:val="381CBC92"/>
    <w:rsid w:val="3836B982"/>
    <w:rsid w:val="38417340"/>
    <w:rsid w:val="38478EA6"/>
    <w:rsid w:val="3852D2FC"/>
    <w:rsid w:val="385691A2"/>
    <w:rsid w:val="385B3386"/>
    <w:rsid w:val="38603C55"/>
    <w:rsid w:val="3870F63B"/>
    <w:rsid w:val="38716489"/>
    <w:rsid w:val="38838F24"/>
    <w:rsid w:val="389856F5"/>
    <w:rsid w:val="389DD67E"/>
    <w:rsid w:val="38A14A0D"/>
    <w:rsid w:val="38B810B0"/>
    <w:rsid w:val="38BF5A95"/>
    <w:rsid w:val="38C3E2B2"/>
    <w:rsid w:val="38CDABF5"/>
    <w:rsid w:val="38CFED56"/>
    <w:rsid w:val="38DA6AAC"/>
    <w:rsid w:val="38DC1546"/>
    <w:rsid w:val="38EDF1DB"/>
    <w:rsid w:val="3914B835"/>
    <w:rsid w:val="39258DD3"/>
    <w:rsid w:val="392CA354"/>
    <w:rsid w:val="392E02B5"/>
    <w:rsid w:val="393F7471"/>
    <w:rsid w:val="39469D4C"/>
    <w:rsid w:val="394A35EB"/>
    <w:rsid w:val="394AA142"/>
    <w:rsid w:val="394D888F"/>
    <w:rsid w:val="39600868"/>
    <w:rsid w:val="3960639A"/>
    <w:rsid w:val="396763CD"/>
    <w:rsid w:val="396B40E8"/>
    <w:rsid w:val="39752368"/>
    <w:rsid w:val="3996C0C4"/>
    <w:rsid w:val="399D89F5"/>
    <w:rsid w:val="39A4FE75"/>
    <w:rsid w:val="39AED185"/>
    <w:rsid w:val="39BE4D6B"/>
    <w:rsid w:val="39CFB984"/>
    <w:rsid w:val="39D5D065"/>
    <w:rsid w:val="39E347CD"/>
    <w:rsid w:val="3A01401F"/>
    <w:rsid w:val="3A0E88D3"/>
    <w:rsid w:val="3A12D72B"/>
    <w:rsid w:val="3A1CA5DC"/>
    <w:rsid w:val="3A27B814"/>
    <w:rsid w:val="3A2A71F3"/>
    <w:rsid w:val="3A32D7BD"/>
    <w:rsid w:val="3A3318A5"/>
    <w:rsid w:val="3A3E60C2"/>
    <w:rsid w:val="3A458ABC"/>
    <w:rsid w:val="3A4D3EB4"/>
    <w:rsid w:val="3A57FB4B"/>
    <w:rsid w:val="3A6BFB3E"/>
    <w:rsid w:val="3A6CC19D"/>
    <w:rsid w:val="3A80407B"/>
    <w:rsid w:val="3A97BC55"/>
    <w:rsid w:val="3A9CA228"/>
    <w:rsid w:val="3AA705BC"/>
    <w:rsid w:val="3AADC57D"/>
    <w:rsid w:val="3AB6A5B8"/>
    <w:rsid w:val="3AC96EE5"/>
    <w:rsid w:val="3AD07C74"/>
    <w:rsid w:val="3AD16B83"/>
    <w:rsid w:val="3AD1F345"/>
    <w:rsid w:val="3AD750A0"/>
    <w:rsid w:val="3AEFF9E5"/>
    <w:rsid w:val="3AF27DC7"/>
    <w:rsid w:val="3AF3CA68"/>
    <w:rsid w:val="3B15CBD7"/>
    <w:rsid w:val="3B20429F"/>
    <w:rsid w:val="3B2C7BB2"/>
    <w:rsid w:val="3B44E2F5"/>
    <w:rsid w:val="3B48A3FD"/>
    <w:rsid w:val="3B528611"/>
    <w:rsid w:val="3B5A2909"/>
    <w:rsid w:val="3B5BB2D6"/>
    <w:rsid w:val="3B815D08"/>
    <w:rsid w:val="3B8F510F"/>
    <w:rsid w:val="3B989ECB"/>
    <w:rsid w:val="3B9E124F"/>
    <w:rsid w:val="3BA7453C"/>
    <w:rsid w:val="3BB40271"/>
    <w:rsid w:val="3BB658DD"/>
    <w:rsid w:val="3BB9D52B"/>
    <w:rsid w:val="3BBF032A"/>
    <w:rsid w:val="3BC79AF2"/>
    <w:rsid w:val="3BCB172D"/>
    <w:rsid w:val="3BE8DCAE"/>
    <w:rsid w:val="3C0067B2"/>
    <w:rsid w:val="3C0CB1BC"/>
    <w:rsid w:val="3C1933C5"/>
    <w:rsid w:val="3C1AA88E"/>
    <w:rsid w:val="3C26A5E4"/>
    <w:rsid w:val="3C37393C"/>
    <w:rsid w:val="3C3B3AB2"/>
    <w:rsid w:val="3C4A460C"/>
    <w:rsid w:val="3C59BA08"/>
    <w:rsid w:val="3C8BBFAE"/>
    <w:rsid w:val="3C9066D1"/>
    <w:rsid w:val="3C9CB677"/>
    <w:rsid w:val="3CA3B985"/>
    <w:rsid w:val="3CA60934"/>
    <w:rsid w:val="3CC23D9F"/>
    <w:rsid w:val="3CC53D42"/>
    <w:rsid w:val="3CD0E7CC"/>
    <w:rsid w:val="3CD1A936"/>
    <w:rsid w:val="3CD39AB7"/>
    <w:rsid w:val="3CE165F9"/>
    <w:rsid w:val="3CEA907C"/>
    <w:rsid w:val="3CEBD0D5"/>
    <w:rsid w:val="3CECBF8D"/>
    <w:rsid w:val="3CEFFFAE"/>
    <w:rsid w:val="3CFC8D0C"/>
    <w:rsid w:val="3D0C4E3E"/>
    <w:rsid w:val="3D1429F9"/>
    <w:rsid w:val="3D2D3A96"/>
    <w:rsid w:val="3D353A77"/>
    <w:rsid w:val="3D356E8F"/>
    <w:rsid w:val="3D440BD4"/>
    <w:rsid w:val="3D4FF46E"/>
    <w:rsid w:val="3D596DD9"/>
    <w:rsid w:val="3D5E965C"/>
    <w:rsid w:val="3D623F17"/>
    <w:rsid w:val="3D6A5653"/>
    <w:rsid w:val="3D6BDF52"/>
    <w:rsid w:val="3D77DBE6"/>
    <w:rsid w:val="3D7F4538"/>
    <w:rsid w:val="3D80B096"/>
    <w:rsid w:val="3D824539"/>
    <w:rsid w:val="3D8A09E8"/>
    <w:rsid w:val="3D9008A1"/>
    <w:rsid w:val="3DA41E5F"/>
    <w:rsid w:val="3DA55777"/>
    <w:rsid w:val="3DAB1E62"/>
    <w:rsid w:val="3DB2D7FA"/>
    <w:rsid w:val="3DB4AEEB"/>
    <w:rsid w:val="3DC070B5"/>
    <w:rsid w:val="3DD6D7C3"/>
    <w:rsid w:val="3DD87758"/>
    <w:rsid w:val="3DDCFA9E"/>
    <w:rsid w:val="3DE08396"/>
    <w:rsid w:val="3DEF7369"/>
    <w:rsid w:val="3DF18544"/>
    <w:rsid w:val="3DF4F6A2"/>
    <w:rsid w:val="3DF657DC"/>
    <w:rsid w:val="3DF6BED7"/>
    <w:rsid w:val="3E0BA626"/>
    <w:rsid w:val="3E11B73E"/>
    <w:rsid w:val="3E325F31"/>
    <w:rsid w:val="3E380248"/>
    <w:rsid w:val="3E3B50A1"/>
    <w:rsid w:val="3E442E1B"/>
    <w:rsid w:val="3E517E20"/>
    <w:rsid w:val="3E552D12"/>
    <w:rsid w:val="3E5DD66E"/>
    <w:rsid w:val="3E6399CE"/>
    <w:rsid w:val="3E6A50EB"/>
    <w:rsid w:val="3E74B0F2"/>
    <w:rsid w:val="3E7B6F11"/>
    <w:rsid w:val="3E8090E0"/>
    <w:rsid w:val="3E834B29"/>
    <w:rsid w:val="3E8B206A"/>
    <w:rsid w:val="3E905E2A"/>
    <w:rsid w:val="3EB39C30"/>
    <w:rsid w:val="3EBDF6EA"/>
    <w:rsid w:val="3EC4BE34"/>
    <w:rsid w:val="3ED45449"/>
    <w:rsid w:val="3ED5AE57"/>
    <w:rsid w:val="3EE31E43"/>
    <w:rsid w:val="3EF3EFA5"/>
    <w:rsid w:val="3EFB0A96"/>
    <w:rsid w:val="3EFF3BB4"/>
    <w:rsid w:val="3F02BCAE"/>
    <w:rsid w:val="3F034AAE"/>
    <w:rsid w:val="3F1BEA7A"/>
    <w:rsid w:val="3F2034D4"/>
    <w:rsid w:val="3F26FF3F"/>
    <w:rsid w:val="3F291CC3"/>
    <w:rsid w:val="3F2CE5B4"/>
    <w:rsid w:val="3F32648A"/>
    <w:rsid w:val="3F3A9E7D"/>
    <w:rsid w:val="3F4D2A47"/>
    <w:rsid w:val="3F4FAB19"/>
    <w:rsid w:val="3F590F50"/>
    <w:rsid w:val="3F5B6F33"/>
    <w:rsid w:val="3F6B50DE"/>
    <w:rsid w:val="3F76785B"/>
    <w:rsid w:val="3F767B34"/>
    <w:rsid w:val="3F8A08E1"/>
    <w:rsid w:val="3F93BB5D"/>
    <w:rsid w:val="3F95EA34"/>
    <w:rsid w:val="3F97B6FE"/>
    <w:rsid w:val="3F99835B"/>
    <w:rsid w:val="3F9D17B3"/>
    <w:rsid w:val="3F9FDF75"/>
    <w:rsid w:val="3FA621EB"/>
    <w:rsid w:val="3FA9C3A8"/>
    <w:rsid w:val="3FB47D29"/>
    <w:rsid w:val="3FCAB014"/>
    <w:rsid w:val="3FCAE854"/>
    <w:rsid w:val="3FD6F942"/>
    <w:rsid w:val="3FE6410E"/>
    <w:rsid w:val="3FF60EF7"/>
    <w:rsid w:val="3FF8CBB6"/>
    <w:rsid w:val="3FFE2D12"/>
    <w:rsid w:val="3FFFFE71"/>
    <w:rsid w:val="400CDEC0"/>
    <w:rsid w:val="401A4DC5"/>
    <w:rsid w:val="402E1C70"/>
    <w:rsid w:val="402E89E1"/>
    <w:rsid w:val="4030AB1B"/>
    <w:rsid w:val="40355F79"/>
    <w:rsid w:val="403EC22B"/>
    <w:rsid w:val="4042C226"/>
    <w:rsid w:val="40440F46"/>
    <w:rsid w:val="40454894"/>
    <w:rsid w:val="40540CF5"/>
    <w:rsid w:val="405857C5"/>
    <w:rsid w:val="406CD13B"/>
    <w:rsid w:val="406D2476"/>
    <w:rsid w:val="4072911B"/>
    <w:rsid w:val="4082CF3D"/>
    <w:rsid w:val="40888BE0"/>
    <w:rsid w:val="4094C827"/>
    <w:rsid w:val="40C00175"/>
    <w:rsid w:val="40DCCCA7"/>
    <w:rsid w:val="40DF8302"/>
    <w:rsid w:val="40DFB7D5"/>
    <w:rsid w:val="40E73B47"/>
    <w:rsid w:val="40EE802E"/>
    <w:rsid w:val="40EE80B0"/>
    <w:rsid w:val="40FDDD5A"/>
    <w:rsid w:val="41050D27"/>
    <w:rsid w:val="410F82CA"/>
    <w:rsid w:val="4115D81D"/>
    <w:rsid w:val="411E910C"/>
    <w:rsid w:val="4131BA95"/>
    <w:rsid w:val="4150CF7F"/>
    <w:rsid w:val="41522547"/>
    <w:rsid w:val="41576B8F"/>
    <w:rsid w:val="415D7E96"/>
    <w:rsid w:val="41671512"/>
    <w:rsid w:val="4167A2CB"/>
    <w:rsid w:val="416EBC5F"/>
    <w:rsid w:val="41744CA3"/>
    <w:rsid w:val="41818279"/>
    <w:rsid w:val="41827ADB"/>
    <w:rsid w:val="4195A8C7"/>
    <w:rsid w:val="41A2CE19"/>
    <w:rsid w:val="41AEE16A"/>
    <w:rsid w:val="41B88456"/>
    <w:rsid w:val="41B8F277"/>
    <w:rsid w:val="41CCA962"/>
    <w:rsid w:val="41D5BE4B"/>
    <w:rsid w:val="41DD0A46"/>
    <w:rsid w:val="41F0B293"/>
    <w:rsid w:val="41F4487A"/>
    <w:rsid w:val="41F91FCC"/>
    <w:rsid w:val="420BC478"/>
    <w:rsid w:val="4213283E"/>
    <w:rsid w:val="421A58F7"/>
    <w:rsid w:val="42224F4F"/>
    <w:rsid w:val="42261CD1"/>
    <w:rsid w:val="4227E03E"/>
    <w:rsid w:val="4236DC76"/>
    <w:rsid w:val="423A671E"/>
    <w:rsid w:val="423D0324"/>
    <w:rsid w:val="423DEE31"/>
    <w:rsid w:val="42426B46"/>
    <w:rsid w:val="4244E4E0"/>
    <w:rsid w:val="4247363F"/>
    <w:rsid w:val="424972A7"/>
    <w:rsid w:val="424E0E2B"/>
    <w:rsid w:val="425A4BA2"/>
    <w:rsid w:val="425AD5B7"/>
    <w:rsid w:val="426670FE"/>
    <w:rsid w:val="42680106"/>
    <w:rsid w:val="426D04C6"/>
    <w:rsid w:val="42847F14"/>
    <w:rsid w:val="42857F25"/>
    <w:rsid w:val="4286E3C8"/>
    <w:rsid w:val="4293899E"/>
    <w:rsid w:val="42A5446E"/>
    <w:rsid w:val="42B443DB"/>
    <w:rsid w:val="42BB88E7"/>
    <w:rsid w:val="42C0C01C"/>
    <w:rsid w:val="42C40733"/>
    <w:rsid w:val="42C84EAB"/>
    <w:rsid w:val="42CCCB8A"/>
    <w:rsid w:val="42CF0A67"/>
    <w:rsid w:val="42D136DB"/>
    <w:rsid w:val="42D2FBDE"/>
    <w:rsid w:val="42DFB34E"/>
    <w:rsid w:val="42EBF895"/>
    <w:rsid w:val="42EFB7CC"/>
    <w:rsid w:val="42F69E7D"/>
    <w:rsid w:val="42FF15E6"/>
    <w:rsid w:val="43171F46"/>
    <w:rsid w:val="431AB630"/>
    <w:rsid w:val="432E6B74"/>
    <w:rsid w:val="435B8AB9"/>
    <w:rsid w:val="4365D488"/>
    <w:rsid w:val="43690120"/>
    <w:rsid w:val="436A90DD"/>
    <w:rsid w:val="436FCF63"/>
    <w:rsid w:val="43743477"/>
    <w:rsid w:val="4381D0AD"/>
    <w:rsid w:val="438D69D9"/>
    <w:rsid w:val="438E762D"/>
    <w:rsid w:val="439AC6B1"/>
    <w:rsid w:val="43AFC2EB"/>
    <w:rsid w:val="43B1CBD0"/>
    <w:rsid w:val="43B6ACEE"/>
    <w:rsid w:val="43BD36FC"/>
    <w:rsid w:val="43C4E710"/>
    <w:rsid w:val="43C74012"/>
    <w:rsid w:val="43CAAE20"/>
    <w:rsid w:val="43CCDA5C"/>
    <w:rsid w:val="43CD3994"/>
    <w:rsid w:val="43D30635"/>
    <w:rsid w:val="43D422FF"/>
    <w:rsid w:val="43DD5767"/>
    <w:rsid w:val="43E08925"/>
    <w:rsid w:val="43E276F5"/>
    <w:rsid w:val="440A38C1"/>
    <w:rsid w:val="440B0FDB"/>
    <w:rsid w:val="44272E36"/>
    <w:rsid w:val="4429D550"/>
    <w:rsid w:val="442F64F6"/>
    <w:rsid w:val="445AED5D"/>
    <w:rsid w:val="445F256C"/>
    <w:rsid w:val="44672CF7"/>
    <w:rsid w:val="44693C99"/>
    <w:rsid w:val="446EBB81"/>
    <w:rsid w:val="448019EC"/>
    <w:rsid w:val="448541D3"/>
    <w:rsid w:val="448EC328"/>
    <w:rsid w:val="449C3143"/>
    <w:rsid w:val="44A56B67"/>
    <w:rsid w:val="44A6DD7A"/>
    <w:rsid w:val="44CF0E0E"/>
    <w:rsid w:val="44D1DF59"/>
    <w:rsid w:val="44D8EC40"/>
    <w:rsid w:val="44F8609C"/>
    <w:rsid w:val="44F951A6"/>
    <w:rsid w:val="45030EF8"/>
    <w:rsid w:val="45059ED6"/>
    <w:rsid w:val="4507B742"/>
    <w:rsid w:val="450EDC20"/>
    <w:rsid w:val="451259F7"/>
    <w:rsid w:val="451BBA77"/>
    <w:rsid w:val="45272A10"/>
    <w:rsid w:val="452A1C40"/>
    <w:rsid w:val="4534EBA2"/>
    <w:rsid w:val="453A41D3"/>
    <w:rsid w:val="453A6E58"/>
    <w:rsid w:val="45460CD6"/>
    <w:rsid w:val="456EC21E"/>
    <w:rsid w:val="4577B295"/>
    <w:rsid w:val="4585807F"/>
    <w:rsid w:val="4587525B"/>
    <w:rsid w:val="458B9B3D"/>
    <w:rsid w:val="4597F8C6"/>
    <w:rsid w:val="459ED78E"/>
    <w:rsid w:val="45AA5189"/>
    <w:rsid w:val="45BE1DCD"/>
    <w:rsid w:val="45C18776"/>
    <w:rsid w:val="45C1D17A"/>
    <w:rsid w:val="45C2D421"/>
    <w:rsid w:val="45E4EDA6"/>
    <w:rsid w:val="45F6FED3"/>
    <w:rsid w:val="46115A3B"/>
    <w:rsid w:val="46142CDF"/>
    <w:rsid w:val="4621F797"/>
    <w:rsid w:val="46330AD8"/>
    <w:rsid w:val="46360C98"/>
    <w:rsid w:val="4636D640"/>
    <w:rsid w:val="463D55FB"/>
    <w:rsid w:val="465162F4"/>
    <w:rsid w:val="4652EFE1"/>
    <w:rsid w:val="465CE809"/>
    <w:rsid w:val="465EA8D9"/>
    <w:rsid w:val="46663C19"/>
    <w:rsid w:val="467103A3"/>
    <w:rsid w:val="46935B1A"/>
    <w:rsid w:val="46964662"/>
    <w:rsid w:val="4697D6B6"/>
    <w:rsid w:val="469AE372"/>
    <w:rsid w:val="469D8C2D"/>
    <w:rsid w:val="46AFC6E8"/>
    <w:rsid w:val="46BEE7FE"/>
    <w:rsid w:val="46C74AE4"/>
    <w:rsid w:val="46CCCF96"/>
    <w:rsid w:val="46D090F2"/>
    <w:rsid w:val="46D306EC"/>
    <w:rsid w:val="46D54427"/>
    <w:rsid w:val="46DCB2F3"/>
    <w:rsid w:val="46F4CEE5"/>
    <w:rsid w:val="46FA261B"/>
    <w:rsid w:val="470089A7"/>
    <w:rsid w:val="4704CAF4"/>
    <w:rsid w:val="4705C5F5"/>
    <w:rsid w:val="470A83D7"/>
    <w:rsid w:val="471829E7"/>
    <w:rsid w:val="471BAF02"/>
    <w:rsid w:val="472383C4"/>
    <w:rsid w:val="4725CC3C"/>
    <w:rsid w:val="4728B20E"/>
    <w:rsid w:val="472A1CE0"/>
    <w:rsid w:val="472C5C8D"/>
    <w:rsid w:val="47414383"/>
    <w:rsid w:val="4746C4EA"/>
    <w:rsid w:val="4758F47B"/>
    <w:rsid w:val="475936E5"/>
    <w:rsid w:val="47706ABD"/>
    <w:rsid w:val="4777B491"/>
    <w:rsid w:val="477946B0"/>
    <w:rsid w:val="477D588B"/>
    <w:rsid w:val="479CD929"/>
    <w:rsid w:val="47A3DF76"/>
    <w:rsid w:val="47A76920"/>
    <w:rsid w:val="47C62EF7"/>
    <w:rsid w:val="47DB89D6"/>
    <w:rsid w:val="47DF08E8"/>
    <w:rsid w:val="47E5781A"/>
    <w:rsid w:val="47E86929"/>
    <w:rsid w:val="47EF42DF"/>
    <w:rsid w:val="47F764F5"/>
    <w:rsid w:val="47F8A235"/>
    <w:rsid w:val="47F94711"/>
    <w:rsid w:val="47FD288C"/>
    <w:rsid w:val="47FE108C"/>
    <w:rsid w:val="47FF8658"/>
    <w:rsid w:val="4816A163"/>
    <w:rsid w:val="4817B1A9"/>
    <w:rsid w:val="48222123"/>
    <w:rsid w:val="4826C4E9"/>
    <w:rsid w:val="482B1A2A"/>
    <w:rsid w:val="482D5BFB"/>
    <w:rsid w:val="483A9B09"/>
    <w:rsid w:val="483AB293"/>
    <w:rsid w:val="483FF43E"/>
    <w:rsid w:val="4843D7F2"/>
    <w:rsid w:val="4847E373"/>
    <w:rsid w:val="4849C393"/>
    <w:rsid w:val="485FA53F"/>
    <w:rsid w:val="486D60EC"/>
    <w:rsid w:val="488269C2"/>
    <w:rsid w:val="48833DEB"/>
    <w:rsid w:val="48891D67"/>
    <w:rsid w:val="488CD186"/>
    <w:rsid w:val="4894AEEA"/>
    <w:rsid w:val="48A0BC10"/>
    <w:rsid w:val="48ACBEC5"/>
    <w:rsid w:val="48B3FA48"/>
    <w:rsid w:val="48B72094"/>
    <w:rsid w:val="48C1E9A3"/>
    <w:rsid w:val="48C9A8C3"/>
    <w:rsid w:val="48D513D0"/>
    <w:rsid w:val="48DD1CDE"/>
    <w:rsid w:val="48E3F5BE"/>
    <w:rsid w:val="48F6C6AE"/>
    <w:rsid w:val="48FE3DC4"/>
    <w:rsid w:val="4900C977"/>
    <w:rsid w:val="4909E384"/>
    <w:rsid w:val="490A2446"/>
    <w:rsid w:val="491B015C"/>
    <w:rsid w:val="491F61FA"/>
    <w:rsid w:val="492BE804"/>
    <w:rsid w:val="492CD3AB"/>
    <w:rsid w:val="49476766"/>
    <w:rsid w:val="494A65C5"/>
    <w:rsid w:val="495C82DD"/>
    <w:rsid w:val="4970F5B9"/>
    <w:rsid w:val="4984DA90"/>
    <w:rsid w:val="4985633A"/>
    <w:rsid w:val="49865ADF"/>
    <w:rsid w:val="4987A2C0"/>
    <w:rsid w:val="498B1801"/>
    <w:rsid w:val="49914315"/>
    <w:rsid w:val="4997EF5E"/>
    <w:rsid w:val="49A9A17C"/>
    <w:rsid w:val="49AD8F68"/>
    <w:rsid w:val="49D31019"/>
    <w:rsid w:val="49DE5223"/>
    <w:rsid w:val="49E29C1B"/>
    <w:rsid w:val="49FB540C"/>
    <w:rsid w:val="4A0093A4"/>
    <w:rsid w:val="4A0E7750"/>
    <w:rsid w:val="4A0F025F"/>
    <w:rsid w:val="4A1113C2"/>
    <w:rsid w:val="4A14A138"/>
    <w:rsid w:val="4A1EC337"/>
    <w:rsid w:val="4A1F6616"/>
    <w:rsid w:val="4A20FC51"/>
    <w:rsid w:val="4A294605"/>
    <w:rsid w:val="4A459C02"/>
    <w:rsid w:val="4A524824"/>
    <w:rsid w:val="4A5B434D"/>
    <w:rsid w:val="4A69C128"/>
    <w:rsid w:val="4A7DA4D2"/>
    <w:rsid w:val="4A9779B1"/>
    <w:rsid w:val="4A9ACF02"/>
    <w:rsid w:val="4A9BE209"/>
    <w:rsid w:val="4A9F7F04"/>
    <w:rsid w:val="4AAA3A71"/>
    <w:rsid w:val="4AB4AC30"/>
    <w:rsid w:val="4AB75CEC"/>
    <w:rsid w:val="4AC2198C"/>
    <w:rsid w:val="4AC32063"/>
    <w:rsid w:val="4AC36399"/>
    <w:rsid w:val="4ACB8C98"/>
    <w:rsid w:val="4AD1DE43"/>
    <w:rsid w:val="4ADD010C"/>
    <w:rsid w:val="4AE2D7CA"/>
    <w:rsid w:val="4AEA1389"/>
    <w:rsid w:val="4AF56A49"/>
    <w:rsid w:val="4AFD4657"/>
    <w:rsid w:val="4B0824CE"/>
    <w:rsid w:val="4B0A4F00"/>
    <w:rsid w:val="4B20CB64"/>
    <w:rsid w:val="4B23210C"/>
    <w:rsid w:val="4B2F6C50"/>
    <w:rsid w:val="4B31AFD3"/>
    <w:rsid w:val="4B32E806"/>
    <w:rsid w:val="4B459410"/>
    <w:rsid w:val="4B5219D6"/>
    <w:rsid w:val="4B62E423"/>
    <w:rsid w:val="4B698F38"/>
    <w:rsid w:val="4B7C139B"/>
    <w:rsid w:val="4B7F2AC5"/>
    <w:rsid w:val="4B973436"/>
    <w:rsid w:val="4B9B1F46"/>
    <w:rsid w:val="4BB083B0"/>
    <w:rsid w:val="4BBC1A81"/>
    <w:rsid w:val="4BC61CED"/>
    <w:rsid w:val="4BC81759"/>
    <w:rsid w:val="4BC99D47"/>
    <w:rsid w:val="4BCADF4F"/>
    <w:rsid w:val="4BCB29DD"/>
    <w:rsid w:val="4BCEA9CC"/>
    <w:rsid w:val="4BCFF8F5"/>
    <w:rsid w:val="4BD46136"/>
    <w:rsid w:val="4BD5F403"/>
    <w:rsid w:val="4BDAB8F1"/>
    <w:rsid w:val="4BEAE405"/>
    <w:rsid w:val="4BEE4D90"/>
    <w:rsid w:val="4BF8EF82"/>
    <w:rsid w:val="4BF9168A"/>
    <w:rsid w:val="4C0B9564"/>
    <w:rsid w:val="4C0BB242"/>
    <w:rsid w:val="4C1FB2AC"/>
    <w:rsid w:val="4C204E59"/>
    <w:rsid w:val="4C24C2EF"/>
    <w:rsid w:val="4C2715E6"/>
    <w:rsid w:val="4C2A8C4F"/>
    <w:rsid w:val="4C2C4154"/>
    <w:rsid w:val="4C311DF7"/>
    <w:rsid w:val="4C3803CB"/>
    <w:rsid w:val="4C44C146"/>
    <w:rsid w:val="4C512AC0"/>
    <w:rsid w:val="4C5FCAFB"/>
    <w:rsid w:val="4C6A85F9"/>
    <w:rsid w:val="4C6D5D12"/>
    <w:rsid w:val="4C6FD68E"/>
    <w:rsid w:val="4C7E16B5"/>
    <w:rsid w:val="4C888945"/>
    <w:rsid w:val="4C9013CA"/>
    <w:rsid w:val="4C96BA8F"/>
    <w:rsid w:val="4C9A56B7"/>
    <w:rsid w:val="4CA02D2D"/>
    <w:rsid w:val="4CB22FDF"/>
    <w:rsid w:val="4CB479A6"/>
    <w:rsid w:val="4CB4E577"/>
    <w:rsid w:val="4CB9A71A"/>
    <w:rsid w:val="4CCF1843"/>
    <w:rsid w:val="4CE4044C"/>
    <w:rsid w:val="4CE98040"/>
    <w:rsid w:val="4CEB6DEE"/>
    <w:rsid w:val="4CEC1FD8"/>
    <w:rsid w:val="4CF11806"/>
    <w:rsid w:val="4CF86D19"/>
    <w:rsid w:val="4D0AA534"/>
    <w:rsid w:val="4D11FE26"/>
    <w:rsid w:val="4D134D18"/>
    <w:rsid w:val="4D328272"/>
    <w:rsid w:val="4D3D1B7E"/>
    <w:rsid w:val="4D44F979"/>
    <w:rsid w:val="4D5103F3"/>
    <w:rsid w:val="4D515726"/>
    <w:rsid w:val="4D526971"/>
    <w:rsid w:val="4D6EEDEA"/>
    <w:rsid w:val="4D76331B"/>
    <w:rsid w:val="4D81ABF1"/>
    <w:rsid w:val="4D98738A"/>
    <w:rsid w:val="4D9A2505"/>
    <w:rsid w:val="4D9F8C6F"/>
    <w:rsid w:val="4DA38E12"/>
    <w:rsid w:val="4DB2FCAD"/>
    <w:rsid w:val="4DB36154"/>
    <w:rsid w:val="4DB86DBC"/>
    <w:rsid w:val="4DBD9EF3"/>
    <w:rsid w:val="4DC1AD50"/>
    <w:rsid w:val="4DC83393"/>
    <w:rsid w:val="4DCAAF4D"/>
    <w:rsid w:val="4DCAE7CA"/>
    <w:rsid w:val="4DCE3767"/>
    <w:rsid w:val="4DCFD3A9"/>
    <w:rsid w:val="4DCFFB4B"/>
    <w:rsid w:val="4DD70407"/>
    <w:rsid w:val="4DE2A6D7"/>
    <w:rsid w:val="4DE4714D"/>
    <w:rsid w:val="4DE8F6FF"/>
    <w:rsid w:val="4DF17B66"/>
    <w:rsid w:val="4DF19794"/>
    <w:rsid w:val="4DF649A7"/>
    <w:rsid w:val="4DFE7F61"/>
    <w:rsid w:val="4DFF1240"/>
    <w:rsid w:val="4E05D5D9"/>
    <w:rsid w:val="4E0621B7"/>
    <w:rsid w:val="4E0A1DC6"/>
    <w:rsid w:val="4E0B2D9D"/>
    <w:rsid w:val="4E0BA6EF"/>
    <w:rsid w:val="4E0C51BB"/>
    <w:rsid w:val="4E0C8777"/>
    <w:rsid w:val="4E0CFAE0"/>
    <w:rsid w:val="4E1645FD"/>
    <w:rsid w:val="4E1CE6C2"/>
    <w:rsid w:val="4E1E9969"/>
    <w:rsid w:val="4E219801"/>
    <w:rsid w:val="4E453BBD"/>
    <w:rsid w:val="4E4E7150"/>
    <w:rsid w:val="4E552066"/>
    <w:rsid w:val="4E553480"/>
    <w:rsid w:val="4E584EDA"/>
    <w:rsid w:val="4E592DC2"/>
    <w:rsid w:val="4E5F203F"/>
    <w:rsid w:val="4E6184DE"/>
    <w:rsid w:val="4E6AB2EF"/>
    <w:rsid w:val="4E7788B6"/>
    <w:rsid w:val="4E7DCBDF"/>
    <w:rsid w:val="4E838383"/>
    <w:rsid w:val="4E8DE0CE"/>
    <w:rsid w:val="4E8E2EF4"/>
    <w:rsid w:val="4E96F99C"/>
    <w:rsid w:val="4EB1E918"/>
    <w:rsid w:val="4EBAEC7B"/>
    <w:rsid w:val="4EC2D5F0"/>
    <w:rsid w:val="4ECA8944"/>
    <w:rsid w:val="4EE017D2"/>
    <w:rsid w:val="4EE9244A"/>
    <w:rsid w:val="4EEC0A6D"/>
    <w:rsid w:val="4EFE8C9E"/>
    <w:rsid w:val="4F0590D6"/>
    <w:rsid w:val="4F0D6DBE"/>
    <w:rsid w:val="4F16332F"/>
    <w:rsid w:val="4F16804E"/>
    <w:rsid w:val="4F1B042A"/>
    <w:rsid w:val="4F208A9D"/>
    <w:rsid w:val="4F295770"/>
    <w:rsid w:val="4F2B5325"/>
    <w:rsid w:val="4F30226E"/>
    <w:rsid w:val="4F3176CC"/>
    <w:rsid w:val="4F441DFC"/>
    <w:rsid w:val="4F4962E0"/>
    <w:rsid w:val="4F5122A1"/>
    <w:rsid w:val="4F55604A"/>
    <w:rsid w:val="4F55C8F4"/>
    <w:rsid w:val="4F5A6B73"/>
    <w:rsid w:val="4F6F81D6"/>
    <w:rsid w:val="4F70F294"/>
    <w:rsid w:val="4F848221"/>
    <w:rsid w:val="4F886B7B"/>
    <w:rsid w:val="4F9F9B95"/>
    <w:rsid w:val="4FB13F9F"/>
    <w:rsid w:val="4FB19986"/>
    <w:rsid w:val="4FB624A0"/>
    <w:rsid w:val="4FC3B74C"/>
    <w:rsid w:val="4FC8BC18"/>
    <w:rsid w:val="4FD4E2D8"/>
    <w:rsid w:val="4FDADEB6"/>
    <w:rsid w:val="4FFEAD19"/>
    <w:rsid w:val="50046BB8"/>
    <w:rsid w:val="502DC85A"/>
    <w:rsid w:val="503763B4"/>
    <w:rsid w:val="504AD69B"/>
    <w:rsid w:val="5053184C"/>
    <w:rsid w:val="505405B1"/>
    <w:rsid w:val="505F80A1"/>
    <w:rsid w:val="506325F9"/>
    <w:rsid w:val="50824F4F"/>
    <w:rsid w:val="5083E60D"/>
    <w:rsid w:val="50A45DB6"/>
    <w:rsid w:val="50A4E885"/>
    <w:rsid w:val="50A91D7A"/>
    <w:rsid w:val="50C0084C"/>
    <w:rsid w:val="50C045B5"/>
    <w:rsid w:val="50CA241F"/>
    <w:rsid w:val="50F4B621"/>
    <w:rsid w:val="5126C9D9"/>
    <w:rsid w:val="512DB992"/>
    <w:rsid w:val="51302DA5"/>
    <w:rsid w:val="5133E101"/>
    <w:rsid w:val="51352309"/>
    <w:rsid w:val="5135F44D"/>
    <w:rsid w:val="513EED24"/>
    <w:rsid w:val="51453FEF"/>
    <w:rsid w:val="514E82DA"/>
    <w:rsid w:val="5152AE45"/>
    <w:rsid w:val="5155182C"/>
    <w:rsid w:val="5155DDE2"/>
    <w:rsid w:val="51585634"/>
    <w:rsid w:val="5159B0AE"/>
    <w:rsid w:val="515AFFFF"/>
    <w:rsid w:val="515CEBEF"/>
    <w:rsid w:val="515E68B9"/>
    <w:rsid w:val="51653163"/>
    <w:rsid w:val="51679C2D"/>
    <w:rsid w:val="5168DF84"/>
    <w:rsid w:val="516E2492"/>
    <w:rsid w:val="5174BA9C"/>
    <w:rsid w:val="517A815B"/>
    <w:rsid w:val="517B6FB9"/>
    <w:rsid w:val="5180E326"/>
    <w:rsid w:val="5184D235"/>
    <w:rsid w:val="51861DFF"/>
    <w:rsid w:val="518F1D3C"/>
    <w:rsid w:val="518FD971"/>
    <w:rsid w:val="51D35C44"/>
    <w:rsid w:val="51E010AA"/>
    <w:rsid w:val="51FC0281"/>
    <w:rsid w:val="5200175A"/>
    <w:rsid w:val="52107E5C"/>
    <w:rsid w:val="5214F3EA"/>
    <w:rsid w:val="5216593A"/>
    <w:rsid w:val="52239944"/>
    <w:rsid w:val="52294534"/>
    <w:rsid w:val="522D7983"/>
    <w:rsid w:val="522EDA49"/>
    <w:rsid w:val="52347BD2"/>
    <w:rsid w:val="524B29D4"/>
    <w:rsid w:val="5252DC4B"/>
    <w:rsid w:val="527B7489"/>
    <w:rsid w:val="528B2F6A"/>
    <w:rsid w:val="52969633"/>
    <w:rsid w:val="529A06F1"/>
    <w:rsid w:val="529A429F"/>
    <w:rsid w:val="529A52E5"/>
    <w:rsid w:val="52A215C9"/>
    <w:rsid w:val="52A80B5D"/>
    <w:rsid w:val="52B41226"/>
    <w:rsid w:val="52B8C909"/>
    <w:rsid w:val="52BC597E"/>
    <w:rsid w:val="52BCDC7F"/>
    <w:rsid w:val="52C20AE0"/>
    <w:rsid w:val="52CD9455"/>
    <w:rsid w:val="52CFC00B"/>
    <w:rsid w:val="52D7B1A5"/>
    <w:rsid w:val="52D8E672"/>
    <w:rsid w:val="52DB2077"/>
    <w:rsid w:val="52E3AEC0"/>
    <w:rsid w:val="52E7F0B8"/>
    <w:rsid w:val="52E9252A"/>
    <w:rsid w:val="52FCF1EB"/>
    <w:rsid w:val="53018854"/>
    <w:rsid w:val="5307E901"/>
    <w:rsid w:val="530E0AB4"/>
    <w:rsid w:val="530F46C9"/>
    <w:rsid w:val="5311FA47"/>
    <w:rsid w:val="5314F667"/>
    <w:rsid w:val="531E9B3B"/>
    <w:rsid w:val="5326F35A"/>
    <w:rsid w:val="532BE74F"/>
    <w:rsid w:val="534990D2"/>
    <w:rsid w:val="53603454"/>
    <w:rsid w:val="5369CBB8"/>
    <w:rsid w:val="5372CA39"/>
    <w:rsid w:val="5377656D"/>
    <w:rsid w:val="537D7921"/>
    <w:rsid w:val="537EFF56"/>
    <w:rsid w:val="53819749"/>
    <w:rsid w:val="5385F254"/>
    <w:rsid w:val="53862DF9"/>
    <w:rsid w:val="5391109F"/>
    <w:rsid w:val="53AABA1A"/>
    <w:rsid w:val="53B9F5F2"/>
    <w:rsid w:val="53BB86CF"/>
    <w:rsid w:val="53BBC5BF"/>
    <w:rsid w:val="53CCB313"/>
    <w:rsid w:val="53CF5AD7"/>
    <w:rsid w:val="53D771B3"/>
    <w:rsid w:val="53DB4F64"/>
    <w:rsid w:val="53DB7892"/>
    <w:rsid w:val="53DDC9A0"/>
    <w:rsid w:val="53EB0BDE"/>
    <w:rsid w:val="540315B8"/>
    <w:rsid w:val="540786EE"/>
    <w:rsid w:val="541498D2"/>
    <w:rsid w:val="541C8A57"/>
    <w:rsid w:val="54233405"/>
    <w:rsid w:val="543C7A66"/>
    <w:rsid w:val="5462A1E1"/>
    <w:rsid w:val="54703F97"/>
    <w:rsid w:val="54715752"/>
    <w:rsid w:val="5476B429"/>
    <w:rsid w:val="54AC9FAA"/>
    <w:rsid w:val="54B35A51"/>
    <w:rsid w:val="54D469DF"/>
    <w:rsid w:val="54D8B3E8"/>
    <w:rsid w:val="54DDB387"/>
    <w:rsid w:val="54DF4FB4"/>
    <w:rsid w:val="54F72250"/>
    <w:rsid w:val="54F82A72"/>
    <w:rsid w:val="550A18B5"/>
    <w:rsid w:val="550E07D4"/>
    <w:rsid w:val="551C2019"/>
    <w:rsid w:val="552736EC"/>
    <w:rsid w:val="5534855B"/>
    <w:rsid w:val="5534CA09"/>
    <w:rsid w:val="55460402"/>
    <w:rsid w:val="555D41C9"/>
    <w:rsid w:val="5566A01B"/>
    <w:rsid w:val="5568B9A5"/>
    <w:rsid w:val="557954F3"/>
    <w:rsid w:val="557E3525"/>
    <w:rsid w:val="5594E69E"/>
    <w:rsid w:val="55A197B0"/>
    <w:rsid w:val="55A64B20"/>
    <w:rsid w:val="55A98B74"/>
    <w:rsid w:val="55B3095E"/>
    <w:rsid w:val="55BA34D8"/>
    <w:rsid w:val="55C2A11E"/>
    <w:rsid w:val="55CDE4DD"/>
    <w:rsid w:val="55D3D2C2"/>
    <w:rsid w:val="55E67080"/>
    <w:rsid w:val="55E6B5F6"/>
    <w:rsid w:val="55E7726B"/>
    <w:rsid w:val="55EA41CB"/>
    <w:rsid w:val="55F36047"/>
    <w:rsid w:val="55F58A01"/>
    <w:rsid w:val="55F85574"/>
    <w:rsid w:val="55FF5168"/>
    <w:rsid w:val="5612B61E"/>
    <w:rsid w:val="5612D7D6"/>
    <w:rsid w:val="562A868C"/>
    <w:rsid w:val="563C4080"/>
    <w:rsid w:val="564F2AB2"/>
    <w:rsid w:val="565EE2C0"/>
    <w:rsid w:val="5661C5E2"/>
    <w:rsid w:val="5679043A"/>
    <w:rsid w:val="5698208B"/>
    <w:rsid w:val="56986D6D"/>
    <w:rsid w:val="569AEE29"/>
    <w:rsid w:val="56A8B4F8"/>
    <w:rsid w:val="56A95B09"/>
    <w:rsid w:val="56C7AA0D"/>
    <w:rsid w:val="56CAA8C4"/>
    <w:rsid w:val="56D58488"/>
    <w:rsid w:val="56E1D463"/>
    <w:rsid w:val="56E1DDB8"/>
    <w:rsid w:val="56E88C66"/>
    <w:rsid w:val="56E907D1"/>
    <w:rsid w:val="56EC2ED1"/>
    <w:rsid w:val="56F5EA18"/>
    <w:rsid w:val="56FCB657"/>
    <w:rsid w:val="5700319A"/>
    <w:rsid w:val="57085F0C"/>
    <w:rsid w:val="570EF3FA"/>
    <w:rsid w:val="57235BA8"/>
    <w:rsid w:val="57325178"/>
    <w:rsid w:val="573C49AE"/>
    <w:rsid w:val="5743840F"/>
    <w:rsid w:val="5748F60D"/>
    <w:rsid w:val="5761FE4F"/>
    <w:rsid w:val="5763E8E9"/>
    <w:rsid w:val="5764C426"/>
    <w:rsid w:val="5765D72C"/>
    <w:rsid w:val="57698633"/>
    <w:rsid w:val="577782A2"/>
    <w:rsid w:val="577800BF"/>
    <w:rsid w:val="577A3592"/>
    <w:rsid w:val="57842F74"/>
    <w:rsid w:val="578431AB"/>
    <w:rsid w:val="578E972A"/>
    <w:rsid w:val="57982132"/>
    <w:rsid w:val="57A69379"/>
    <w:rsid w:val="57B48173"/>
    <w:rsid w:val="57B8FA6C"/>
    <w:rsid w:val="57BE5BBA"/>
    <w:rsid w:val="57C15AFC"/>
    <w:rsid w:val="57CAF47D"/>
    <w:rsid w:val="57CB7A6F"/>
    <w:rsid w:val="57DB15FD"/>
    <w:rsid w:val="57DF5F46"/>
    <w:rsid w:val="57E04EEE"/>
    <w:rsid w:val="57F0EA69"/>
    <w:rsid w:val="5829879F"/>
    <w:rsid w:val="582B8ACE"/>
    <w:rsid w:val="582E9DA8"/>
    <w:rsid w:val="583A23A1"/>
    <w:rsid w:val="585C0C71"/>
    <w:rsid w:val="5863EC8D"/>
    <w:rsid w:val="5869A0FF"/>
    <w:rsid w:val="58717A78"/>
    <w:rsid w:val="5872C1FF"/>
    <w:rsid w:val="588F31DF"/>
    <w:rsid w:val="588FAEAF"/>
    <w:rsid w:val="58955F8A"/>
    <w:rsid w:val="58A09B7C"/>
    <w:rsid w:val="58A10592"/>
    <w:rsid w:val="58A7ABCB"/>
    <w:rsid w:val="58A9376C"/>
    <w:rsid w:val="58AAE2D6"/>
    <w:rsid w:val="58AF4291"/>
    <w:rsid w:val="58B5A500"/>
    <w:rsid w:val="58B5B801"/>
    <w:rsid w:val="58B5E2A2"/>
    <w:rsid w:val="58BCCB63"/>
    <w:rsid w:val="58C7B46A"/>
    <w:rsid w:val="58CA5203"/>
    <w:rsid w:val="58E10EE8"/>
    <w:rsid w:val="58E3366A"/>
    <w:rsid w:val="58E9BDAB"/>
    <w:rsid w:val="58FB7481"/>
    <w:rsid w:val="58FB7652"/>
    <w:rsid w:val="58FEC40E"/>
    <w:rsid w:val="590C75BA"/>
    <w:rsid w:val="590D08CC"/>
    <w:rsid w:val="590DA971"/>
    <w:rsid w:val="59135303"/>
    <w:rsid w:val="592830E9"/>
    <w:rsid w:val="593FE741"/>
    <w:rsid w:val="5944FB2D"/>
    <w:rsid w:val="594A1BBE"/>
    <w:rsid w:val="595197FE"/>
    <w:rsid w:val="59568041"/>
    <w:rsid w:val="59593E48"/>
    <w:rsid w:val="595E0521"/>
    <w:rsid w:val="5968085D"/>
    <w:rsid w:val="596BF379"/>
    <w:rsid w:val="5981C61C"/>
    <w:rsid w:val="59896FCD"/>
    <w:rsid w:val="598E67F2"/>
    <w:rsid w:val="59904C78"/>
    <w:rsid w:val="599697E0"/>
    <w:rsid w:val="599DBBFF"/>
    <w:rsid w:val="59A3314D"/>
    <w:rsid w:val="59A8DC0E"/>
    <w:rsid w:val="59AEEF09"/>
    <w:rsid w:val="59B310B5"/>
    <w:rsid w:val="59F9B9AC"/>
    <w:rsid w:val="59FF6869"/>
    <w:rsid w:val="5A01FB70"/>
    <w:rsid w:val="5A089708"/>
    <w:rsid w:val="5A0BE85F"/>
    <w:rsid w:val="5A197525"/>
    <w:rsid w:val="5A3602C5"/>
    <w:rsid w:val="5A3D6FCC"/>
    <w:rsid w:val="5A3F95B8"/>
    <w:rsid w:val="5A40C15F"/>
    <w:rsid w:val="5A42DC72"/>
    <w:rsid w:val="5A437C2C"/>
    <w:rsid w:val="5A464FAD"/>
    <w:rsid w:val="5A475A9E"/>
    <w:rsid w:val="5A47752C"/>
    <w:rsid w:val="5A4D983B"/>
    <w:rsid w:val="5A6BC60A"/>
    <w:rsid w:val="5A6C4780"/>
    <w:rsid w:val="5A72630B"/>
    <w:rsid w:val="5A76A701"/>
    <w:rsid w:val="5A8CF368"/>
    <w:rsid w:val="5A979F58"/>
    <w:rsid w:val="5AA81761"/>
    <w:rsid w:val="5AAECA64"/>
    <w:rsid w:val="5AB86DD6"/>
    <w:rsid w:val="5AB86FDB"/>
    <w:rsid w:val="5AC3DAEE"/>
    <w:rsid w:val="5ACB9120"/>
    <w:rsid w:val="5ADC256E"/>
    <w:rsid w:val="5ADC4F95"/>
    <w:rsid w:val="5ADCD574"/>
    <w:rsid w:val="5ADE643B"/>
    <w:rsid w:val="5ADF1BD7"/>
    <w:rsid w:val="5AE233AE"/>
    <w:rsid w:val="5AFBB932"/>
    <w:rsid w:val="5B01F6A8"/>
    <w:rsid w:val="5B069B54"/>
    <w:rsid w:val="5B1389E3"/>
    <w:rsid w:val="5B151E3C"/>
    <w:rsid w:val="5B3F8DD3"/>
    <w:rsid w:val="5B47D09E"/>
    <w:rsid w:val="5B577ADD"/>
    <w:rsid w:val="5B5D3A2E"/>
    <w:rsid w:val="5B5DD3D1"/>
    <w:rsid w:val="5B5FD7A2"/>
    <w:rsid w:val="5B85ADE4"/>
    <w:rsid w:val="5B87BE3E"/>
    <w:rsid w:val="5B93BCCB"/>
    <w:rsid w:val="5BA48287"/>
    <w:rsid w:val="5BAC06B5"/>
    <w:rsid w:val="5BAC7D13"/>
    <w:rsid w:val="5BB079C2"/>
    <w:rsid w:val="5BB1DDA2"/>
    <w:rsid w:val="5BB69DD8"/>
    <w:rsid w:val="5BBF2550"/>
    <w:rsid w:val="5BC3BB3E"/>
    <w:rsid w:val="5BC95B3B"/>
    <w:rsid w:val="5BDCBFC1"/>
    <w:rsid w:val="5BDE6083"/>
    <w:rsid w:val="5BE5CFF5"/>
    <w:rsid w:val="5BE628A9"/>
    <w:rsid w:val="5BE6CB33"/>
    <w:rsid w:val="5BEA430F"/>
    <w:rsid w:val="5BF083FD"/>
    <w:rsid w:val="5BFD1FD3"/>
    <w:rsid w:val="5BFFECF2"/>
    <w:rsid w:val="5C0CD2A6"/>
    <w:rsid w:val="5C13F5E3"/>
    <w:rsid w:val="5C153E17"/>
    <w:rsid w:val="5C157D1C"/>
    <w:rsid w:val="5C2507A5"/>
    <w:rsid w:val="5C25A5D9"/>
    <w:rsid w:val="5C2F193F"/>
    <w:rsid w:val="5C42731B"/>
    <w:rsid w:val="5C430596"/>
    <w:rsid w:val="5C438463"/>
    <w:rsid w:val="5C4A7469"/>
    <w:rsid w:val="5C567895"/>
    <w:rsid w:val="5C63A67C"/>
    <w:rsid w:val="5C641C22"/>
    <w:rsid w:val="5C67ED28"/>
    <w:rsid w:val="5C84C242"/>
    <w:rsid w:val="5C867E34"/>
    <w:rsid w:val="5C8F7887"/>
    <w:rsid w:val="5C91A28C"/>
    <w:rsid w:val="5C963EF3"/>
    <w:rsid w:val="5C9DB0F0"/>
    <w:rsid w:val="5CAD1577"/>
    <w:rsid w:val="5CB03652"/>
    <w:rsid w:val="5CD1BB41"/>
    <w:rsid w:val="5CDED6E5"/>
    <w:rsid w:val="5CE966E2"/>
    <w:rsid w:val="5CEC3299"/>
    <w:rsid w:val="5CF174CF"/>
    <w:rsid w:val="5CFBAA2D"/>
    <w:rsid w:val="5CFF03D1"/>
    <w:rsid w:val="5D02A688"/>
    <w:rsid w:val="5D199F5F"/>
    <w:rsid w:val="5D1C1944"/>
    <w:rsid w:val="5D21A3E8"/>
    <w:rsid w:val="5D2239E4"/>
    <w:rsid w:val="5D2E2CBC"/>
    <w:rsid w:val="5D384E2D"/>
    <w:rsid w:val="5D429EE8"/>
    <w:rsid w:val="5D4CC6B9"/>
    <w:rsid w:val="5D5115E7"/>
    <w:rsid w:val="5D6480F9"/>
    <w:rsid w:val="5D6D3462"/>
    <w:rsid w:val="5D7BF783"/>
    <w:rsid w:val="5D7FD1F8"/>
    <w:rsid w:val="5D85610E"/>
    <w:rsid w:val="5D92078B"/>
    <w:rsid w:val="5D989625"/>
    <w:rsid w:val="5DA00E02"/>
    <w:rsid w:val="5DA31DF9"/>
    <w:rsid w:val="5DA455ED"/>
    <w:rsid w:val="5DA6AC5F"/>
    <w:rsid w:val="5DA7A76D"/>
    <w:rsid w:val="5DA93FC6"/>
    <w:rsid w:val="5DAD3DFE"/>
    <w:rsid w:val="5DC0D8E2"/>
    <w:rsid w:val="5DC239FE"/>
    <w:rsid w:val="5DC425B0"/>
    <w:rsid w:val="5DC60C74"/>
    <w:rsid w:val="5DCD604A"/>
    <w:rsid w:val="5DD74301"/>
    <w:rsid w:val="5DE27DD4"/>
    <w:rsid w:val="5DE4893B"/>
    <w:rsid w:val="5DF8096B"/>
    <w:rsid w:val="5E042DFF"/>
    <w:rsid w:val="5E0A5E42"/>
    <w:rsid w:val="5E0B2EAD"/>
    <w:rsid w:val="5E0B6F62"/>
    <w:rsid w:val="5E0E21FE"/>
    <w:rsid w:val="5E2911C0"/>
    <w:rsid w:val="5E2F69F4"/>
    <w:rsid w:val="5E3DFDD9"/>
    <w:rsid w:val="5E42E727"/>
    <w:rsid w:val="5E4DE359"/>
    <w:rsid w:val="5E5A0CD3"/>
    <w:rsid w:val="5E6C7320"/>
    <w:rsid w:val="5E6E9139"/>
    <w:rsid w:val="5E7A7570"/>
    <w:rsid w:val="5E7B2FA1"/>
    <w:rsid w:val="5E820B50"/>
    <w:rsid w:val="5E86253B"/>
    <w:rsid w:val="5E987CFB"/>
    <w:rsid w:val="5EA085BD"/>
    <w:rsid w:val="5EAC56DE"/>
    <w:rsid w:val="5EB4A8FA"/>
    <w:rsid w:val="5EB67CAF"/>
    <w:rsid w:val="5EF180AA"/>
    <w:rsid w:val="5EF7DD31"/>
    <w:rsid w:val="5F06192A"/>
    <w:rsid w:val="5F07C83C"/>
    <w:rsid w:val="5F0ECF16"/>
    <w:rsid w:val="5F1D52CF"/>
    <w:rsid w:val="5F23821E"/>
    <w:rsid w:val="5F2824BF"/>
    <w:rsid w:val="5F2CE2BC"/>
    <w:rsid w:val="5F31D7D9"/>
    <w:rsid w:val="5F339D38"/>
    <w:rsid w:val="5F3CED52"/>
    <w:rsid w:val="5F3E0E6B"/>
    <w:rsid w:val="5F461ADB"/>
    <w:rsid w:val="5F4938C5"/>
    <w:rsid w:val="5F5F619C"/>
    <w:rsid w:val="5F6C18F1"/>
    <w:rsid w:val="5F6D657C"/>
    <w:rsid w:val="5F7AB8CC"/>
    <w:rsid w:val="5F7C8651"/>
    <w:rsid w:val="5F880693"/>
    <w:rsid w:val="5F88F6C9"/>
    <w:rsid w:val="5F89438E"/>
    <w:rsid w:val="5F918390"/>
    <w:rsid w:val="5F983747"/>
    <w:rsid w:val="5F9FB8F3"/>
    <w:rsid w:val="5FBA251A"/>
    <w:rsid w:val="5FC7D3AF"/>
    <w:rsid w:val="5FCDAD6D"/>
    <w:rsid w:val="5FCF2A94"/>
    <w:rsid w:val="5FD18588"/>
    <w:rsid w:val="5FD21BB5"/>
    <w:rsid w:val="5FD245FF"/>
    <w:rsid w:val="5FD312BB"/>
    <w:rsid w:val="5FD85E61"/>
    <w:rsid w:val="5FE1B5D9"/>
    <w:rsid w:val="5FE9152D"/>
    <w:rsid w:val="5FED7CF5"/>
    <w:rsid w:val="60060EE6"/>
    <w:rsid w:val="6006D1CC"/>
    <w:rsid w:val="60118C5E"/>
    <w:rsid w:val="6012880B"/>
    <w:rsid w:val="6032272F"/>
    <w:rsid w:val="6036EE48"/>
    <w:rsid w:val="6039E595"/>
    <w:rsid w:val="603FD8B1"/>
    <w:rsid w:val="604569EE"/>
    <w:rsid w:val="6056C692"/>
    <w:rsid w:val="6057A440"/>
    <w:rsid w:val="605C9A79"/>
    <w:rsid w:val="605D037F"/>
    <w:rsid w:val="60603BA1"/>
    <w:rsid w:val="60688FCC"/>
    <w:rsid w:val="60721896"/>
    <w:rsid w:val="6092649A"/>
    <w:rsid w:val="609D77E9"/>
    <w:rsid w:val="60A11039"/>
    <w:rsid w:val="60A5DD55"/>
    <w:rsid w:val="60AACCC3"/>
    <w:rsid w:val="60AB6C15"/>
    <w:rsid w:val="60AD0DB3"/>
    <w:rsid w:val="60AD959E"/>
    <w:rsid w:val="60C376D1"/>
    <w:rsid w:val="60C3F520"/>
    <w:rsid w:val="60C9B5F1"/>
    <w:rsid w:val="60D80812"/>
    <w:rsid w:val="60DC91AB"/>
    <w:rsid w:val="60DD3D65"/>
    <w:rsid w:val="60F1869C"/>
    <w:rsid w:val="60F4280A"/>
    <w:rsid w:val="6108EC95"/>
    <w:rsid w:val="610DFDD2"/>
    <w:rsid w:val="610EAE90"/>
    <w:rsid w:val="6113F2EB"/>
    <w:rsid w:val="61157C8A"/>
    <w:rsid w:val="6124E56A"/>
    <w:rsid w:val="6125127F"/>
    <w:rsid w:val="612790DC"/>
    <w:rsid w:val="612B3D6E"/>
    <w:rsid w:val="612E246E"/>
    <w:rsid w:val="61316854"/>
    <w:rsid w:val="613F3860"/>
    <w:rsid w:val="61425E29"/>
    <w:rsid w:val="614375DF"/>
    <w:rsid w:val="614F06DE"/>
    <w:rsid w:val="615DAA6F"/>
    <w:rsid w:val="61689039"/>
    <w:rsid w:val="61724F23"/>
    <w:rsid w:val="61743C75"/>
    <w:rsid w:val="6181BEBE"/>
    <w:rsid w:val="618C7746"/>
    <w:rsid w:val="61A04AA4"/>
    <w:rsid w:val="61A79563"/>
    <w:rsid w:val="61AD5CBF"/>
    <w:rsid w:val="61B02BA9"/>
    <w:rsid w:val="61B06024"/>
    <w:rsid w:val="61B59760"/>
    <w:rsid w:val="61B8C9E8"/>
    <w:rsid w:val="61C66511"/>
    <w:rsid w:val="61E157E1"/>
    <w:rsid w:val="61E2849F"/>
    <w:rsid w:val="61E9BD6A"/>
    <w:rsid w:val="61F0ED6C"/>
    <w:rsid w:val="6200A004"/>
    <w:rsid w:val="6200D16D"/>
    <w:rsid w:val="620153BC"/>
    <w:rsid w:val="62086C25"/>
    <w:rsid w:val="620EA7AD"/>
    <w:rsid w:val="62108F78"/>
    <w:rsid w:val="6213BCBB"/>
    <w:rsid w:val="622C7488"/>
    <w:rsid w:val="622EFC74"/>
    <w:rsid w:val="62348E0C"/>
    <w:rsid w:val="62423259"/>
    <w:rsid w:val="6255916B"/>
    <w:rsid w:val="625E8040"/>
    <w:rsid w:val="626AE97F"/>
    <w:rsid w:val="626ED5CC"/>
    <w:rsid w:val="627B654E"/>
    <w:rsid w:val="628218CE"/>
    <w:rsid w:val="62885152"/>
    <w:rsid w:val="62916D19"/>
    <w:rsid w:val="6291B883"/>
    <w:rsid w:val="629602F8"/>
    <w:rsid w:val="6296433E"/>
    <w:rsid w:val="629EF697"/>
    <w:rsid w:val="62B3E075"/>
    <w:rsid w:val="62C0D848"/>
    <w:rsid w:val="62CB5595"/>
    <w:rsid w:val="62DB8989"/>
    <w:rsid w:val="62E1325F"/>
    <w:rsid w:val="62E536B3"/>
    <w:rsid w:val="62E573D9"/>
    <w:rsid w:val="62E5FD2E"/>
    <w:rsid w:val="62F715D0"/>
    <w:rsid w:val="62FD8D39"/>
    <w:rsid w:val="63049321"/>
    <w:rsid w:val="631D7DBE"/>
    <w:rsid w:val="63243580"/>
    <w:rsid w:val="632786D8"/>
    <w:rsid w:val="63366C06"/>
    <w:rsid w:val="6346D8C0"/>
    <w:rsid w:val="6349365A"/>
    <w:rsid w:val="63673602"/>
    <w:rsid w:val="63774030"/>
    <w:rsid w:val="637C114C"/>
    <w:rsid w:val="637E51A5"/>
    <w:rsid w:val="637F4B8C"/>
    <w:rsid w:val="638899D8"/>
    <w:rsid w:val="63977FF2"/>
    <w:rsid w:val="63C69BE7"/>
    <w:rsid w:val="63CBDD37"/>
    <w:rsid w:val="63CFBA1C"/>
    <w:rsid w:val="63D123C2"/>
    <w:rsid w:val="63D29328"/>
    <w:rsid w:val="63F90997"/>
    <w:rsid w:val="63FA5A09"/>
    <w:rsid w:val="63FE8B13"/>
    <w:rsid w:val="640BD13E"/>
    <w:rsid w:val="640C926E"/>
    <w:rsid w:val="6421C193"/>
    <w:rsid w:val="6438BC0A"/>
    <w:rsid w:val="64432FCB"/>
    <w:rsid w:val="644345C7"/>
    <w:rsid w:val="64435F5F"/>
    <w:rsid w:val="64436A65"/>
    <w:rsid w:val="647A3CC1"/>
    <w:rsid w:val="647BFF78"/>
    <w:rsid w:val="647D5368"/>
    <w:rsid w:val="648186CF"/>
    <w:rsid w:val="648282EE"/>
    <w:rsid w:val="648CF272"/>
    <w:rsid w:val="64926797"/>
    <w:rsid w:val="6492843D"/>
    <w:rsid w:val="649B5D51"/>
    <w:rsid w:val="64A481BC"/>
    <w:rsid w:val="64A497DD"/>
    <w:rsid w:val="64B59627"/>
    <w:rsid w:val="64CB2724"/>
    <w:rsid w:val="64D173F7"/>
    <w:rsid w:val="64D4F3E8"/>
    <w:rsid w:val="64D63078"/>
    <w:rsid w:val="64D8FF8D"/>
    <w:rsid w:val="64DB506A"/>
    <w:rsid w:val="64DBE1E2"/>
    <w:rsid w:val="64DECD51"/>
    <w:rsid w:val="64E76B4F"/>
    <w:rsid w:val="650A45BD"/>
    <w:rsid w:val="65156599"/>
    <w:rsid w:val="651B94F7"/>
    <w:rsid w:val="6527C266"/>
    <w:rsid w:val="652A37B5"/>
    <w:rsid w:val="652B077F"/>
    <w:rsid w:val="652DBF71"/>
    <w:rsid w:val="652E6233"/>
    <w:rsid w:val="654BD815"/>
    <w:rsid w:val="654C4CD6"/>
    <w:rsid w:val="655C3A12"/>
    <w:rsid w:val="6560950F"/>
    <w:rsid w:val="6563BAB5"/>
    <w:rsid w:val="6564E814"/>
    <w:rsid w:val="65666CCB"/>
    <w:rsid w:val="65703D81"/>
    <w:rsid w:val="657E109A"/>
    <w:rsid w:val="6581BE0D"/>
    <w:rsid w:val="658C6751"/>
    <w:rsid w:val="659D9A8F"/>
    <w:rsid w:val="65A30AE2"/>
    <w:rsid w:val="65B77F8F"/>
    <w:rsid w:val="65BED7D3"/>
    <w:rsid w:val="65BEEEAA"/>
    <w:rsid w:val="65C0161E"/>
    <w:rsid w:val="65DB876F"/>
    <w:rsid w:val="65E86511"/>
    <w:rsid w:val="65FD270B"/>
    <w:rsid w:val="66023AA3"/>
    <w:rsid w:val="66056674"/>
    <w:rsid w:val="6607E2E1"/>
    <w:rsid w:val="66163D23"/>
    <w:rsid w:val="6616C03D"/>
    <w:rsid w:val="661B7518"/>
    <w:rsid w:val="6624DF14"/>
    <w:rsid w:val="662D3141"/>
    <w:rsid w:val="6634EBF6"/>
    <w:rsid w:val="663BDF03"/>
    <w:rsid w:val="663F0416"/>
    <w:rsid w:val="666D3C02"/>
    <w:rsid w:val="66711C2E"/>
    <w:rsid w:val="66747849"/>
    <w:rsid w:val="66814FB5"/>
    <w:rsid w:val="6685B92B"/>
    <w:rsid w:val="668734F6"/>
    <w:rsid w:val="66880A39"/>
    <w:rsid w:val="668BBFCC"/>
    <w:rsid w:val="6691C8DA"/>
    <w:rsid w:val="66A45538"/>
    <w:rsid w:val="66B41C97"/>
    <w:rsid w:val="66B7F305"/>
    <w:rsid w:val="66D6ECE5"/>
    <w:rsid w:val="66F18D59"/>
    <w:rsid w:val="66F2DC0C"/>
    <w:rsid w:val="6715C70E"/>
    <w:rsid w:val="6722E5A9"/>
    <w:rsid w:val="672458F3"/>
    <w:rsid w:val="672B69B4"/>
    <w:rsid w:val="672FA519"/>
    <w:rsid w:val="673217A7"/>
    <w:rsid w:val="6733E3D2"/>
    <w:rsid w:val="67473E1D"/>
    <w:rsid w:val="6752526C"/>
    <w:rsid w:val="67692255"/>
    <w:rsid w:val="677785F6"/>
    <w:rsid w:val="677EADDE"/>
    <w:rsid w:val="67893599"/>
    <w:rsid w:val="6792DCDE"/>
    <w:rsid w:val="679868BA"/>
    <w:rsid w:val="67A7ECA1"/>
    <w:rsid w:val="67B2669A"/>
    <w:rsid w:val="67B648D3"/>
    <w:rsid w:val="67B9CCD1"/>
    <w:rsid w:val="67BDA71E"/>
    <w:rsid w:val="67BE03EE"/>
    <w:rsid w:val="67C2540C"/>
    <w:rsid w:val="67D60CFF"/>
    <w:rsid w:val="67E28C11"/>
    <w:rsid w:val="67E8DBE6"/>
    <w:rsid w:val="67FCACB8"/>
    <w:rsid w:val="68072F63"/>
    <w:rsid w:val="680764BD"/>
    <w:rsid w:val="6807EB6B"/>
    <w:rsid w:val="6816CAAC"/>
    <w:rsid w:val="681E0F04"/>
    <w:rsid w:val="68204599"/>
    <w:rsid w:val="682825DC"/>
    <w:rsid w:val="68299143"/>
    <w:rsid w:val="682D104F"/>
    <w:rsid w:val="68376B9E"/>
    <w:rsid w:val="683E092E"/>
    <w:rsid w:val="68402599"/>
    <w:rsid w:val="684DFBD9"/>
    <w:rsid w:val="6862C9A2"/>
    <w:rsid w:val="68640386"/>
    <w:rsid w:val="686DD07E"/>
    <w:rsid w:val="686E6446"/>
    <w:rsid w:val="686FAE4A"/>
    <w:rsid w:val="688017B8"/>
    <w:rsid w:val="6880B1EB"/>
    <w:rsid w:val="6881695F"/>
    <w:rsid w:val="6883C979"/>
    <w:rsid w:val="6888AEDB"/>
    <w:rsid w:val="6889E5E2"/>
    <w:rsid w:val="6898370E"/>
    <w:rsid w:val="689D6014"/>
    <w:rsid w:val="689E7139"/>
    <w:rsid w:val="68B2C76D"/>
    <w:rsid w:val="68B78A73"/>
    <w:rsid w:val="68C33BFA"/>
    <w:rsid w:val="68C8C3C7"/>
    <w:rsid w:val="68CFAE8A"/>
    <w:rsid w:val="68D306FD"/>
    <w:rsid w:val="68D52982"/>
    <w:rsid w:val="68D69EE2"/>
    <w:rsid w:val="68E38077"/>
    <w:rsid w:val="68E74467"/>
    <w:rsid w:val="68E7E55B"/>
    <w:rsid w:val="68EA11FB"/>
    <w:rsid w:val="68F60A42"/>
    <w:rsid w:val="68F749C2"/>
    <w:rsid w:val="68FC2BDE"/>
    <w:rsid w:val="69014325"/>
    <w:rsid w:val="69093EF4"/>
    <w:rsid w:val="691AB4E6"/>
    <w:rsid w:val="692A18E4"/>
    <w:rsid w:val="692EF0FB"/>
    <w:rsid w:val="6932DC53"/>
    <w:rsid w:val="693E2D75"/>
    <w:rsid w:val="69534289"/>
    <w:rsid w:val="6966F175"/>
    <w:rsid w:val="696FBCB0"/>
    <w:rsid w:val="697D9F56"/>
    <w:rsid w:val="698065EE"/>
    <w:rsid w:val="69809FF5"/>
    <w:rsid w:val="698A6338"/>
    <w:rsid w:val="698D0766"/>
    <w:rsid w:val="69919CB4"/>
    <w:rsid w:val="699B50B3"/>
    <w:rsid w:val="69A0A8C1"/>
    <w:rsid w:val="69A54003"/>
    <w:rsid w:val="69A9A19B"/>
    <w:rsid w:val="69AD8FD8"/>
    <w:rsid w:val="69B4947E"/>
    <w:rsid w:val="69B4CE71"/>
    <w:rsid w:val="69BC7E6E"/>
    <w:rsid w:val="69C36AB8"/>
    <w:rsid w:val="69C525FB"/>
    <w:rsid w:val="69C5C627"/>
    <w:rsid w:val="69C67C2B"/>
    <w:rsid w:val="69CA1E29"/>
    <w:rsid w:val="69CF0BBF"/>
    <w:rsid w:val="69D25637"/>
    <w:rsid w:val="69D4E9E9"/>
    <w:rsid w:val="69DC035A"/>
    <w:rsid w:val="69ED6D13"/>
    <w:rsid w:val="69EEB44E"/>
    <w:rsid w:val="69F1F1A7"/>
    <w:rsid w:val="69F20A3F"/>
    <w:rsid w:val="69F2B374"/>
    <w:rsid w:val="69F8155D"/>
    <w:rsid w:val="69FFA0A9"/>
    <w:rsid w:val="6A079B23"/>
    <w:rsid w:val="6A0A1D1A"/>
    <w:rsid w:val="6A0C919D"/>
    <w:rsid w:val="6A0F47E9"/>
    <w:rsid w:val="6A1A1268"/>
    <w:rsid w:val="6A1E8789"/>
    <w:rsid w:val="6A314288"/>
    <w:rsid w:val="6A3F0BEC"/>
    <w:rsid w:val="6A466C4E"/>
    <w:rsid w:val="6A46C2A7"/>
    <w:rsid w:val="6A498433"/>
    <w:rsid w:val="6A526869"/>
    <w:rsid w:val="6A5A5CC1"/>
    <w:rsid w:val="6A68D210"/>
    <w:rsid w:val="6A77192D"/>
    <w:rsid w:val="6A87260F"/>
    <w:rsid w:val="6A88C3D9"/>
    <w:rsid w:val="6A8B51AD"/>
    <w:rsid w:val="6A8CA1A2"/>
    <w:rsid w:val="6A96A67E"/>
    <w:rsid w:val="6AAE070B"/>
    <w:rsid w:val="6ABC42ED"/>
    <w:rsid w:val="6AC1CB27"/>
    <w:rsid w:val="6AD08A1E"/>
    <w:rsid w:val="6AD42808"/>
    <w:rsid w:val="6AE0D8F5"/>
    <w:rsid w:val="6AEB74D1"/>
    <w:rsid w:val="6AEF6081"/>
    <w:rsid w:val="6B0ECEB9"/>
    <w:rsid w:val="6B0F41F2"/>
    <w:rsid w:val="6B19A73F"/>
    <w:rsid w:val="6B1D49CA"/>
    <w:rsid w:val="6B1D725E"/>
    <w:rsid w:val="6B1E493A"/>
    <w:rsid w:val="6B2D577E"/>
    <w:rsid w:val="6B2E84A1"/>
    <w:rsid w:val="6B3A7C3F"/>
    <w:rsid w:val="6B3CAFF1"/>
    <w:rsid w:val="6B410C24"/>
    <w:rsid w:val="6B4F1975"/>
    <w:rsid w:val="6B50BE0B"/>
    <w:rsid w:val="6B5BEE27"/>
    <w:rsid w:val="6B5C411C"/>
    <w:rsid w:val="6B808FB6"/>
    <w:rsid w:val="6B884BDB"/>
    <w:rsid w:val="6B953893"/>
    <w:rsid w:val="6B970DBB"/>
    <w:rsid w:val="6BAE1D66"/>
    <w:rsid w:val="6BB5EC07"/>
    <w:rsid w:val="6BB7F36A"/>
    <w:rsid w:val="6BC162E3"/>
    <w:rsid w:val="6BCB62E9"/>
    <w:rsid w:val="6BCE2A29"/>
    <w:rsid w:val="6BDA23C8"/>
    <w:rsid w:val="6BDF8B4D"/>
    <w:rsid w:val="6BE248D3"/>
    <w:rsid w:val="6BEEEA36"/>
    <w:rsid w:val="6BF06948"/>
    <w:rsid w:val="6BF9E173"/>
    <w:rsid w:val="6C020CC3"/>
    <w:rsid w:val="6C0C909A"/>
    <w:rsid w:val="6C151CA0"/>
    <w:rsid w:val="6C153AAC"/>
    <w:rsid w:val="6C171645"/>
    <w:rsid w:val="6C19E10D"/>
    <w:rsid w:val="6C2006B9"/>
    <w:rsid w:val="6C23D3E1"/>
    <w:rsid w:val="6C251894"/>
    <w:rsid w:val="6C301CDB"/>
    <w:rsid w:val="6C40354E"/>
    <w:rsid w:val="6C47CC1C"/>
    <w:rsid w:val="6C4D9612"/>
    <w:rsid w:val="6C5A8589"/>
    <w:rsid w:val="6C5AF4E0"/>
    <w:rsid w:val="6C800F51"/>
    <w:rsid w:val="6C88A491"/>
    <w:rsid w:val="6C9724F2"/>
    <w:rsid w:val="6C9BBF27"/>
    <w:rsid w:val="6C9DE8C6"/>
    <w:rsid w:val="6C9FDCC8"/>
    <w:rsid w:val="6CA498DD"/>
    <w:rsid w:val="6CB229BF"/>
    <w:rsid w:val="6CBBC227"/>
    <w:rsid w:val="6CC0E46B"/>
    <w:rsid w:val="6CE136E3"/>
    <w:rsid w:val="6CE693B8"/>
    <w:rsid w:val="6CE7B546"/>
    <w:rsid w:val="6CFF6594"/>
    <w:rsid w:val="6D01A9BB"/>
    <w:rsid w:val="6D1023CC"/>
    <w:rsid w:val="6D17ECAE"/>
    <w:rsid w:val="6D1A3C74"/>
    <w:rsid w:val="6D1C9D81"/>
    <w:rsid w:val="6D1D6D83"/>
    <w:rsid w:val="6D1EB18F"/>
    <w:rsid w:val="6D2248ED"/>
    <w:rsid w:val="6D250A5C"/>
    <w:rsid w:val="6D27E3BE"/>
    <w:rsid w:val="6D291D54"/>
    <w:rsid w:val="6D29B305"/>
    <w:rsid w:val="6D29FFFD"/>
    <w:rsid w:val="6D38A21D"/>
    <w:rsid w:val="6D3C88CB"/>
    <w:rsid w:val="6D3D5851"/>
    <w:rsid w:val="6D60A52F"/>
    <w:rsid w:val="6D68304B"/>
    <w:rsid w:val="6D6CE2E1"/>
    <w:rsid w:val="6D70D636"/>
    <w:rsid w:val="6D743370"/>
    <w:rsid w:val="6D8BC05C"/>
    <w:rsid w:val="6D8ED3F7"/>
    <w:rsid w:val="6D8FDA3C"/>
    <w:rsid w:val="6D91E405"/>
    <w:rsid w:val="6D9563E8"/>
    <w:rsid w:val="6D971902"/>
    <w:rsid w:val="6D98ECF6"/>
    <w:rsid w:val="6DA242DF"/>
    <w:rsid w:val="6DACFDFB"/>
    <w:rsid w:val="6DC562E2"/>
    <w:rsid w:val="6DC6BE85"/>
    <w:rsid w:val="6DD167F0"/>
    <w:rsid w:val="6DD854AF"/>
    <w:rsid w:val="6DD93A5B"/>
    <w:rsid w:val="6DE54326"/>
    <w:rsid w:val="6DF2EB0D"/>
    <w:rsid w:val="6E220D29"/>
    <w:rsid w:val="6E22FF8F"/>
    <w:rsid w:val="6E2321CE"/>
    <w:rsid w:val="6E25D95F"/>
    <w:rsid w:val="6E2B4187"/>
    <w:rsid w:val="6E40405E"/>
    <w:rsid w:val="6E45162A"/>
    <w:rsid w:val="6E4897DA"/>
    <w:rsid w:val="6E4968DA"/>
    <w:rsid w:val="6E55C4F6"/>
    <w:rsid w:val="6E56A01F"/>
    <w:rsid w:val="6E5E1C2C"/>
    <w:rsid w:val="6E74B822"/>
    <w:rsid w:val="6E772B47"/>
    <w:rsid w:val="6E90CC6C"/>
    <w:rsid w:val="6E949C0A"/>
    <w:rsid w:val="6E9769BB"/>
    <w:rsid w:val="6E9FBB08"/>
    <w:rsid w:val="6EAC7C3B"/>
    <w:rsid w:val="6EB44FE7"/>
    <w:rsid w:val="6EC23104"/>
    <w:rsid w:val="6ECC3F23"/>
    <w:rsid w:val="6EDD55C0"/>
    <w:rsid w:val="6EE49039"/>
    <w:rsid w:val="6EFAE5B7"/>
    <w:rsid w:val="6EFB9734"/>
    <w:rsid w:val="6F02D0BB"/>
    <w:rsid w:val="6F0C69B4"/>
    <w:rsid w:val="6F0C7F3C"/>
    <w:rsid w:val="6F0F51CE"/>
    <w:rsid w:val="6F11FF91"/>
    <w:rsid w:val="6F19F97D"/>
    <w:rsid w:val="6F29C3A6"/>
    <w:rsid w:val="6F3512AD"/>
    <w:rsid w:val="6F39D3BF"/>
    <w:rsid w:val="6F42E7CE"/>
    <w:rsid w:val="6F4D4616"/>
    <w:rsid w:val="6F5B9F92"/>
    <w:rsid w:val="6F694253"/>
    <w:rsid w:val="6F72F561"/>
    <w:rsid w:val="6F73F165"/>
    <w:rsid w:val="6F88BD21"/>
    <w:rsid w:val="6F8B99AA"/>
    <w:rsid w:val="6F8D5630"/>
    <w:rsid w:val="6F8D9CB4"/>
    <w:rsid w:val="6F8F80C2"/>
    <w:rsid w:val="6FA9616F"/>
    <w:rsid w:val="6FABA891"/>
    <w:rsid w:val="6FAC3DF6"/>
    <w:rsid w:val="6FB28294"/>
    <w:rsid w:val="6FB2A5BA"/>
    <w:rsid w:val="6FBDE696"/>
    <w:rsid w:val="6FC2840D"/>
    <w:rsid w:val="6FC72EA7"/>
    <w:rsid w:val="6FC98C39"/>
    <w:rsid w:val="6FD33EA6"/>
    <w:rsid w:val="6FE5B4B0"/>
    <w:rsid w:val="6FE7F398"/>
    <w:rsid w:val="6FF505B8"/>
    <w:rsid w:val="6FF6474C"/>
    <w:rsid w:val="7005758F"/>
    <w:rsid w:val="700920DA"/>
    <w:rsid w:val="70124148"/>
    <w:rsid w:val="703FA324"/>
    <w:rsid w:val="7040F8D2"/>
    <w:rsid w:val="7045B95E"/>
    <w:rsid w:val="70548048"/>
    <w:rsid w:val="705743DB"/>
    <w:rsid w:val="705C8EDB"/>
    <w:rsid w:val="7065495B"/>
    <w:rsid w:val="70708321"/>
    <w:rsid w:val="7070C12B"/>
    <w:rsid w:val="70743F24"/>
    <w:rsid w:val="70777F02"/>
    <w:rsid w:val="70849F89"/>
    <w:rsid w:val="7097970E"/>
    <w:rsid w:val="709FFFDE"/>
    <w:rsid w:val="70BFA721"/>
    <w:rsid w:val="70CABE0B"/>
    <w:rsid w:val="70D019C0"/>
    <w:rsid w:val="70D87644"/>
    <w:rsid w:val="70DBED2C"/>
    <w:rsid w:val="70F85FD1"/>
    <w:rsid w:val="7103D0A8"/>
    <w:rsid w:val="710C136F"/>
    <w:rsid w:val="711753E5"/>
    <w:rsid w:val="71219947"/>
    <w:rsid w:val="712C819C"/>
    <w:rsid w:val="712D828D"/>
    <w:rsid w:val="714464D1"/>
    <w:rsid w:val="714B7501"/>
    <w:rsid w:val="71606AA8"/>
    <w:rsid w:val="716095D6"/>
    <w:rsid w:val="71660F13"/>
    <w:rsid w:val="716F90F7"/>
    <w:rsid w:val="7173998F"/>
    <w:rsid w:val="71777CCB"/>
    <w:rsid w:val="71797509"/>
    <w:rsid w:val="71841EAF"/>
    <w:rsid w:val="7190D638"/>
    <w:rsid w:val="7192BC4B"/>
    <w:rsid w:val="71A1217C"/>
    <w:rsid w:val="71A79B14"/>
    <w:rsid w:val="71B1CF11"/>
    <w:rsid w:val="71B5724F"/>
    <w:rsid w:val="71C18FF3"/>
    <w:rsid w:val="71C2A44B"/>
    <w:rsid w:val="71C7B6D9"/>
    <w:rsid w:val="71C841C9"/>
    <w:rsid w:val="71D60292"/>
    <w:rsid w:val="71E460AF"/>
    <w:rsid w:val="71E9D253"/>
    <w:rsid w:val="71F0C112"/>
    <w:rsid w:val="71FA1B79"/>
    <w:rsid w:val="720D4B10"/>
    <w:rsid w:val="7215A181"/>
    <w:rsid w:val="721A9A66"/>
    <w:rsid w:val="722ACFDE"/>
    <w:rsid w:val="722C0806"/>
    <w:rsid w:val="722C73FB"/>
    <w:rsid w:val="722E7BAC"/>
    <w:rsid w:val="7259271E"/>
    <w:rsid w:val="725B800F"/>
    <w:rsid w:val="725EB945"/>
    <w:rsid w:val="72610E7F"/>
    <w:rsid w:val="72630389"/>
    <w:rsid w:val="726453F1"/>
    <w:rsid w:val="727531FB"/>
    <w:rsid w:val="727664CD"/>
    <w:rsid w:val="7279D9E0"/>
    <w:rsid w:val="728290B4"/>
    <w:rsid w:val="72842EE3"/>
    <w:rsid w:val="728A90EE"/>
    <w:rsid w:val="72A7A0B0"/>
    <w:rsid w:val="72B16F32"/>
    <w:rsid w:val="72BC2EC5"/>
    <w:rsid w:val="72C16844"/>
    <w:rsid w:val="72CBA7A9"/>
    <w:rsid w:val="72D3F01B"/>
    <w:rsid w:val="72D5A3EA"/>
    <w:rsid w:val="72DD5F74"/>
    <w:rsid w:val="72EEC9D3"/>
    <w:rsid w:val="72EEDCCE"/>
    <w:rsid w:val="72EF5365"/>
    <w:rsid w:val="72F11C53"/>
    <w:rsid w:val="72FB9C4C"/>
    <w:rsid w:val="72FC02DB"/>
    <w:rsid w:val="72FDB818"/>
    <w:rsid w:val="72FFF6C4"/>
    <w:rsid w:val="7308E480"/>
    <w:rsid w:val="731720F1"/>
    <w:rsid w:val="7338FE24"/>
    <w:rsid w:val="734231ED"/>
    <w:rsid w:val="734AC183"/>
    <w:rsid w:val="735083E1"/>
    <w:rsid w:val="735351B7"/>
    <w:rsid w:val="73640BF2"/>
    <w:rsid w:val="73680D2D"/>
    <w:rsid w:val="736F8EBD"/>
    <w:rsid w:val="737EE98E"/>
    <w:rsid w:val="737F7A27"/>
    <w:rsid w:val="738401AE"/>
    <w:rsid w:val="738878E8"/>
    <w:rsid w:val="73904FEA"/>
    <w:rsid w:val="73A71A67"/>
    <w:rsid w:val="73AF9E6A"/>
    <w:rsid w:val="73B06D1B"/>
    <w:rsid w:val="73C39BC8"/>
    <w:rsid w:val="73CB6767"/>
    <w:rsid w:val="73D6B89C"/>
    <w:rsid w:val="73D9377D"/>
    <w:rsid w:val="73EA45F7"/>
    <w:rsid w:val="73F912B5"/>
    <w:rsid w:val="73F9B676"/>
    <w:rsid w:val="73FB3B90"/>
    <w:rsid w:val="73FF127C"/>
    <w:rsid w:val="74085383"/>
    <w:rsid w:val="741FAD86"/>
    <w:rsid w:val="7423060A"/>
    <w:rsid w:val="7427F1B9"/>
    <w:rsid w:val="742FFCC4"/>
    <w:rsid w:val="74336597"/>
    <w:rsid w:val="743537C6"/>
    <w:rsid w:val="743BDE95"/>
    <w:rsid w:val="74491119"/>
    <w:rsid w:val="745926E3"/>
    <w:rsid w:val="747C6460"/>
    <w:rsid w:val="747D98BF"/>
    <w:rsid w:val="74984E11"/>
    <w:rsid w:val="749B5828"/>
    <w:rsid w:val="749CBBDB"/>
    <w:rsid w:val="74A4D366"/>
    <w:rsid w:val="74AF16BA"/>
    <w:rsid w:val="74B51571"/>
    <w:rsid w:val="74B6904A"/>
    <w:rsid w:val="74BC486B"/>
    <w:rsid w:val="74BCA42C"/>
    <w:rsid w:val="74BF968B"/>
    <w:rsid w:val="74CE0655"/>
    <w:rsid w:val="74D9A2FD"/>
    <w:rsid w:val="74E11264"/>
    <w:rsid w:val="74E13CE5"/>
    <w:rsid w:val="74E604C3"/>
    <w:rsid w:val="74F0F09A"/>
    <w:rsid w:val="74F9AD95"/>
    <w:rsid w:val="74FFDF5A"/>
    <w:rsid w:val="75049866"/>
    <w:rsid w:val="750ED501"/>
    <w:rsid w:val="7512CEE4"/>
    <w:rsid w:val="75206418"/>
    <w:rsid w:val="75224778"/>
    <w:rsid w:val="7530A83F"/>
    <w:rsid w:val="753D29B9"/>
    <w:rsid w:val="753E5658"/>
    <w:rsid w:val="7541246C"/>
    <w:rsid w:val="7544631A"/>
    <w:rsid w:val="7555003F"/>
    <w:rsid w:val="7558DAF5"/>
    <w:rsid w:val="755C2E8E"/>
    <w:rsid w:val="756A3EBD"/>
    <w:rsid w:val="756A5E26"/>
    <w:rsid w:val="758134BE"/>
    <w:rsid w:val="758418E6"/>
    <w:rsid w:val="759FB888"/>
    <w:rsid w:val="75A13923"/>
    <w:rsid w:val="75A8F5A4"/>
    <w:rsid w:val="75A9B072"/>
    <w:rsid w:val="75ABD11F"/>
    <w:rsid w:val="75AD9077"/>
    <w:rsid w:val="75ADF4DE"/>
    <w:rsid w:val="75AE3392"/>
    <w:rsid w:val="75B09ADC"/>
    <w:rsid w:val="75B9093D"/>
    <w:rsid w:val="75BC9B56"/>
    <w:rsid w:val="75C5463B"/>
    <w:rsid w:val="75CA294A"/>
    <w:rsid w:val="75D2A719"/>
    <w:rsid w:val="75D8AB8E"/>
    <w:rsid w:val="75D8FD9E"/>
    <w:rsid w:val="75DC9D67"/>
    <w:rsid w:val="75DD1990"/>
    <w:rsid w:val="75E5E5C1"/>
    <w:rsid w:val="75E78907"/>
    <w:rsid w:val="75EC485A"/>
    <w:rsid w:val="75F3EC5A"/>
    <w:rsid w:val="75F8059E"/>
    <w:rsid w:val="761017FE"/>
    <w:rsid w:val="7610E373"/>
    <w:rsid w:val="761A7252"/>
    <w:rsid w:val="7627CF16"/>
    <w:rsid w:val="7631C591"/>
    <w:rsid w:val="76352E39"/>
    <w:rsid w:val="7638DA70"/>
    <w:rsid w:val="763B5428"/>
    <w:rsid w:val="76425852"/>
    <w:rsid w:val="7650AF77"/>
    <w:rsid w:val="7657BDE5"/>
    <w:rsid w:val="7660FBE1"/>
    <w:rsid w:val="7667612B"/>
    <w:rsid w:val="76678E5A"/>
    <w:rsid w:val="7668F36A"/>
    <w:rsid w:val="766EFC46"/>
    <w:rsid w:val="7670309A"/>
    <w:rsid w:val="767C2BF0"/>
    <w:rsid w:val="767DC490"/>
    <w:rsid w:val="76814CD4"/>
    <w:rsid w:val="7688D6C5"/>
    <w:rsid w:val="76A12E7A"/>
    <w:rsid w:val="76A215B6"/>
    <w:rsid w:val="76BAA651"/>
    <w:rsid w:val="76BFF402"/>
    <w:rsid w:val="76C72663"/>
    <w:rsid w:val="76C7766B"/>
    <w:rsid w:val="76CBB2A6"/>
    <w:rsid w:val="76DBEA54"/>
    <w:rsid w:val="76DC52B1"/>
    <w:rsid w:val="76EBDFA4"/>
    <w:rsid w:val="76F714CA"/>
    <w:rsid w:val="76F7B0B5"/>
    <w:rsid w:val="76FB0880"/>
    <w:rsid w:val="770FAE8B"/>
    <w:rsid w:val="771304C8"/>
    <w:rsid w:val="77162291"/>
    <w:rsid w:val="771789BA"/>
    <w:rsid w:val="772EBB5E"/>
    <w:rsid w:val="7732F3B6"/>
    <w:rsid w:val="77381F97"/>
    <w:rsid w:val="7745FAD4"/>
    <w:rsid w:val="775879C1"/>
    <w:rsid w:val="7770C893"/>
    <w:rsid w:val="7774BE61"/>
    <w:rsid w:val="77752B86"/>
    <w:rsid w:val="77797F79"/>
    <w:rsid w:val="7779CB7F"/>
    <w:rsid w:val="777D36A6"/>
    <w:rsid w:val="7789D7F5"/>
    <w:rsid w:val="779A2696"/>
    <w:rsid w:val="77AEB687"/>
    <w:rsid w:val="77AF6563"/>
    <w:rsid w:val="77B388B0"/>
    <w:rsid w:val="77B46390"/>
    <w:rsid w:val="77BCFD01"/>
    <w:rsid w:val="77BE24BE"/>
    <w:rsid w:val="77DB39CC"/>
    <w:rsid w:val="77FB35E4"/>
    <w:rsid w:val="7803B3DD"/>
    <w:rsid w:val="780F7021"/>
    <w:rsid w:val="782E9585"/>
    <w:rsid w:val="7833AC58"/>
    <w:rsid w:val="7836ED82"/>
    <w:rsid w:val="78384307"/>
    <w:rsid w:val="7849133E"/>
    <w:rsid w:val="78522094"/>
    <w:rsid w:val="7857780D"/>
    <w:rsid w:val="7860EC4E"/>
    <w:rsid w:val="7860F3EE"/>
    <w:rsid w:val="7866AD17"/>
    <w:rsid w:val="7866EC09"/>
    <w:rsid w:val="78752F3E"/>
    <w:rsid w:val="7878B2EE"/>
    <w:rsid w:val="787C711A"/>
    <w:rsid w:val="78814827"/>
    <w:rsid w:val="7891A34A"/>
    <w:rsid w:val="7899F47C"/>
    <w:rsid w:val="78A7B1F5"/>
    <w:rsid w:val="78AB2425"/>
    <w:rsid w:val="78B6CBA5"/>
    <w:rsid w:val="78C158E5"/>
    <w:rsid w:val="78CD31E8"/>
    <w:rsid w:val="78D47BF6"/>
    <w:rsid w:val="78E688B0"/>
    <w:rsid w:val="78E7DF78"/>
    <w:rsid w:val="78EF778F"/>
    <w:rsid w:val="78F18533"/>
    <w:rsid w:val="78F88DEF"/>
    <w:rsid w:val="790B8AF0"/>
    <w:rsid w:val="79194AAC"/>
    <w:rsid w:val="7928E2E4"/>
    <w:rsid w:val="79382284"/>
    <w:rsid w:val="793E13A2"/>
    <w:rsid w:val="793E7C20"/>
    <w:rsid w:val="7946482E"/>
    <w:rsid w:val="7959F51F"/>
    <w:rsid w:val="7961AA2B"/>
    <w:rsid w:val="796829F5"/>
    <w:rsid w:val="796EC9BC"/>
    <w:rsid w:val="7972AEF7"/>
    <w:rsid w:val="79765D1A"/>
    <w:rsid w:val="7978E54F"/>
    <w:rsid w:val="79888D6B"/>
    <w:rsid w:val="79929598"/>
    <w:rsid w:val="799AD1AD"/>
    <w:rsid w:val="799B6C83"/>
    <w:rsid w:val="799D8E81"/>
    <w:rsid w:val="79A2C1F7"/>
    <w:rsid w:val="79BB7BFF"/>
    <w:rsid w:val="79C85E57"/>
    <w:rsid w:val="79CD1EB8"/>
    <w:rsid w:val="79CEA5BD"/>
    <w:rsid w:val="79CF6290"/>
    <w:rsid w:val="79D473AD"/>
    <w:rsid w:val="79E051C8"/>
    <w:rsid w:val="7A039A06"/>
    <w:rsid w:val="7A04A97D"/>
    <w:rsid w:val="7A0B97D6"/>
    <w:rsid w:val="7A0D228F"/>
    <w:rsid w:val="7A111C25"/>
    <w:rsid w:val="7A11CA95"/>
    <w:rsid w:val="7A122036"/>
    <w:rsid w:val="7A165BEB"/>
    <w:rsid w:val="7A21A275"/>
    <w:rsid w:val="7A274B66"/>
    <w:rsid w:val="7A2C9FC1"/>
    <w:rsid w:val="7A3A663C"/>
    <w:rsid w:val="7A50882E"/>
    <w:rsid w:val="7A53F340"/>
    <w:rsid w:val="7A566AB0"/>
    <w:rsid w:val="7A56E8C7"/>
    <w:rsid w:val="7A5F6501"/>
    <w:rsid w:val="7A6D1F97"/>
    <w:rsid w:val="7A742B4E"/>
    <w:rsid w:val="7A779AA9"/>
    <w:rsid w:val="7A7EE5AE"/>
    <w:rsid w:val="7AA35A69"/>
    <w:rsid w:val="7AA7E08E"/>
    <w:rsid w:val="7AA84950"/>
    <w:rsid w:val="7AA9B635"/>
    <w:rsid w:val="7AA9C1CE"/>
    <w:rsid w:val="7AAAE4C8"/>
    <w:rsid w:val="7ABAFFD7"/>
    <w:rsid w:val="7AD21E83"/>
    <w:rsid w:val="7AD86B34"/>
    <w:rsid w:val="7AD96202"/>
    <w:rsid w:val="7AE0D46F"/>
    <w:rsid w:val="7AE68EDF"/>
    <w:rsid w:val="7AEE350E"/>
    <w:rsid w:val="7AEE9324"/>
    <w:rsid w:val="7AEF4118"/>
    <w:rsid w:val="7B03483F"/>
    <w:rsid w:val="7B0536B4"/>
    <w:rsid w:val="7B0924D8"/>
    <w:rsid w:val="7B0DE4B4"/>
    <w:rsid w:val="7B1BAAB0"/>
    <w:rsid w:val="7B20F62B"/>
    <w:rsid w:val="7B2561E3"/>
    <w:rsid w:val="7B345196"/>
    <w:rsid w:val="7B34767F"/>
    <w:rsid w:val="7B357D36"/>
    <w:rsid w:val="7B3C5A8A"/>
    <w:rsid w:val="7B3E0E0C"/>
    <w:rsid w:val="7B3E2A93"/>
    <w:rsid w:val="7B401EDD"/>
    <w:rsid w:val="7B417935"/>
    <w:rsid w:val="7B4AD5EB"/>
    <w:rsid w:val="7B4BBC89"/>
    <w:rsid w:val="7B4D5DB6"/>
    <w:rsid w:val="7B5B95C6"/>
    <w:rsid w:val="7B7253A0"/>
    <w:rsid w:val="7B732D1F"/>
    <w:rsid w:val="7B75F7AB"/>
    <w:rsid w:val="7B77742A"/>
    <w:rsid w:val="7B7B84EE"/>
    <w:rsid w:val="7B8AF543"/>
    <w:rsid w:val="7B8F51DE"/>
    <w:rsid w:val="7BA07839"/>
    <w:rsid w:val="7BA6675F"/>
    <w:rsid w:val="7BAC8639"/>
    <w:rsid w:val="7BB83B0B"/>
    <w:rsid w:val="7BB9A7D7"/>
    <w:rsid w:val="7BC139E7"/>
    <w:rsid w:val="7BC3E778"/>
    <w:rsid w:val="7BC4BF04"/>
    <w:rsid w:val="7BC50C7C"/>
    <w:rsid w:val="7BCC8DEA"/>
    <w:rsid w:val="7BD1448C"/>
    <w:rsid w:val="7BD99FAA"/>
    <w:rsid w:val="7BE1BF89"/>
    <w:rsid w:val="7BE2819C"/>
    <w:rsid w:val="7BEB0313"/>
    <w:rsid w:val="7BFF0FC6"/>
    <w:rsid w:val="7C082639"/>
    <w:rsid w:val="7C0FB325"/>
    <w:rsid w:val="7C1A7B93"/>
    <w:rsid w:val="7C24B2D6"/>
    <w:rsid w:val="7C263F79"/>
    <w:rsid w:val="7C2C9C72"/>
    <w:rsid w:val="7C2D8CCC"/>
    <w:rsid w:val="7C354BA5"/>
    <w:rsid w:val="7C3867AE"/>
    <w:rsid w:val="7C3DF754"/>
    <w:rsid w:val="7C457F38"/>
    <w:rsid w:val="7C466474"/>
    <w:rsid w:val="7C52B943"/>
    <w:rsid w:val="7C7F5DDC"/>
    <w:rsid w:val="7C85D674"/>
    <w:rsid w:val="7C893B01"/>
    <w:rsid w:val="7C8D2F0F"/>
    <w:rsid w:val="7C8D8277"/>
    <w:rsid w:val="7C91ACD7"/>
    <w:rsid w:val="7C9D6906"/>
    <w:rsid w:val="7CA84C24"/>
    <w:rsid w:val="7CBA68A8"/>
    <w:rsid w:val="7CBC8C70"/>
    <w:rsid w:val="7CBCEAC6"/>
    <w:rsid w:val="7CEB4B42"/>
    <w:rsid w:val="7CEBD055"/>
    <w:rsid w:val="7CF824F6"/>
    <w:rsid w:val="7CF9B4DD"/>
    <w:rsid w:val="7CFF1FFA"/>
    <w:rsid w:val="7CFFE94E"/>
    <w:rsid w:val="7D0E8B36"/>
    <w:rsid w:val="7D12EAD4"/>
    <w:rsid w:val="7D1AA2C7"/>
    <w:rsid w:val="7D1C2E0F"/>
    <w:rsid w:val="7D310B52"/>
    <w:rsid w:val="7D442003"/>
    <w:rsid w:val="7D47092C"/>
    <w:rsid w:val="7D4AF36C"/>
    <w:rsid w:val="7D4C936D"/>
    <w:rsid w:val="7D5C2AC8"/>
    <w:rsid w:val="7D5DD7A2"/>
    <w:rsid w:val="7D72FB28"/>
    <w:rsid w:val="7D7DC13D"/>
    <w:rsid w:val="7D822386"/>
    <w:rsid w:val="7D88D17B"/>
    <w:rsid w:val="7D994E0E"/>
    <w:rsid w:val="7D9B44CE"/>
    <w:rsid w:val="7D9BF2B4"/>
    <w:rsid w:val="7DB2F5F5"/>
    <w:rsid w:val="7DBD32C9"/>
    <w:rsid w:val="7DCD3A7E"/>
    <w:rsid w:val="7DD375B8"/>
    <w:rsid w:val="7DD7D9CC"/>
    <w:rsid w:val="7DE67206"/>
    <w:rsid w:val="7E01D0E3"/>
    <w:rsid w:val="7E040F0E"/>
    <w:rsid w:val="7E0C13CC"/>
    <w:rsid w:val="7E1926F8"/>
    <w:rsid w:val="7E1BE8B7"/>
    <w:rsid w:val="7E2A66D4"/>
    <w:rsid w:val="7E2AA73E"/>
    <w:rsid w:val="7E2B2FA9"/>
    <w:rsid w:val="7E2C9F21"/>
    <w:rsid w:val="7E350E85"/>
    <w:rsid w:val="7E5166E0"/>
    <w:rsid w:val="7E521429"/>
    <w:rsid w:val="7E5D98E3"/>
    <w:rsid w:val="7E5DF06D"/>
    <w:rsid w:val="7E61B983"/>
    <w:rsid w:val="7E6933DC"/>
    <w:rsid w:val="7E71C24B"/>
    <w:rsid w:val="7E933688"/>
    <w:rsid w:val="7E986243"/>
    <w:rsid w:val="7E9877DC"/>
    <w:rsid w:val="7EAD89F0"/>
    <w:rsid w:val="7EAE1E01"/>
    <w:rsid w:val="7EB251BC"/>
    <w:rsid w:val="7ED0622B"/>
    <w:rsid w:val="7EE2DBA7"/>
    <w:rsid w:val="7EE5F8B8"/>
    <w:rsid w:val="7EE95DE0"/>
    <w:rsid w:val="7EEFB6D4"/>
    <w:rsid w:val="7F00C961"/>
    <w:rsid w:val="7F06003A"/>
    <w:rsid w:val="7F0790BE"/>
    <w:rsid w:val="7F0BFAAD"/>
    <w:rsid w:val="7F11406C"/>
    <w:rsid w:val="7F11D80B"/>
    <w:rsid w:val="7F243C29"/>
    <w:rsid w:val="7F3D61BE"/>
    <w:rsid w:val="7F4CA730"/>
    <w:rsid w:val="7F57C570"/>
    <w:rsid w:val="7F593CB8"/>
    <w:rsid w:val="7F5FB6CB"/>
    <w:rsid w:val="7F6BD35F"/>
    <w:rsid w:val="7F767111"/>
    <w:rsid w:val="7F948ED4"/>
    <w:rsid w:val="7F9E936A"/>
    <w:rsid w:val="7FA06E39"/>
    <w:rsid w:val="7FC2D743"/>
    <w:rsid w:val="7FD1848E"/>
    <w:rsid w:val="7FD20223"/>
    <w:rsid w:val="7FD3686B"/>
    <w:rsid w:val="7FD4992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15478"/>
  <w15:docId w15:val="{ED1E1416-B9E5-794B-826B-778B5F169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2EB"/>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spacing w:before="280" w:after="80"/>
      <w:outlineLvl w:val="3"/>
    </w:pPr>
    <w:rPr>
      <w:color w:val="666666"/>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005711"/>
    <w:pPr>
      <w:tabs>
        <w:tab w:val="center" w:pos="4680"/>
        <w:tab w:val="right" w:pos="9360"/>
      </w:tabs>
    </w:pPr>
  </w:style>
  <w:style w:type="character" w:customStyle="1" w:styleId="HeaderChar">
    <w:name w:val="Header Char"/>
    <w:basedOn w:val="DefaultParagraphFont"/>
    <w:link w:val="Header"/>
    <w:uiPriority w:val="99"/>
    <w:rsid w:val="00005711"/>
  </w:style>
  <w:style w:type="paragraph" w:styleId="Footer">
    <w:name w:val="footer"/>
    <w:basedOn w:val="Normal"/>
    <w:link w:val="FooterChar"/>
    <w:uiPriority w:val="99"/>
    <w:unhideWhenUsed/>
    <w:rsid w:val="00005711"/>
    <w:pPr>
      <w:tabs>
        <w:tab w:val="center" w:pos="4680"/>
        <w:tab w:val="right" w:pos="9360"/>
      </w:tabs>
    </w:pPr>
  </w:style>
  <w:style w:type="character" w:customStyle="1" w:styleId="FooterChar">
    <w:name w:val="Footer Char"/>
    <w:basedOn w:val="DefaultParagraphFont"/>
    <w:link w:val="Footer"/>
    <w:uiPriority w:val="99"/>
    <w:rsid w:val="00005711"/>
  </w:style>
  <w:style w:type="character" w:styleId="CommentReference">
    <w:name w:val="annotation reference"/>
    <w:basedOn w:val="DefaultParagraphFont"/>
    <w:uiPriority w:val="99"/>
    <w:semiHidden/>
    <w:unhideWhenUsed/>
    <w:rsid w:val="00005711"/>
    <w:rPr>
      <w:sz w:val="16"/>
      <w:szCs w:val="16"/>
    </w:rPr>
  </w:style>
  <w:style w:type="paragraph" w:styleId="CommentText">
    <w:name w:val="annotation text"/>
    <w:basedOn w:val="Normal"/>
    <w:link w:val="CommentTextChar"/>
    <w:uiPriority w:val="99"/>
    <w:unhideWhenUsed/>
    <w:rsid w:val="00005711"/>
    <w:rPr>
      <w:sz w:val="20"/>
      <w:szCs w:val="20"/>
    </w:rPr>
  </w:style>
  <w:style w:type="character" w:customStyle="1" w:styleId="CommentTextChar">
    <w:name w:val="Comment Text Char"/>
    <w:basedOn w:val="DefaultParagraphFont"/>
    <w:link w:val="CommentText"/>
    <w:uiPriority w:val="99"/>
    <w:rsid w:val="00005711"/>
    <w:rPr>
      <w:sz w:val="20"/>
      <w:szCs w:val="20"/>
    </w:rPr>
  </w:style>
  <w:style w:type="paragraph" w:styleId="CommentSubject">
    <w:name w:val="annotation subject"/>
    <w:basedOn w:val="CommentText"/>
    <w:next w:val="CommentText"/>
    <w:link w:val="CommentSubjectChar"/>
    <w:uiPriority w:val="99"/>
    <w:semiHidden/>
    <w:unhideWhenUsed/>
    <w:rsid w:val="00005711"/>
    <w:rPr>
      <w:b/>
      <w:bCs/>
    </w:rPr>
  </w:style>
  <w:style w:type="character" w:customStyle="1" w:styleId="CommentSubjectChar">
    <w:name w:val="Comment Subject Char"/>
    <w:basedOn w:val="CommentTextChar"/>
    <w:link w:val="CommentSubject"/>
    <w:uiPriority w:val="99"/>
    <w:semiHidden/>
    <w:rsid w:val="00005711"/>
    <w:rPr>
      <w:b/>
      <w:bCs/>
      <w:sz w:val="20"/>
      <w:szCs w:val="20"/>
    </w:rPr>
  </w:style>
  <w:style w:type="paragraph" w:styleId="BalloonText">
    <w:name w:val="Balloon Text"/>
    <w:basedOn w:val="Normal"/>
    <w:link w:val="BalloonTextChar"/>
    <w:uiPriority w:val="99"/>
    <w:semiHidden/>
    <w:unhideWhenUsed/>
    <w:rsid w:val="00005711"/>
    <w:rPr>
      <w:sz w:val="18"/>
      <w:szCs w:val="18"/>
    </w:rPr>
  </w:style>
  <w:style w:type="character" w:customStyle="1" w:styleId="BalloonTextChar">
    <w:name w:val="Balloon Text Char"/>
    <w:basedOn w:val="DefaultParagraphFont"/>
    <w:link w:val="BalloonText"/>
    <w:uiPriority w:val="99"/>
    <w:semiHidden/>
    <w:rsid w:val="00005711"/>
    <w:rPr>
      <w:rFonts w:ascii="Times New Roman" w:hAnsi="Times New Roman" w:cs="Times New Roman"/>
      <w:sz w:val="18"/>
      <w:szCs w:val="18"/>
    </w:rPr>
  </w:style>
  <w:style w:type="paragraph" w:styleId="Revision">
    <w:name w:val="Revision"/>
    <w:hidden/>
    <w:uiPriority w:val="99"/>
    <w:semiHidden/>
    <w:rsid w:val="00387E4B"/>
    <w:pPr>
      <w:spacing w:line="240" w:lineRule="auto"/>
    </w:pPr>
  </w:style>
  <w:style w:type="paragraph" w:styleId="ListParagraph">
    <w:name w:val="List Paragraph"/>
    <w:basedOn w:val="Normal"/>
    <w:uiPriority w:val="34"/>
    <w:qFormat/>
    <w:rsid w:val="009D27C9"/>
    <w:pPr>
      <w:ind w:left="720"/>
      <w:contextualSpacing/>
    </w:pPr>
  </w:style>
  <w:style w:type="character" w:styleId="Hyperlink">
    <w:name w:val="Hyperlink"/>
    <w:basedOn w:val="DefaultParagraphFont"/>
    <w:uiPriority w:val="99"/>
    <w:unhideWhenUsed/>
    <w:rsid w:val="0035643A"/>
    <w:rPr>
      <w:color w:val="0000FF" w:themeColor="hyperlink"/>
      <w:u w:val="single"/>
    </w:rPr>
  </w:style>
  <w:style w:type="character" w:styleId="UnresolvedMention">
    <w:name w:val="Unresolved Mention"/>
    <w:basedOn w:val="DefaultParagraphFont"/>
    <w:uiPriority w:val="99"/>
    <w:semiHidden/>
    <w:unhideWhenUsed/>
    <w:rsid w:val="0035643A"/>
    <w:rPr>
      <w:color w:val="605E5C"/>
      <w:shd w:val="clear" w:color="auto" w:fill="E1DFDD"/>
    </w:rPr>
  </w:style>
  <w:style w:type="paragraph" w:styleId="NormalWeb">
    <w:name w:val="Normal (Web)"/>
    <w:basedOn w:val="Normal"/>
    <w:uiPriority w:val="99"/>
    <w:unhideWhenUsed/>
    <w:rsid w:val="00B92E9E"/>
    <w:pPr>
      <w:spacing w:before="100" w:beforeAutospacing="1" w:after="100" w:afterAutospacing="1"/>
    </w:pPr>
  </w:style>
  <w:style w:type="paragraph" w:styleId="Bibliography">
    <w:name w:val="Bibliography"/>
    <w:basedOn w:val="Normal"/>
    <w:next w:val="Normal"/>
    <w:uiPriority w:val="37"/>
    <w:unhideWhenUsed/>
    <w:rsid w:val="005110A8"/>
    <w:pPr>
      <w:ind w:left="720" w:hanging="720"/>
    </w:pPr>
  </w:style>
  <w:style w:type="character" w:styleId="Emphasis">
    <w:name w:val="Emphasis"/>
    <w:basedOn w:val="DefaultParagraphFont"/>
    <w:uiPriority w:val="20"/>
    <w:qFormat/>
    <w:rsid w:val="00B453D8"/>
    <w:rPr>
      <w:i/>
      <w:iCs/>
    </w:rPr>
  </w:style>
  <w:style w:type="character" w:styleId="FollowedHyperlink">
    <w:name w:val="FollowedHyperlink"/>
    <w:basedOn w:val="DefaultParagraphFont"/>
    <w:uiPriority w:val="99"/>
    <w:semiHidden/>
    <w:unhideWhenUsed/>
    <w:rsid w:val="00E652E6"/>
    <w:rPr>
      <w:color w:val="800080" w:themeColor="followedHyperlink"/>
      <w:u w:val="single"/>
    </w:rPr>
  </w:style>
  <w:style w:type="paragraph" w:styleId="HTMLPreformatted">
    <w:name w:val="HTML Preformatted"/>
    <w:basedOn w:val="Normal"/>
    <w:link w:val="HTMLPreformattedChar"/>
    <w:uiPriority w:val="99"/>
    <w:semiHidden/>
    <w:unhideWhenUsed/>
    <w:rsid w:val="000349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349BF"/>
    <w:rPr>
      <w:rFonts w:ascii="Courier New" w:eastAsia="Times New Roman" w:hAnsi="Courier New" w:cs="Courier New"/>
      <w:sz w:val="20"/>
      <w:szCs w:val="20"/>
      <w:lang w:val="en-US"/>
    </w:rPr>
  </w:style>
  <w:style w:type="paragraph" w:styleId="Caption">
    <w:name w:val="caption"/>
    <w:basedOn w:val="Normal"/>
    <w:next w:val="Normal"/>
    <w:uiPriority w:val="35"/>
    <w:unhideWhenUsed/>
    <w:qFormat/>
    <w:rsid w:val="006F58F2"/>
    <w:pPr>
      <w:spacing w:after="200"/>
    </w:pPr>
    <w:rPr>
      <w:i/>
      <w:iCs/>
      <w:color w:val="1F497D" w:themeColor="text2"/>
      <w:sz w:val="18"/>
      <w:szCs w:val="18"/>
    </w:rPr>
  </w:style>
  <w:style w:type="character" w:styleId="LineNumber">
    <w:name w:val="line number"/>
    <w:basedOn w:val="DefaultParagraphFont"/>
    <w:uiPriority w:val="99"/>
    <w:semiHidden/>
    <w:unhideWhenUsed/>
    <w:rsid w:val="00265B7C"/>
  </w:style>
  <w:style w:type="table" w:styleId="TableGrid">
    <w:name w:val="Table Grid"/>
    <w:basedOn w:val="TableNormal"/>
    <w:uiPriority w:val="39"/>
    <w:rsid w:val="003C64B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C64B1"/>
    <w:pPr>
      <w:spacing w:before="480" w:after="0" w:line="276" w:lineRule="auto"/>
      <w:jc w:val="both"/>
      <w:outlineLvl w:val="9"/>
    </w:pPr>
    <w:rPr>
      <w:rFonts w:asciiTheme="majorHAnsi" w:eastAsiaTheme="majorEastAsia" w:hAnsiTheme="majorHAnsi" w:cstheme="majorBidi"/>
      <w:b/>
      <w:bCs/>
      <w:color w:val="365F91" w:themeColor="accent1" w:themeShade="BF"/>
      <w:sz w:val="28"/>
      <w:szCs w:val="28"/>
    </w:rPr>
  </w:style>
  <w:style w:type="paragraph" w:customStyle="1" w:styleId="SUPPSTYLE-FIG">
    <w:name w:val="SUPPSTYLE-FIG"/>
    <w:basedOn w:val="Heading2"/>
    <w:qFormat/>
    <w:rsid w:val="003C64B1"/>
    <w:pPr>
      <w:jc w:val="both"/>
    </w:pPr>
    <w:rPr>
      <w:rFonts w:eastAsia="Arial"/>
      <w:b/>
      <w:sz w:val="24"/>
      <w:szCs w:val="24"/>
      <w:lang w:val="en"/>
    </w:rPr>
  </w:style>
  <w:style w:type="paragraph" w:styleId="TOC1">
    <w:name w:val="toc 1"/>
    <w:basedOn w:val="Normal"/>
    <w:next w:val="Normal"/>
    <w:autoRedefine/>
    <w:uiPriority w:val="39"/>
    <w:unhideWhenUsed/>
    <w:rsid w:val="003C64B1"/>
    <w:pPr>
      <w:spacing w:before="120" w:line="276" w:lineRule="auto"/>
      <w:jc w:val="both"/>
    </w:pPr>
    <w:rPr>
      <w:rFonts w:asciiTheme="minorHAnsi" w:eastAsia="Arial" w:hAnsiTheme="minorHAnsi"/>
      <w:b/>
      <w:bCs/>
      <w:i/>
      <w:iCs/>
      <w:lang w:val="en"/>
    </w:rPr>
  </w:style>
  <w:style w:type="paragraph" w:styleId="TOC3">
    <w:name w:val="toc 3"/>
    <w:basedOn w:val="Normal"/>
    <w:next w:val="Normal"/>
    <w:autoRedefine/>
    <w:uiPriority w:val="39"/>
    <w:unhideWhenUsed/>
    <w:rsid w:val="003C64B1"/>
    <w:pPr>
      <w:spacing w:line="276" w:lineRule="auto"/>
      <w:ind w:left="440"/>
      <w:jc w:val="both"/>
    </w:pPr>
    <w:rPr>
      <w:rFonts w:asciiTheme="minorHAnsi" w:eastAsia="Arial" w:hAnsiTheme="minorHAnsi"/>
      <w:sz w:val="20"/>
      <w:szCs w:val="20"/>
      <w:lang w:val="en"/>
    </w:rPr>
  </w:style>
  <w:style w:type="paragraph" w:styleId="TOC2">
    <w:name w:val="toc 2"/>
    <w:basedOn w:val="Normal"/>
    <w:next w:val="Normal"/>
    <w:autoRedefine/>
    <w:uiPriority w:val="39"/>
    <w:unhideWhenUsed/>
    <w:rsid w:val="003C64B1"/>
    <w:pPr>
      <w:spacing w:before="120" w:line="276" w:lineRule="auto"/>
      <w:ind w:left="220"/>
      <w:jc w:val="both"/>
    </w:pPr>
    <w:rPr>
      <w:rFonts w:asciiTheme="minorHAnsi" w:eastAsia="Arial" w:hAnsiTheme="minorHAnsi"/>
      <w:b/>
      <w:bCs/>
      <w:lang w:val="en"/>
    </w:rPr>
  </w:style>
  <w:style w:type="paragraph" w:styleId="TOC4">
    <w:name w:val="toc 4"/>
    <w:basedOn w:val="Normal"/>
    <w:next w:val="Normal"/>
    <w:autoRedefine/>
    <w:uiPriority w:val="39"/>
    <w:semiHidden/>
    <w:unhideWhenUsed/>
    <w:rsid w:val="003C64B1"/>
    <w:pPr>
      <w:spacing w:line="276" w:lineRule="auto"/>
      <w:ind w:left="660"/>
      <w:jc w:val="both"/>
    </w:pPr>
    <w:rPr>
      <w:rFonts w:asciiTheme="minorHAnsi" w:eastAsia="Arial" w:hAnsiTheme="minorHAnsi"/>
      <w:sz w:val="20"/>
      <w:szCs w:val="20"/>
      <w:lang w:val="en"/>
    </w:rPr>
  </w:style>
  <w:style w:type="paragraph" w:styleId="TOC5">
    <w:name w:val="toc 5"/>
    <w:basedOn w:val="Normal"/>
    <w:next w:val="Normal"/>
    <w:autoRedefine/>
    <w:uiPriority w:val="39"/>
    <w:semiHidden/>
    <w:unhideWhenUsed/>
    <w:rsid w:val="003C64B1"/>
    <w:pPr>
      <w:spacing w:line="276" w:lineRule="auto"/>
      <w:ind w:left="880"/>
      <w:jc w:val="both"/>
    </w:pPr>
    <w:rPr>
      <w:rFonts w:asciiTheme="minorHAnsi" w:eastAsia="Arial" w:hAnsiTheme="minorHAnsi"/>
      <w:sz w:val="20"/>
      <w:szCs w:val="20"/>
      <w:lang w:val="en"/>
    </w:rPr>
  </w:style>
  <w:style w:type="paragraph" w:styleId="TOC6">
    <w:name w:val="toc 6"/>
    <w:basedOn w:val="Normal"/>
    <w:next w:val="Normal"/>
    <w:autoRedefine/>
    <w:uiPriority w:val="39"/>
    <w:semiHidden/>
    <w:unhideWhenUsed/>
    <w:rsid w:val="003C64B1"/>
    <w:pPr>
      <w:spacing w:line="276" w:lineRule="auto"/>
      <w:ind w:left="1100"/>
      <w:jc w:val="both"/>
    </w:pPr>
    <w:rPr>
      <w:rFonts w:asciiTheme="minorHAnsi" w:eastAsia="Arial" w:hAnsiTheme="minorHAnsi"/>
      <w:sz w:val="20"/>
      <w:szCs w:val="20"/>
      <w:lang w:val="en"/>
    </w:rPr>
  </w:style>
  <w:style w:type="paragraph" w:styleId="TOC7">
    <w:name w:val="toc 7"/>
    <w:basedOn w:val="Normal"/>
    <w:next w:val="Normal"/>
    <w:autoRedefine/>
    <w:uiPriority w:val="39"/>
    <w:semiHidden/>
    <w:unhideWhenUsed/>
    <w:rsid w:val="003C64B1"/>
    <w:pPr>
      <w:spacing w:line="276" w:lineRule="auto"/>
      <w:ind w:left="1320"/>
      <w:jc w:val="both"/>
    </w:pPr>
    <w:rPr>
      <w:rFonts w:asciiTheme="minorHAnsi" w:eastAsia="Arial" w:hAnsiTheme="minorHAnsi"/>
      <w:sz w:val="20"/>
      <w:szCs w:val="20"/>
      <w:lang w:val="en"/>
    </w:rPr>
  </w:style>
  <w:style w:type="paragraph" w:styleId="TOC8">
    <w:name w:val="toc 8"/>
    <w:basedOn w:val="Normal"/>
    <w:next w:val="Normal"/>
    <w:autoRedefine/>
    <w:uiPriority w:val="39"/>
    <w:semiHidden/>
    <w:unhideWhenUsed/>
    <w:rsid w:val="003C64B1"/>
    <w:pPr>
      <w:spacing w:line="276" w:lineRule="auto"/>
      <w:ind w:left="1540"/>
      <w:jc w:val="both"/>
    </w:pPr>
    <w:rPr>
      <w:rFonts w:asciiTheme="minorHAnsi" w:eastAsia="Arial" w:hAnsiTheme="minorHAnsi"/>
      <w:sz w:val="20"/>
      <w:szCs w:val="20"/>
      <w:lang w:val="en"/>
    </w:rPr>
  </w:style>
  <w:style w:type="paragraph" w:styleId="TOC9">
    <w:name w:val="toc 9"/>
    <w:basedOn w:val="Normal"/>
    <w:next w:val="Normal"/>
    <w:autoRedefine/>
    <w:uiPriority w:val="39"/>
    <w:semiHidden/>
    <w:unhideWhenUsed/>
    <w:rsid w:val="003C64B1"/>
    <w:pPr>
      <w:spacing w:line="276" w:lineRule="auto"/>
      <w:ind w:left="1760"/>
      <w:jc w:val="both"/>
    </w:pPr>
    <w:rPr>
      <w:rFonts w:asciiTheme="minorHAnsi" w:eastAsia="Arial" w:hAnsiTheme="minorHAnsi"/>
      <w:sz w:val="20"/>
      <w:szCs w:val="20"/>
      <w:lang w:val="en"/>
    </w:rPr>
  </w:style>
  <w:style w:type="character" w:styleId="PageNumber">
    <w:name w:val="page number"/>
    <w:basedOn w:val="DefaultParagraphFont"/>
    <w:uiPriority w:val="99"/>
    <w:semiHidden/>
    <w:unhideWhenUsed/>
    <w:rsid w:val="003C64B1"/>
  </w:style>
  <w:style w:type="character" w:customStyle="1" w:styleId="apple-converted-space">
    <w:name w:val="apple-converted-space"/>
    <w:basedOn w:val="DefaultParagraphFont"/>
    <w:rsid w:val="003C64B1"/>
  </w:style>
  <w:style w:type="character" w:customStyle="1" w:styleId="Heading1Char">
    <w:name w:val="Heading 1 Char"/>
    <w:basedOn w:val="DefaultParagraphFont"/>
    <w:link w:val="Heading1"/>
    <w:uiPriority w:val="9"/>
    <w:rsid w:val="00900896"/>
    <w:rPr>
      <w:rFonts w:ascii="Times New Roman" w:eastAsia="Times New Roman" w:hAnsi="Times New Roman" w:cs="Times New Roman"/>
      <w:sz w:val="40"/>
      <w:szCs w:val="40"/>
      <w:lang w:val="en-US"/>
    </w:rPr>
  </w:style>
  <w:style w:type="character" w:customStyle="1" w:styleId="Heading2Char">
    <w:name w:val="Heading 2 Char"/>
    <w:basedOn w:val="DefaultParagraphFont"/>
    <w:link w:val="Heading2"/>
    <w:uiPriority w:val="9"/>
    <w:rsid w:val="00900896"/>
    <w:rPr>
      <w:rFonts w:ascii="Times New Roman" w:eastAsia="Times New Roman" w:hAnsi="Times New Roman" w:cs="Times New Roman"/>
      <w:sz w:val="32"/>
      <w:szCs w:val="32"/>
      <w:lang w:val="en-US"/>
    </w:rPr>
  </w:style>
  <w:style w:type="character" w:customStyle="1" w:styleId="Heading3Char">
    <w:name w:val="Heading 3 Char"/>
    <w:basedOn w:val="DefaultParagraphFont"/>
    <w:link w:val="Heading3"/>
    <w:uiPriority w:val="9"/>
    <w:rsid w:val="00900896"/>
    <w:rPr>
      <w:rFonts w:ascii="Times New Roman" w:eastAsia="Times New Roman" w:hAnsi="Times New Roman" w:cs="Times New Roman"/>
      <w:color w:val="434343"/>
      <w:sz w:val="28"/>
      <w:szCs w:val="28"/>
      <w:lang w:val="en-US"/>
    </w:rPr>
  </w:style>
  <w:style w:type="character" w:customStyle="1" w:styleId="Heading4Char">
    <w:name w:val="Heading 4 Char"/>
    <w:basedOn w:val="DefaultParagraphFont"/>
    <w:link w:val="Heading4"/>
    <w:uiPriority w:val="9"/>
    <w:semiHidden/>
    <w:rsid w:val="00900896"/>
    <w:rPr>
      <w:rFonts w:ascii="Times New Roman" w:eastAsia="Times New Roman" w:hAnsi="Times New Roman" w:cs="Times New Roman"/>
      <w:color w:val="666666"/>
      <w:sz w:val="24"/>
      <w:szCs w:val="24"/>
      <w:lang w:val="en-US"/>
    </w:rPr>
  </w:style>
  <w:style w:type="character" w:customStyle="1" w:styleId="Heading5Char">
    <w:name w:val="Heading 5 Char"/>
    <w:basedOn w:val="DefaultParagraphFont"/>
    <w:link w:val="Heading5"/>
    <w:uiPriority w:val="9"/>
    <w:semiHidden/>
    <w:rsid w:val="00900896"/>
    <w:rPr>
      <w:rFonts w:ascii="Times New Roman" w:eastAsia="Times New Roman" w:hAnsi="Times New Roman" w:cs="Times New Roman"/>
      <w:color w:val="666666"/>
      <w:sz w:val="24"/>
      <w:szCs w:val="24"/>
      <w:lang w:val="en-US"/>
    </w:rPr>
  </w:style>
  <w:style w:type="character" w:customStyle="1" w:styleId="Heading6Char">
    <w:name w:val="Heading 6 Char"/>
    <w:basedOn w:val="DefaultParagraphFont"/>
    <w:link w:val="Heading6"/>
    <w:uiPriority w:val="9"/>
    <w:semiHidden/>
    <w:rsid w:val="00900896"/>
    <w:rPr>
      <w:rFonts w:ascii="Times New Roman" w:eastAsia="Times New Roman" w:hAnsi="Times New Roman" w:cs="Times New Roman"/>
      <w:i/>
      <w:color w:val="666666"/>
      <w:sz w:val="24"/>
      <w:szCs w:val="24"/>
      <w:lang w:val="en-US"/>
    </w:rPr>
  </w:style>
  <w:style w:type="character" w:customStyle="1" w:styleId="TitleChar">
    <w:name w:val="Title Char"/>
    <w:basedOn w:val="DefaultParagraphFont"/>
    <w:link w:val="Title"/>
    <w:uiPriority w:val="10"/>
    <w:rsid w:val="00900896"/>
    <w:rPr>
      <w:rFonts w:ascii="Times New Roman" w:eastAsia="Times New Roman" w:hAnsi="Times New Roman" w:cs="Times New Roman"/>
      <w:sz w:val="52"/>
      <w:szCs w:val="52"/>
      <w:lang w:val="en-US"/>
    </w:rPr>
  </w:style>
  <w:style w:type="character" w:customStyle="1" w:styleId="SubtitleChar">
    <w:name w:val="Subtitle Char"/>
    <w:basedOn w:val="DefaultParagraphFont"/>
    <w:link w:val="Subtitle"/>
    <w:uiPriority w:val="11"/>
    <w:rsid w:val="00900896"/>
    <w:rPr>
      <w:rFonts w:ascii="Times New Roman" w:eastAsia="Times New Roman" w:hAnsi="Times New Roman" w:cs="Times New Roman"/>
      <w:color w:val="666666"/>
      <w:sz w:val="30"/>
      <w:szCs w:val="3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1303">
      <w:bodyDiv w:val="1"/>
      <w:marLeft w:val="0"/>
      <w:marRight w:val="0"/>
      <w:marTop w:val="0"/>
      <w:marBottom w:val="0"/>
      <w:divBdr>
        <w:top w:val="none" w:sz="0" w:space="0" w:color="auto"/>
        <w:left w:val="none" w:sz="0" w:space="0" w:color="auto"/>
        <w:bottom w:val="none" w:sz="0" w:space="0" w:color="auto"/>
        <w:right w:val="none" w:sz="0" w:space="0" w:color="auto"/>
      </w:divBdr>
    </w:div>
    <w:div w:id="8416541">
      <w:bodyDiv w:val="1"/>
      <w:marLeft w:val="0"/>
      <w:marRight w:val="0"/>
      <w:marTop w:val="0"/>
      <w:marBottom w:val="0"/>
      <w:divBdr>
        <w:top w:val="none" w:sz="0" w:space="0" w:color="auto"/>
        <w:left w:val="none" w:sz="0" w:space="0" w:color="auto"/>
        <w:bottom w:val="none" w:sz="0" w:space="0" w:color="auto"/>
        <w:right w:val="none" w:sz="0" w:space="0" w:color="auto"/>
      </w:divBdr>
    </w:div>
    <w:div w:id="14698294">
      <w:bodyDiv w:val="1"/>
      <w:marLeft w:val="0"/>
      <w:marRight w:val="0"/>
      <w:marTop w:val="0"/>
      <w:marBottom w:val="0"/>
      <w:divBdr>
        <w:top w:val="none" w:sz="0" w:space="0" w:color="auto"/>
        <w:left w:val="none" w:sz="0" w:space="0" w:color="auto"/>
        <w:bottom w:val="none" w:sz="0" w:space="0" w:color="auto"/>
        <w:right w:val="none" w:sz="0" w:space="0" w:color="auto"/>
      </w:divBdr>
    </w:div>
    <w:div w:id="48654294">
      <w:bodyDiv w:val="1"/>
      <w:marLeft w:val="0"/>
      <w:marRight w:val="0"/>
      <w:marTop w:val="0"/>
      <w:marBottom w:val="0"/>
      <w:divBdr>
        <w:top w:val="none" w:sz="0" w:space="0" w:color="auto"/>
        <w:left w:val="none" w:sz="0" w:space="0" w:color="auto"/>
        <w:bottom w:val="none" w:sz="0" w:space="0" w:color="auto"/>
        <w:right w:val="none" w:sz="0" w:space="0" w:color="auto"/>
      </w:divBdr>
    </w:div>
    <w:div w:id="118227440">
      <w:bodyDiv w:val="1"/>
      <w:marLeft w:val="0"/>
      <w:marRight w:val="0"/>
      <w:marTop w:val="0"/>
      <w:marBottom w:val="0"/>
      <w:divBdr>
        <w:top w:val="none" w:sz="0" w:space="0" w:color="auto"/>
        <w:left w:val="none" w:sz="0" w:space="0" w:color="auto"/>
        <w:bottom w:val="none" w:sz="0" w:space="0" w:color="auto"/>
        <w:right w:val="none" w:sz="0" w:space="0" w:color="auto"/>
      </w:divBdr>
    </w:div>
    <w:div w:id="122307940">
      <w:bodyDiv w:val="1"/>
      <w:marLeft w:val="0"/>
      <w:marRight w:val="0"/>
      <w:marTop w:val="0"/>
      <w:marBottom w:val="0"/>
      <w:divBdr>
        <w:top w:val="none" w:sz="0" w:space="0" w:color="auto"/>
        <w:left w:val="none" w:sz="0" w:space="0" w:color="auto"/>
        <w:bottom w:val="none" w:sz="0" w:space="0" w:color="auto"/>
        <w:right w:val="none" w:sz="0" w:space="0" w:color="auto"/>
      </w:divBdr>
    </w:div>
    <w:div w:id="179898056">
      <w:bodyDiv w:val="1"/>
      <w:marLeft w:val="0"/>
      <w:marRight w:val="0"/>
      <w:marTop w:val="0"/>
      <w:marBottom w:val="0"/>
      <w:divBdr>
        <w:top w:val="none" w:sz="0" w:space="0" w:color="auto"/>
        <w:left w:val="none" w:sz="0" w:space="0" w:color="auto"/>
        <w:bottom w:val="none" w:sz="0" w:space="0" w:color="auto"/>
        <w:right w:val="none" w:sz="0" w:space="0" w:color="auto"/>
      </w:divBdr>
    </w:div>
    <w:div w:id="185948557">
      <w:bodyDiv w:val="1"/>
      <w:marLeft w:val="0"/>
      <w:marRight w:val="0"/>
      <w:marTop w:val="0"/>
      <w:marBottom w:val="0"/>
      <w:divBdr>
        <w:top w:val="none" w:sz="0" w:space="0" w:color="auto"/>
        <w:left w:val="none" w:sz="0" w:space="0" w:color="auto"/>
        <w:bottom w:val="none" w:sz="0" w:space="0" w:color="auto"/>
        <w:right w:val="none" w:sz="0" w:space="0" w:color="auto"/>
      </w:divBdr>
    </w:div>
    <w:div w:id="224224186">
      <w:bodyDiv w:val="1"/>
      <w:marLeft w:val="0"/>
      <w:marRight w:val="0"/>
      <w:marTop w:val="0"/>
      <w:marBottom w:val="0"/>
      <w:divBdr>
        <w:top w:val="none" w:sz="0" w:space="0" w:color="auto"/>
        <w:left w:val="none" w:sz="0" w:space="0" w:color="auto"/>
        <w:bottom w:val="none" w:sz="0" w:space="0" w:color="auto"/>
        <w:right w:val="none" w:sz="0" w:space="0" w:color="auto"/>
      </w:divBdr>
    </w:div>
    <w:div w:id="299113485">
      <w:bodyDiv w:val="1"/>
      <w:marLeft w:val="0"/>
      <w:marRight w:val="0"/>
      <w:marTop w:val="0"/>
      <w:marBottom w:val="0"/>
      <w:divBdr>
        <w:top w:val="none" w:sz="0" w:space="0" w:color="auto"/>
        <w:left w:val="none" w:sz="0" w:space="0" w:color="auto"/>
        <w:bottom w:val="none" w:sz="0" w:space="0" w:color="auto"/>
        <w:right w:val="none" w:sz="0" w:space="0" w:color="auto"/>
      </w:divBdr>
    </w:div>
    <w:div w:id="314378502">
      <w:bodyDiv w:val="1"/>
      <w:marLeft w:val="0"/>
      <w:marRight w:val="0"/>
      <w:marTop w:val="0"/>
      <w:marBottom w:val="0"/>
      <w:divBdr>
        <w:top w:val="none" w:sz="0" w:space="0" w:color="auto"/>
        <w:left w:val="none" w:sz="0" w:space="0" w:color="auto"/>
        <w:bottom w:val="none" w:sz="0" w:space="0" w:color="auto"/>
        <w:right w:val="none" w:sz="0" w:space="0" w:color="auto"/>
      </w:divBdr>
    </w:div>
    <w:div w:id="351301167">
      <w:bodyDiv w:val="1"/>
      <w:marLeft w:val="0"/>
      <w:marRight w:val="0"/>
      <w:marTop w:val="0"/>
      <w:marBottom w:val="0"/>
      <w:divBdr>
        <w:top w:val="none" w:sz="0" w:space="0" w:color="auto"/>
        <w:left w:val="none" w:sz="0" w:space="0" w:color="auto"/>
        <w:bottom w:val="none" w:sz="0" w:space="0" w:color="auto"/>
        <w:right w:val="none" w:sz="0" w:space="0" w:color="auto"/>
      </w:divBdr>
    </w:div>
    <w:div w:id="403916278">
      <w:bodyDiv w:val="1"/>
      <w:marLeft w:val="0"/>
      <w:marRight w:val="0"/>
      <w:marTop w:val="0"/>
      <w:marBottom w:val="0"/>
      <w:divBdr>
        <w:top w:val="none" w:sz="0" w:space="0" w:color="auto"/>
        <w:left w:val="none" w:sz="0" w:space="0" w:color="auto"/>
        <w:bottom w:val="none" w:sz="0" w:space="0" w:color="auto"/>
        <w:right w:val="none" w:sz="0" w:space="0" w:color="auto"/>
      </w:divBdr>
    </w:div>
    <w:div w:id="469058778">
      <w:bodyDiv w:val="1"/>
      <w:marLeft w:val="0"/>
      <w:marRight w:val="0"/>
      <w:marTop w:val="0"/>
      <w:marBottom w:val="0"/>
      <w:divBdr>
        <w:top w:val="none" w:sz="0" w:space="0" w:color="auto"/>
        <w:left w:val="none" w:sz="0" w:space="0" w:color="auto"/>
        <w:bottom w:val="none" w:sz="0" w:space="0" w:color="auto"/>
        <w:right w:val="none" w:sz="0" w:space="0" w:color="auto"/>
      </w:divBdr>
    </w:div>
    <w:div w:id="476454748">
      <w:bodyDiv w:val="1"/>
      <w:marLeft w:val="0"/>
      <w:marRight w:val="0"/>
      <w:marTop w:val="0"/>
      <w:marBottom w:val="0"/>
      <w:divBdr>
        <w:top w:val="none" w:sz="0" w:space="0" w:color="auto"/>
        <w:left w:val="none" w:sz="0" w:space="0" w:color="auto"/>
        <w:bottom w:val="none" w:sz="0" w:space="0" w:color="auto"/>
        <w:right w:val="none" w:sz="0" w:space="0" w:color="auto"/>
      </w:divBdr>
    </w:div>
    <w:div w:id="579675392">
      <w:bodyDiv w:val="1"/>
      <w:marLeft w:val="0"/>
      <w:marRight w:val="0"/>
      <w:marTop w:val="0"/>
      <w:marBottom w:val="0"/>
      <w:divBdr>
        <w:top w:val="none" w:sz="0" w:space="0" w:color="auto"/>
        <w:left w:val="none" w:sz="0" w:space="0" w:color="auto"/>
        <w:bottom w:val="none" w:sz="0" w:space="0" w:color="auto"/>
        <w:right w:val="none" w:sz="0" w:space="0" w:color="auto"/>
      </w:divBdr>
    </w:div>
    <w:div w:id="593363268">
      <w:bodyDiv w:val="1"/>
      <w:marLeft w:val="0"/>
      <w:marRight w:val="0"/>
      <w:marTop w:val="0"/>
      <w:marBottom w:val="0"/>
      <w:divBdr>
        <w:top w:val="none" w:sz="0" w:space="0" w:color="auto"/>
        <w:left w:val="none" w:sz="0" w:space="0" w:color="auto"/>
        <w:bottom w:val="none" w:sz="0" w:space="0" w:color="auto"/>
        <w:right w:val="none" w:sz="0" w:space="0" w:color="auto"/>
      </w:divBdr>
    </w:div>
    <w:div w:id="606696885">
      <w:bodyDiv w:val="1"/>
      <w:marLeft w:val="0"/>
      <w:marRight w:val="0"/>
      <w:marTop w:val="0"/>
      <w:marBottom w:val="0"/>
      <w:divBdr>
        <w:top w:val="none" w:sz="0" w:space="0" w:color="auto"/>
        <w:left w:val="none" w:sz="0" w:space="0" w:color="auto"/>
        <w:bottom w:val="none" w:sz="0" w:space="0" w:color="auto"/>
        <w:right w:val="none" w:sz="0" w:space="0" w:color="auto"/>
      </w:divBdr>
    </w:div>
    <w:div w:id="623467062">
      <w:bodyDiv w:val="1"/>
      <w:marLeft w:val="0"/>
      <w:marRight w:val="0"/>
      <w:marTop w:val="0"/>
      <w:marBottom w:val="0"/>
      <w:divBdr>
        <w:top w:val="none" w:sz="0" w:space="0" w:color="auto"/>
        <w:left w:val="none" w:sz="0" w:space="0" w:color="auto"/>
        <w:bottom w:val="none" w:sz="0" w:space="0" w:color="auto"/>
        <w:right w:val="none" w:sz="0" w:space="0" w:color="auto"/>
      </w:divBdr>
    </w:div>
    <w:div w:id="702754246">
      <w:bodyDiv w:val="1"/>
      <w:marLeft w:val="0"/>
      <w:marRight w:val="0"/>
      <w:marTop w:val="0"/>
      <w:marBottom w:val="0"/>
      <w:divBdr>
        <w:top w:val="none" w:sz="0" w:space="0" w:color="auto"/>
        <w:left w:val="none" w:sz="0" w:space="0" w:color="auto"/>
        <w:bottom w:val="none" w:sz="0" w:space="0" w:color="auto"/>
        <w:right w:val="none" w:sz="0" w:space="0" w:color="auto"/>
      </w:divBdr>
    </w:div>
    <w:div w:id="734358404">
      <w:bodyDiv w:val="1"/>
      <w:marLeft w:val="0"/>
      <w:marRight w:val="0"/>
      <w:marTop w:val="0"/>
      <w:marBottom w:val="0"/>
      <w:divBdr>
        <w:top w:val="none" w:sz="0" w:space="0" w:color="auto"/>
        <w:left w:val="none" w:sz="0" w:space="0" w:color="auto"/>
        <w:bottom w:val="none" w:sz="0" w:space="0" w:color="auto"/>
        <w:right w:val="none" w:sz="0" w:space="0" w:color="auto"/>
      </w:divBdr>
    </w:div>
    <w:div w:id="803087810">
      <w:bodyDiv w:val="1"/>
      <w:marLeft w:val="0"/>
      <w:marRight w:val="0"/>
      <w:marTop w:val="0"/>
      <w:marBottom w:val="0"/>
      <w:divBdr>
        <w:top w:val="none" w:sz="0" w:space="0" w:color="auto"/>
        <w:left w:val="none" w:sz="0" w:space="0" w:color="auto"/>
        <w:bottom w:val="none" w:sz="0" w:space="0" w:color="auto"/>
        <w:right w:val="none" w:sz="0" w:space="0" w:color="auto"/>
      </w:divBdr>
    </w:div>
    <w:div w:id="833376549">
      <w:bodyDiv w:val="1"/>
      <w:marLeft w:val="0"/>
      <w:marRight w:val="0"/>
      <w:marTop w:val="0"/>
      <w:marBottom w:val="0"/>
      <w:divBdr>
        <w:top w:val="none" w:sz="0" w:space="0" w:color="auto"/>
        <w:left w:val="none" w:sz="0" w:space="0" w:color="auto"/>
        <w:bottom w:val="none" w:sz="0" w:space="0" w:color="auto"/>
        <w:right w:val="none" w:sz="0" w:space="0" w:color="auto"/>
      </w:divBdr>
    </w:div>
    <w:div w:id="1031228511">
      <w:bodyDiv w:val="1"/>
      <w:marLeft w:val="0"/>
      <w:marRight w:val="0"/>
      <w:marTop w:val="0"/>
      <w:marBottom w:val="0"/>
      <w:divBdr>
        <w:top w:val="none" w:sz="0" w:space="0" w:color="auto"/>
        <w:left w:val="none" w:sz="0" w:space="0" w:color="auto"/>
        <w:bottom w:val="none" w:sz="0" w:space="0" w:color="auto"/>
        <w:right w:val="none" w:sz="0" w:space="0" w:color="auto"/>
      </w:divBdr>
    </w:div>
    <w:div w:id="1239369109">
      <w:bodyDiv w:val="1"/>
      <w:marLeft w:val="0"/>
      <w:marRight w:val="0"/>
      <w:marTop w:val="0"/>
      <w:marBottom w:val="0"/>
      <w:divBdr>
        <w:top w:val="none" w:sz="0" w:space="0" w:color="auto"/>
        <w:left w:val="none" w:sz="0" w:space="0" w:color="auto"/>
        <w:bottom w:val="none" w:sz="0" w:space="0" w:color="auto"/>
        <w:right w:val="none" w:sz="0" w:space="0" w:color="auto"/>
      </w:divBdr>
    </w:div>
    <w:div w:id="1304852403">
      <w:bodyDiv w:val="1"/>
      <w:marLeft w:val="0"/>
      <w:marRight w:val="0"/>
      <w:marTop w:val="0"/>
      <w:marBottom w:val="0"/>
      <w:divBdr>
        <w:top w:val="none" w:sz="0" w:space="0" w:color="auto"/>
        <w:left w:val="none" w:sz="0" w:space="0" w:color="auto"/>
        <w:bottom w:val="none" w:sz="0" w:space="0" w:color="auto"/>
        <w:right w:val="none" w:sz="0" w:space="0" w:color="auto"/>
      </w:divBdr>
      <w:divsChild>
        <w:div w:id="78991631">
          <w:marLeft w:val="0"/>
          <w:marRight w:val="0"/>
          <w:marTop w:val="0"/>
          <w:marBottom w:val="0"/>
          <w:divBdr>
            <w:top w:val="none" w:sz="0" w:space="0" w:color="auto"/>
            <w:left w:val="none" w:sz="0" w:space="0" w:color="auto"/>
            <w:bottom w:val="none" w:sz="0" w:space="0" w:color="auto"/>
            <w:right w:val="none" w:sz="0" w:space="0" w:color="auto"/>
          </w:divBdr>
        </w:div>
        <w:div w:id="206260025">
          <w:marLeft w:val="0"/>
          <w:marRight w:val="0"/>
          <w:marTop w:val="0"/>
          <w:marBottom w:val="0"/>
          <w:divBdr>
            <w:top w:val="none" w:sz="0" w:space="0" w:color="auto"/>
            <w:left w:val="none" w:sz="0" w:space="0" w:color="auto"/>
            <w:bottom w:val="none" w:sz="0" w:space="0" w:color="auto"/>
            <w:right w:val="none" w:sz="0" w:space="0" w:color="auto"/>
          </w:divBdr>
        </w:div>
      </w:divsChild>
    </w:div>
    <w:div w:id="1414737705">
      <w:bodyDiv w:val="1"/>
      <w:marLeft w:val="0"/>
      <w:marRight w:val="0"/>
      <w:marTop w:val="0"/>
      <w:marBottom w:val="0"/>
      <w:divBdr>
        <w:top w:val="none" w:sz="0" w:space="0" w:color="auto"/>
        <w:left w:val="none" w:sz="0" w:space="0" w:color="auto"/>
        <w:bottom w:val="none" w:sz="0" w:space="0" w:color="auto"/>
        <w:right w:val="none" w:sz="0" w:space="0" w:color="auto"/>
      </w:divBdr>
    </w:div>
    <w:div w:id="1446585061">
      <w:bodyDiv w:val="1"/>
      <w:marLeft w:val="0"/>
      <w:marRight w:val="0"/>
      <w:marTop w:val="0"/>
      <w:marBottom w:val="0"/>
      <w:divBdr>
        <w:top w:val="none" w:sz="0" w:space="0" w:color="auto"/>
        <w:left w:val="none" w:sz="0" w:space="0" w:color="auto"/>
        <w:bottom w:val="none" w:sz="0" w:space="0" w:color="auto"/>
        <w:right w:val="none" w:sz="0" w:space="0" w:color="auto"/>
      </w:divBdr>
    </w:div>
    <w:div w:id="1471048884">
      <w:bodyDiv w:val="1"/>
      <w:marLeft w:val="0"/>
      <w:marRight w:val="0"/>
      <w:marTop w:val="0"/>
      <w:marBottom w:val="0"/>
      <w:divBdr>
        <w:top w:val="none" w:sz="0" w:space="0" w:color="auto"/>
        <w:left w:val="none" w:sz="0" w:space="0" w:color="auto"/>
        <w:bottom w:val="none" w:sz="0" w:space="0" w:color="auto"/>
        <w:right w:val="none" w:sz="0" w:space="0" w:color="auto"/>
      </w:divBdr>
    </w:div>
    <w:div w:id="1473402039">
      <w:bodyDiv w:val="1"/>
      <w:marLeft w:val="0"/>
      <w:marRight w:val="0"/>
      <w:marTop w:val="0"/>
      <w:marBottom w:val="0"/>
      <w:divBdr>
        <w:top w:val="none" w:sz="0" w:space="0" w:color="auto"/>
        <w:left w:val="none" w:sz="0" w:space="0" w:color="auto"/>
        <w:bottom w:val="none" w:sz="0" w:space="0" w:color="auto"/>
        <w:right w:val="none" w:sz="0" w:space="0" w:color="auto"/>
      </w:divBdr>
    </w:div>
    <w:div w:id="1508859838">
      <w:bodyDiv w:val="1"/>
      <w:marLeft w:val="0"/>
      <w:marRight w:val="0"/>
      <w:marTop w:val="0"/>
      <w:marBottom w:val="0"/>
      <w:divBdr>
        <w:top w:val="none" w:sz="0" w:space="0" w:color="auto"/>
        <w:left w:val="none" w:sz="0" w:space="0" w:color="auto"/>
        <w:bottom w:val="none" w:sz="0" w:space="0" w:color="auto"/>
        <w:right w:val="none" w:sz="0" w:space="0" w:color="auto"/>
      </w:divBdr>
    </w:div>
    <w:div w:id="1512528672">
      <w:bodyDiv w:val="1"/>
      <w:marLeft w:val="0"/>
      <w:marRight w:val="0"/>
      <w:marTop w:val="0"/>
      <w:marBottom w:val="0"/>
      <w:divBdr>
        <w:top w:val="none" w:sz="0" w:space="0" w:color="auto"/>
        <w:left w:val="none" w:sz="0" w:space="0" w:color="auto"/>
        <w:bottom w:val="none" w:sz="0" w:space="0" w:color="auto"/>
        <w:right w:val="none" w:sz="0" w:space="0" w:color="auto"/>
      </w:divBdr>
    </w:div>
    <w:div w:id="1515076116">
      <w:bodyDiv w:val="1"/>
      <w:marLeft w:val="0"/>
      <w:marRight w:val="0"/>
      <w:marTop w:val="0"/>
      <w:marBottom w:val="0"/>
      <w:divBdr>
        <w:top w:val="none" w:sz="0" w:space="0" w:color="auto"/>
        <w:left w:val="none" w:sz="0" w:space="0" w:color="auto"/>
        <w:bottom w:val="none" w:sz="0" w:space="0" w:color="auto"/>
        <w:right w:val="none" w:sz="0" w:space="0" w:color="auto"/>
      </w:divBdr>
    </w:div>
    <w:div w:id="1528062867">
      <w:bodyDiv w:val="1"/>
      <w:marLeft w:val="0"/>
      <w:marRight w:val="0"/>
      <w:marTop w:val="0"/>
      <w:marBottom w:val="0"/>
      <w:divBdr>
        <w:top w:val="none" w:sz="0" w:space="0" w:color="auto"/>
        <w:left w:val="none" w:sz="0" w:space="0" w:color="auto"/>
        <w:bottom w:val="none" w:sz="0" w:space="0" w:color="auto"/>
        <w:right w:val="none" w:sz="0" w:space="0" w:color="auto"/>
      </w:divBdr>
    </w:div>
    <w:div w:id="1541015248">
      <w:bodyDiv w:val="1"/>
      <w:marLeft w:val="0"/>
      <w:marRight w:val="0"/>
      <w:marTop w:val="0"/>
      <w:marBottom w:val="0"/>
      <w:divBdr>
        <w:top w:val="none" w:sz="0" w:space="0" w:color="auto"/>
        <w:left w:val="none" w:sz="0" w:space="0" w:color="auto"/>
        <w:bottom w:val="none" w:sz="0" w:space="0" w:color="auto"/>
        <w:right w:val="none" w:sz="0" w:space="0" w:color="auto"/>
      </w:divBdr>
    </w:div>
    <w:div w:id="1599563008">
      <w:bodyDiv w:val="1"/>
      <w:marLeft w:val="0"/>
      <w:marRight w:val="0"/>
      <w:marTop w:val="0"/>
      <w:marBottom w:val="0"/>
      <w:divBdr>
        <w:top w:val="none" w:sz="0" w:space="0" w:color="auto"/>
        <w:left w:val="none" w:sz="0" w:space="0" w:color="auto"/>
        <w:bottom w:val="none" w:sz="0" w:space="0" w:color="auto"/>
        <w:right w:val="none" w:sz="0" w:space="0" w:color="auto"/>
      </w:divBdr>
    </w:div>
    <w:div w:id="1698852080">
      <w:bodyDiv w:val="1"/>
      <w:marLeft w:val="0"/>
      <w:marRight w:val="0"/>
      <w:marTop w:val="0"/>
      <w:marBottom w:val="0"/>
      <w:divBdr>
        <w:top w:val="none" w:sz="0" w:space="0" w:color="auto"/>
        <w:left w:val="none" w:sz="0" w:space="0" w:color="auto"/>
        <w:bottom w:val="none" w:sz="0" w:space="0" w:color="auto"/>
        <w:right w:val="none" w:sz="0" w:space="0" w:color="auto"/>
      </w:divBdr>
    </w:div>
    <w:div w:id="1782065914">
      <w:bodyDiv w:val="1"/>
      <w:marLeft w:val="0"/>
      <w:marRight w:val="0"/>
      <w:marTop w:val="0"/>
      <w:marBottom w:val="0"/>
      <w:divBdr>
        <w:top w:val="none" w:sz="0" w:space="0" w:color="auto"/>
        <w:left w:val="none" w:sz="0" w:space="0" w:color="auto"/>
        <w:bottom w:val="none" w:sz="0" w:space="0" w:color="auto"/>
        <w:right w:val="none" w:sz="0" w:space="0" w:color="auto"/>
      </w:divBdr>
    </w:div>
    <w:div w:id="1874464713">
      <w:bodyDiv w:val="1"/>
      <w:marLeft w:val="0"/>
      <w:marRight w:val="0"/>
      <w:marTop w:val="0"/>
      <w:marBottom w:val="0"/>
      <w:divBdr>
        <w:top w:val="none" w:sz="0" w:space="0" w:color="auto"/>
        <w:left w:val="none" w:sz="0" w:space="0" w:color="auto"/>
        <w:bottom w:val="none" w:sz="0" w:space="0" w:color="auto"/>
        <w:right w:val="none" w:sz="0" w:space="0" w:color="auto"/>
      </w:divBdr>
      <w:divsChild>
        <w:div w:id="658730930">
          <w:marLeft w:val="0"/>
          <w:marRight w:val="0"/>
          <w:marTop w:val="0"/>
          <w:marBottom w:val="0"/>
          <w:divBdr>
            <w:top w:val="none" w:sz="0" w:space="0" w:color="auto"/>
            <w:left w:val="none" w:sz="0" w:space="0" w:color="auto"/>
            <w:bottom w:val="none" w:sz="0" w:space="0" w:color="auto"/>
            <w:right w:val="none" w:sz="0" w:space="0" w:color="auto"/>
          </w:divBdr>
        </w:div>
        <w:div w:id="672606030">
          <w:marLeft w:val="0"/>
          <w:marRight w:val="0"/>
          <w:marTop w:val="0"/>
          <w:marBottom w:val="0"/>
          <w:divBdr>
            <w:top w:val="none" w:sz="0" w:space="0" w:color="auto"/>
            <w:left w:val="none" w:sz="0" w:space="0" w:color="auto"/>
            <w:bottom w:val="none" w:sz="0" w:space="0" w:color="auto"/>
            <w:right w:val="none" w:sz="0" w:space="0" w:color="auto"/>
          </w:divBdr>
        </w:div>
        <w:div w:id="980382280">
          <w:marLeft w:val="0"/>
          <w:marRight w:val="0"/>
          <w:marTop w:val="0"/>
          <w:marBottom w:val="0"/>
          <w:divBdr>
            <w:top w:val="none" w:sz="0" w:space="0" w:color="auto"/>
            <w:left w:val="none" w:sz="0" w:space="0" w:color="auto"/>
            <w:bottom w:val="none" w:sz="0" w:space="0" w:color="auto"/>
            <w:right w:val="none" w:sz="0" w:space="0" w:color="auto"/>
          </w:divBdr>
        </w:div>
        <w:div w:id="1182162865">
          <w:marLeft w:val="0"/>
          <w:marRight w:val="0"/>
          <w:marTop w:val="0"/>
          <w:marBottom w:val="0"/>
          <w:divBdr>
            <w:top w:val="none" w:sz="0" w:space="0" w:color="auto"/>
            <w:left w:val="none" w:sz="0" w:space="0" w:color="auto"/>
            <w:bottom w:val="none" w:sz="0" w:space="0" w:color="auto"/>
            <w:right w:val="none" w:sz="0" w:space="0" w:color="auto"/>
          </w:divBdr>
        </w:div>
        <w:div w:id="1644699017">
          <w:marLeft w:val="0"/>
          <w:marRight w:val="0"/>
          <w:marTop w:val="0"/>
          <w:marBottom w:val="0"/>
          <w:divBdr>
            <w:top w:val="none" w:sz="0" w:space="0" w:color="auto"/>
            <w:left w:val="none" w:sz="0" w:space="0" w:color="auto"/>
            <w:bottom w:val="none" w:sz="0" w:space="0" w:color="auto"/>
            <w:right w:val="none" w:sz="0" w:space="0" w:color="auto"/>
          </w:divBdr>
        </w:div>
        <w:div w:id="1708220431">
          <w:marLeft w:val="0"/>
          <w:marRight w:val="0"/>
          <w:marTop w:val="0"/>
          <w:marBottom w:val="0"/>
          <w:divBdr>
            <w:top w:val="none" w:sz="0" w:space="0" w:color="auto"/>
            <w:left w:val="none" w:sz="0" w:space="0" w:color="auto"/>
            <w:bottom w:val="none" w:sz="0" w:space="0" w:color="auto"/>
            <w:right w:val="none" w:sz="0" w:space="0" w:color="auto"/>
          </w:divBdr>
        </w:div>
        <w:div w:id="1712148800">
          <w:marLeft w:val="0"/>
          <w:marRight w:val="0"/>
          <w:marTop w:val="0"/>
          <w:marBottom w:val="0"/>
          <w:divBdr>
            <w:top w:val="none" w:sz="0" w:space="0" w:color="auto"/>
            <w:left w:val="none" w:sz="0" w:space="0" w:color="auto"/>
            <w:bottom w:val="none" w:sz="0" w:space="0" w:color="auto"/>
            <w:right w:val="none" w:sz="0" w:space="0" w:color="auto"/>
          </w:divBdr>
        </w:div>
      </w:divsChild>
    </w:div>
    <w:div w:id="1918325105">
      <w:bodyDiv w:val="1"/>
      <w:marLeft w:val="0"/>
      <w:marRight w:val="0"/>
      <w:marTop w:val="0"/>
      <w:marBottom w:val="0"/>
      <w:divBdr>
        <w:top w:val="none" w:sz="0" w:space="0" w:color="auto"/>
        <w:left w:val="none" w:sz="0" w:space="0" w:color="auto"/>
        <w:bottom w:val="none" w:sz="0" w:space="0" w:color="auto"/>
        <w:right w:val="none" w:sz="0" w:space="0" w:color="auto"/>
      </w:divBdr>
    </w:div>
    <w:div w:id="1929926813">
      <w:bodyDiv w:val="1"/>
      <w:marLeft w:val="0"/>
      <w:marRight w:val="0"/>
      <w:marTop w:val="0"/>
      <w:marBottom w:val="0"/>
      <w:divBdr>
        <w:top w:val="none" w:sz="0" w:space="0" w:color="auto"/>
        <w:left w:val="none" w:sz="0" w:space="0" w:color="auto"/>
        <w:bottom w:val="none" w:sz="0" w:space="0" w:color="auto"/>
        <w:right w:val="none" w:sz="0" w:space="0" w:color="auto"/>
      </w:divBdr>
    </w:div>
    <w:div w:id="1947272712">
      <w:bodyDiv w:val="1"/>
      <w:marLeft w:val="0"/>
      <w:marRight w:val="0"/>
      <w:marTop w:val="0"/>
      <w:marBottom w:val="0"/>
      <w:divBdr>
        <w:top w:val="none" w:sz="0" w:space="0" w:color="auto"/>
        <w:left w:val="none" w:sz="0" w:space="0" w:color="auto"/>
        <w:bottom w:val="none" w:sz="0" w:space="0" w:color="auto"/>
        <w:right w:val="none" w:sz="0" w:space="0" w:color="auto"/>
      </w:divBdr>
    </w:div>
    <w:div w:id="2014455217">
      <w:bodyDiv w:val="1"/>
      <w:marLeft w:val="0"/>
      <w:marRight w:val="0"/>
      <w:marTop w:val="0"/>
      <w:marBottom w:val="0"/>
      <w:divBdr>
        <w:top w:val="none" w:sz="0" w:space="0" w:color="auto"/>
        <w:left w:val="none" w:sz="0" w:space="0" w:color="auto"/>
        <w:bottom w:val="none" w:sz="0" w:space="0" w:color="auto"/>
        <w:right w:val="none" w:sz="0" w:space="0" w:color="auto"/>
      </w:divBdr>
    </w:div>
    <w:div w:id="2064791330">
      <w:bodyDiv w:val="1"/>
      <w:marLeft w:val="0"/>
      <w:marRight w:val="0"/>
      <w:marTop w:val="0"/>
      <w:marBottom w:val="0"/>
      <w:divBdr>
        <w:top w:val="none" w:sz="0" w:space="0" w:color="auto"/>
        <w:left w:val="none" w:sz="0" w:space="0" w:color="auto"/>
        <w:bottom w:val="none" w:sz="0" w:space="0" w:color="auto"/>
        <w:right w:val="none" w:sz="0" w:space="0" w:color="auto"/>
      </w:divBdr>
    </w:div>
    <w:div w:id="2071805036">
      <w:bodyDiv w:val="1"/>
      <w:marLeft w:val="0"/>
      <w:marRight w:val="0"/>
      <w:marTop w:val="0"/>
      <w:marBottom w:val="0"/>
      <w:divBdr>
        <w:top w:val="none" w:sz="0" w:space="0" w:color="auto"/>
        <w:left w:val="none" w:sz="0" w:space="0" w:color="auto"/>
        <w:bottom w:val="none" w:sz="0" w:space="0" w:color="auto"/>
        <w:right w:val="none" w:sz="0" w:space="0" w:color="auto"/>
      </w:divBdr>
    </w:div>
    <w:div w:id="21234992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C968B-4735-304E-916B-32302C7DC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Pages>
  <Words>2493</Words>
  <Characters>1421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4</CharactersWithSpaces>
  <SharedDoc>false</SharedDoc>
  <HLinks>
    <vt:vector size="18" baseType="variant">
      <vt:variant>
        <vt:i4>3342386</vt:i4>
      </vt:variant>
      <vt:variant>
        <vt:i4>129</vt:i4>
      </vt:variant>
      <vt:variant>
        <vt:i4>0</vt:i4>
      </vt:variant>
      <vt:variant>
        <vt:i4>5</vt:i4>
      </vt:variant>
      <vt:variant>
        <vt:lpwstr>https://www.zotero.org/google-docs/?Xf2WRM</vt:lpwstr>
      </vt:variant>
      <vt:variant>
        <vt:lpwstr/>
      </vt:variant>
      <vt:variant>
        <vt:i4>3342386</vt:i4>
      </vt:variant>
      <vt:variant>
        <vt:i4>108</vt:i4>
      </vt:variant>
      <vt:variant>
        <vt:i4>0</vt:i4>
      </vt:variant>
      <vt:variant>
        <vt:i4>5</vt:i4>
      </vt:variant>
      <vt:variant>
        <vt:lpwstr>https://www.zotero.org/google-docs/?Xf2WRM</vt:lpwstr>
      </vt:variant>
      <vt:variant>
        <vt:lpwstr/>
      </vt:variant>
      <vt:variant>
        <vt:i4>2359348</vt:i4>
      </vt:variant>
      <vt:variant>
        <vt:i4>105</vt:i4>
      </vt:variant>
      <vt:variant>
        <vt:i4>0</vt:i4>
      </vt:variant>
      <vt:variant>
        <vt:i4>5</vt:i4>
      </vt:variant>
      <vt:variant>
        <vt:lpwstr>https://www.zotero.org/google-docs/?afGK8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DuBrule Stark</dc:creator>
  <cp:keywords/>
  <cp:lastModifiedBy>Catherine DuBrule Stark</cp:lastModifiedBy>
  <cp:revision>3</cp:revision>
  <cp:lastPrinted>2021-12-15T23:48:00Z</cp:lastPrinted>
  <dcterms:created xsi:type="dcterms:W3CDTF">2022-01-04T23:56:00Z</dcterms:created>
  <dcterms:modified xsi:type="dcterms:W3CDTF">2022-01-05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p0wHuz3"/&gt;&lt;style id="http://www.zotero.org/styles/elife" hasBibliography="1" bibliographyStyleHasBeenSet="1"/&gt;&lt;prefs&gt;&lt;pref name="fieldType" value="Field"/&gt;&lt;pref name="automaticJournalAbbreviat</vt:lpwstr>
  </property>
  <property fmtid="{D5CDD505-2E9C-101B-9397-08002B2CF9AE}" pid="3" name="ZOTERO_PREF_2">
    <vt:lpwstr>ions" value="true"/&gt;&lt;pref name="delayCitationUpdates" value="true"/&gt;&lt;pref name="dontAskDelayCitationUpdates" value="true"/&gt;&lt;/prefs&gt;&lt;/data&gt;</vt:lpwstr>
  </property>
</Properties>
</file>